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7083A" w14:textId="1E5B2BA0" w:rsidR="00EA7077" w:rsidRDefault="004E63D3" w:rsidP="004E63D3">
      <w:pPr>
        <w:spacing w:line="480" w:lineRule="auto"/>
        <w:rPr>
          <w:b/>
          <w:lang w:val="en-US"/>
        </w:rPr>
      </w:pPr>
      <w:r>
        <w:rPr>
          <w:b/>
          <w:lang w:val="en-US"/>
        </w:rPr>
        <w:t>Additional file 2</w:t>
      </w:r>
    </w:p>
    <w:p w14:paraId="2AA54C9A" w14:textId="158C56E9" w:rsidR="00EA7077" w:rsidRDefault="00EA7077" w:rsidP="00EA7077">
      <w:pPr>
        <w:spacing w:line="240" w:lineRule="auto"/>
        <w:rPr>
          <w:b/>
          <w:lang w:val="en-US"/>
        </w:rPr>
      </w:pPr>
      <w:r>
        <w:rPr>
          <w:b/>
          <w:lang w:val="en-US"/>
        </w:rPr>
        <w:t>Supplementary Table 1</w:t>
      </w:r>
      <w:r w:rsidRPr="004E63D3">
        <w:rPr>
          <w:b/>
          <w:lang w:val="en-US"/>
        </w:rPr>
        <w:t xml:space="preserve">: </w:t>
      </w:r>
      <w:r>
        <w:rPr>
          <w:b/>
          <w:lang w:val="en-US"/>
        </w:rPr>
        <w:br/>
      </w:r>
      <w:r>
        <w:rPr>
          <w:b/>
          <w:lang w:val="en-US"/>
        </w:rPr>
        <w:br/>
      </w:r>
      <w:r w:rsidR="00B925A9" w:rsidRPr="00046BF8">
        <w:rPr>
          <w:rFonts w:eastAsia="Calibri"/>
          <w:i/>
          <w:lang w:val="en-US"/>
        </w:rPr>
        <w:t xml:space="preserve">Summary </w:t>
      </w:r>
      <w:r w:rsidR="00261442" w:rsidRPr="00046BF8">
        <w:rPr>
          <w:rFonts w:eastAsia="Calibri"/>
          <w:i/>
          <w:lang w:val="en-US"/>
        </w:rPr>
        <w:t xml:space="preserve">of </w:t>
      </w:r>
      <w:r w:rsidR="00261442">
        <w:rPr>
          <w:rFonts w:eastAsia="Calibri"/>
          <w:i/>
          <w:lang w:val="en-US"/>
        </w:rPr>
        <w:t>m</w:t>
      </w:r>
      <w:r w:rsidR="00261442" w:rsidRPr="00046BF8">
        <w:rPr>
          <w:rFonts w:eastAsia="Calibri"/>
          <w:i/>
          <w:lang w:val="en-US"/>
        </w:rPr>
        <w:t xml:space="preserve">easurements </w:t>
      </w:r>
      <w:r w:rsidR="00261442">
        <w:rPr>
          <w:rFonts w:eastAsia="Calibri"/>
          <w:i/>
          <w:lang w:val="en-US"/>
        </w:rPr>
        <w:t>u</w:t>
      </w:r>
      <w:r w:rsidR="00261442" w:rsidRPr="00246B4D">
        <w:rPr>
          <w:rFonts w:eastAsia="Calibri"/>
          <w:i/>
          <w:lang w:val="en-US"/>
        </w:rPr>
        <w:t xml:space="preserve">sed in </w:t>
      </w:r>
      <w:r w:rsidR="00261442">
        <w:rPr>
          <w:rFonts w:eastAsia="Calibri"/>
          <w:i/>
          <w:lang w:val="en-US"/>
        </w:rPr>
        <w:t>stu</w:t>
      </w:r>
      <w:r w:rsidR="00261442" w:rsidRPr="00246B4D">
        <w:rPr>
          <w:rFonts w:eastAsia="Calibri"/>
          <w:i/>
          <w:lang w:val="en-US"/>
        </w:rPr>
        <w:t xml:space="preserve">dent </w:t>
      </w:r>
      <w:r w:rsidR="00261442">
        <w:rPr>
          <w:rFonts w:eastAsia="Calibri"/>
          <w:i/>
          <w:lang w:val="en-US"/>
        </w:rPr>
        <w:t>q</w:t>
      </w:r>
      <w:r w:rsidR="00261442" w:rsidRPr="00246B4D">
        <w:rPr>
          <w:rFonts w:eastAsia="Calibri"/>
          <w:i/>
          <w:lang w:val="en-US"/>
        </w:rPr>
        <w:t>uestionnaires</w:t>
      </w:r>
      <w:r w:rsidR="00261442">
        <w:rPr>
          <w:rFonts w:eastAsia="Calibri"/>
          <w:i/>
          <w:lang w:val="en-US"/>
        </w:rPr>
        <w:t xml:space="preserve"> with references</w:t>
      </w:r>
      <w:r>
        <w:rPr>
          <w:i/>
          <w:iCs/>
          <w:lang w:val="en-US"/>
        </w:rPr>
        <w:br/>
      </w:r>
    </w:p>
    <w:tbl>
      <w:tblPr>
        <w:tblStyle w:val="Tabellenraster1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52"/>
        <w:gridCol w:w="664"/>
        <w:gridCol w:w="666"/>
        <w:gridCol w:w="666"/>
        <w:gridCol w:w="666"/>
        <w:gridCol w:w="666"/>
        <w:gridCol w:w="1392"/>
      </w:tblGrid>
      <w:tr w:rsidR="00EA7077" w:rsidRPr="004E63D3" w14:paraId="1061274F" w14:textId="77777777" w:rsidTr="00EA7077">
        <w:tc>
          <w:tcPr>
            <w:tcW w:w="2399" w:type="pct"/>
            <w:tcBorders>
              <w:top w:val="single" w:sz="4" w:space="0" w:color="auto"/>
              <w:bottom w:val="single" w:sz="4" w:space="0" w:color="auto"/>
            </w:tcBorders>
          </w:tcPr>
          <w:p w14:paraId="62EAB4EF" w14:textId="77777777" w:rsidR="00EA7077" w:rsidRPr="004E63D3" w:rsidRDefault="00EA7077" w:rsidP="00EA7077">
            <w:pPr>
              <w:shd w:val="clear" w:color="auto" w:fill="FFFFFF"/>
              <w:rPr>
                <w:b/>
                <w:kern w:val="2"/>
                <w:sz w:val="20"/>
                <w:szCs w:val="20"/>
                <w:lang w:val="en"/>
                <w14:ligatures w14:val="standardContextual"/>
              </w:rPr>
            </w:pPr>
            <w:r w:rsidRPr="004E63D3">
              <w:rPr>
                <w:b/>
                <w:kern w:val="2"/>
                <w:sz w:val="20"/>
                <w:szCs w:val="20"/>
                <w:lang w:val="en"/>
                <w14:ligatures w14:val="standardContextual"/>
              </w:rPr>
              <w:t>Measurement</w:t>
            </w:r>
          </w:p>
        </w:tc>
        <w:tc>
          <w:tcPr>
            <w:tcW w:w="366" w:type="pct"/>
            <w:tcBorders>
              <w:top w:val="single" w:sz="4" w:space="0" w:color="auto"/>
              <w:bottom w:val="single" w:sz="4" w:space="0" w:color="auto"/>
            </w:tcBorders>
            <w:shd w:val="clear" w:color="auto" w:fill="FFFFFF"/>
          </w:tcPr>
          <w:p w14:paraId="612C2DD5" w14:textId="77777777" w:rsidR="00EA7077" w:rsidRPr="004E63D3" w:rsidRDefault="00EA7077" w:rsidP="00EA7077">
            <w:pPr>
              <w:shd w:val="clear" w:color="auto" w:fill="FFFFFF"/>
              <w:jc w:val="center"/>
              <w:rPr>
                <w:b/>
                <w:kern w:val="2"/>
                <w:sz w:val="20"/>
                <w:szCs w:val="20"/>
                <w:lang w:val="en"/>
                <w14:ligatures w14:val="standardContextual"/>
              </w:rPr>
            </w:pPr>
            <w:r w:rsidRPr="004E63D3">
              <w:rPr>
                <w:b/>
                <w:kern w:val="2"/>
                <w:sz w:val="20"/>
                <w:szCs w:val="20"/>
                <w:lang w:val="en"/>
                <w14:ligatures w14:val="standardContextual"/>
              </w:rPr>
              <w:t>T0</w:t>
            </w:r>
          </w:p>
        </w:tc>
        <w:tc>
          <w:tcPr>
            <w:tcW w:w="367" w:type="pct"/>
            <w:tcBorders>
              <w:top w:val="single" w:sz="4" w:space="0" w:color="auto"/>
              <w:bottom w:val="single" w:sz="4" w:space="0" w:color="auto"/>
            </w:tcBorders>
            <w:shd w:val="clear" w:color="auto" w:fill="FFFFFF"/>
          </w:tcPr>
          <w:p w14:paraId="76E72BA1" w14:textId="77777777" w:rsidR="00EA7077" w:rsidRPr="004E63D3" w:rsidRDefault="00EA7077" w:rsidP="00EA7077">
            <w:pPr>
              <w:shd w:val="clear" w:color="auto" w:fill="FFFFFF"/>
              <w:jc w:val="center"/>
              <w:rPr>
                <w:b/>
                <w:kern w:val="2"/>
                <w:sz w:val="20"/>
                <w:szCs w:val="20"/>
                <w:lang w:val="en"/>
                <w14:ligatures w14:val="standardContextual"/>
              </w:rPr>
            </w:pPr>
            <w:r w:rsidRPr="004E63D3">
              <w:rPr>
                <w:b/>
                <w:kern w:val="2"/>
                <w:sz w:val="20"/>
                <w:szCs w:val="20"/>
                <w:lang w:val="en"/>
                <w14:ligatures w14:val="standardContextual"/>
              </w:rPr>
              <w:t>T1</w:t>
            </w:r>
            <w:r w:rsidRPr="004E63D3">
              <w:rPr>
                <w:kern w:val="2"/>
                <w:sz w:val="20"/>
                <w:szCs w:val="20"/>
                <w:vertAlign w:val="superscript"/>
                <w:lang w:val="en-US"/>
                <w14:ligatures w14:val="standardContextual"/>
              </w:rPr>
              <w:t xml:space="preserve"> a</w:t>
            </w:r>
          </w:p>
        </w:tc>
        <w:tc>
          <w:tcPr>
            <w:tcW w:w="367" w:type="pct"/>
            <w:tcBorders>
              <w:top w:val="single" w:sz="4" w:space="0" w:color="auto"/>
              <w:bottom w:val="single" w:sz="4" w:space="0" w:color="auto"/>
            </w:tcBorders>
            <w:shd w:val="clear" w:color="auto" w:fill="FFFFFF"/>
          </w:tcPr>
          <w:p w14:paraId="1D81A4DE" w14:textId="77777777" w:rsidR="00EA7077" w:rsidRPr="004E63D3" w:rsidRDefault="00EA7077" w:rsidP="00EA7077">
            <w:pPr>
              <w:shd w:val="clear" w:color="auto" w:fill="FFFFFF"/>
              <w:jc w:val="center"/>
              <w:rPr>
                <w:b/>
                <w:kern w:val="2"/>
                <w:sz w:val="20"/>
                <w:szCs w:val="20"/>
                <w:lang w:val="en"/>
                <w14:ligatures w14:val="standardContextual"/>
              </w:rPr>
            </w:pPr>
            <w:r w:rsidRPr="004E63D3">
              <w:rPr>
                <w:b/>
                <w:kern w:val="2"/>
                <w:sz w:val="20"/>
                <w:szCs w:val="20"/>
                <w:lang w:val="en"/>
                <w14:ligatures w14:val="standardContextual"/>
              </w:rPr>
              <w:t>T2</w:t>
            </w:r>
          </w:p>
        </w:tc>
        <w:tc>
          <w:tcPr>
            <w:tcW w:w="367" w:type="pct"/>
            <w:tcBorders>
              <w:top w:val="single" w:sz="4" w:space="0" w:color="auto"/>
              <w:bottom w:val="single" w:sz="4" w:space="0" w:color="auto"/>
            </w:tcBorders>
            <w:shd w:val="clear" w:color="auto" w:fill="FFFFFF"/>
          </w:tcPr>
          <w:p w14:paraId="119EA959" w14:textId="77777777" w:rsidR="00EA7077" w:rsidRPr="004E63D3" w:rsidRDefault="00EA7077" w:rsidP="00EA7077">
            <w:pPr>
              <w:shd w:val="clear" w:color="auto" w:fill="FFFFFF"/>
              <w:jc w:val="center"/>
              <w:rPr>
                <w:b/>
                <w:kern w:val="2"/>
                <w:sz w:val="20"/>
                <w:szCs w:val="20"/>
                <w:lang w:val="en"/>
                <w14:ligatures w14:val="standardContextual"/>
              </w:rPr>
            </w:pPr>
            <w:r w:rsidRPr="004E63D3">
              <w:rPr>
                <w:b/>
                <w:kern w:val="2"/>
                <w:sz w:val="20"/>
                <w:szCs w:val="20"/>
                <w:lang w:val="en"/>
                <w14:ligatures w14:val="standardContextual"/>
              </w:rPr>
              <w:t>T3</w:t>
            </w:r>
          </w:p>
        </w:tc>
        <w:tc>
          <w:tcPr>
            <w:tcW w:w="367" w:type="pct"/>
            <w:tcBorders>
              <w:top w:val="single" w:sz="4" w:space="0" w:color="auto"/>
              <w:bottom w:val="single" w:sz="4" w:space="0" w:color="auto"/>
            </w:tcBorders>
            <w:shd w:val="clear" w:color="auto" w:fill="FFFFFF"/>
          </w:tcPr>
          <w:p w14:paraId="0ED386DD" w14:textId="77777777" w:rsidR="00EA7077" w:rsidRPr="004E63D3" w:rsidRDefault="00EA7077" w:rsidP="00EA7077">
            <w:pPr>
              <w:shd w:val="clear" w:color="auto" w:fill="FFFFFF"/>
              <w:jc w:val="center"/>
              <w:rPr>
                <w:b/>
                <w:kern w:val="2"/>
                <w:sz w:val="20"/>
                <w:szCs w:val="20"/>
                <w:lang w:val="en"/>
                <w14:ligatures w14:val="standardContextual"/>
              </w:rPr>
            </w:pPr>
            <w:r w:rsidRPr="004E63D3">
              <w:rPr>
                <w:b/>
                <w:kern w:val="2"/>
                <w:sz w:val="20"/>
                <w:szCs w:val="20"/>
                <w:lang w:val="en"/>
                <w14:ligatures w14:val="standardContextual"/>
              </w:rPr>
              <w:t>T4</w:t>
            </w:r>
          </w:p>
        </w:tc>
        <w:tc>
          <w:tcPr>
            <w:tcW w:w="767" w:type="pct"/>
            <w:tcBorders>
              <w:top w:val="single" w:sz="4" w:space="0" w:color="auto"/>
              <w:bottom w:val="single" w:sz="4" w:space="0" w:color="auto"/>
            </w:tcBorders>
            <w:shd w:val="clear" w:color="auto" w:fill="FFFFFF"/>
          </w:tcPr>
          <w:p w14:paraId="63E9835B" w14:textId="77777777" w:rsidR="00EA7077" w:rsidRPr="004E63D3" w:rsidRDefault="00EA7077" w:rsidP="00EA7077">
            <w:pPr>
              <w:shd w:val="clear" w:color="auto" w:fill="FFFFFF"/>
              <w:jc w:val="center"/>
              <w:rPr>
                <w:b/>
                <w:kern w:val="2"/>
                <w:sz w:val="20"/>
                <w:szCs w:val="20"/>
                <w:lang w:val="en"/>
                <w14:ligatures w14:val="standardContextual"/>
              </w:rPr>
            </w:pPr>
            <w:r w:rsidRPr="004E63D3">
              <w:rPr>
                <w:b/>
                <w:kern w:val="2"/>
                <w:sz w:val="20"/>
                <w:szCs w:val="20"/>
                <w:lang w:val="en"/>
                <w14:ligatures w14:val="standardContextual"/>
              </w:rPr>
              <w:t>Tn</w:t>
            </w:r>
          </w:p>
        </w:tc>
      </w:tr>
      <w:tr w:rsidR="00EA7077" w:rsidRPr="004E63D3" w14:paraId="0ED4D5B7" w14:textId="77777777" w:rsidTr="00EA7077">
        <w:tc>
          <w:tcPr>
            <w:tcW w:w="2399" w:type="pct"/>
            <w:tcBorders>
              <w:top w:val="single" w:sz="4" w:space="0" w:color="auto"/>
              <w:bottom w:val="nil"/>
            </w:tcBorders>
          </w:tcPr>
          <w:p w14:paraId="7A2DAEBA" w14:textId="77777777" w:rsidR="00EA7077" w:rsidRPr="004E63D3" w:rsidRDefault="00EA7077" w:rsidP="00EA7077">
            <w:pPr>
              <w:shd w:val="clear" w:color="auto" w:fill="FFFFFF"/>
              <w:rPr>
                <w:kern w:val="2"/>
                <w:sz w:val="20"/>
                <w:szCs w:val="20"/>
                <w14:ligatures w14:val="standardContextual"/>
              </w:rPr>
            </w:pPr>
            <w:r w:rsidRPr="004E63D3">
              <w:rPr>
                <w:b/>
                <w:kern w:val="2"/>
                <w:sz w:val="20"/>
                <w:szCs w:val="20"/>
                <w:lang w:val="en-US"/>
                <w14:ligatures w14:val="standardContextual"/>
              </w:rPr>
              <w:t>Socio-demographics / Covariates</w:t>
            </w:r>
          </w:p>
        </w:tc>
        <w:tc>
          <w:tcPr>
            <w:tcW w:w="366" w:type="pct"/>
            <w:tcBorders>
              <w:top w:val="single" w:sz="4" w:space="0" w:color="auto"/>
              <w:bottom w:val="nil"/>
            </w:tcBorders>
            <w:shd w:val="clear" w:color="auto" w:fill="FFFFFF"/>
          </w:tcPr>
          <w:p w14:paraId="45951C24" w14:textId="77777777" w:rsidR="00EA7077" w:rsidRPr="004E63D3" w:rsidRDefault="00EA7077" w:rsidP="00EA7077">
            <w:pPr>
              <w:shd w:val="clear" w:color="auto" w:fill="FFFFFF"/>
              <w:jc w:val="center"/>
              <w:rPr>
                <w:kern w:val="2"/>
                <w:sz w:val="20"/>
                <w:szCs w:val="20"/>
                <w14:ligatures w14:val="standardContextual"/>
              </w:rPr>
            </w:pPr>
          </w:p>
        </w:tc>
        <w:tc>
          <w:tcPr>
            <w:tcW w:w="367" w:type="pct"/>
            <w:tcBorders>
              <w:top w:val="single" w:sz="4" w:space="0" w:color="auto"/>
              <w:bottom w:val="nil"/>
            </w:tcBorders>
            <w:shd w:val="clear" w:color="auto" w:fill="FFFFFF"/>
          </w:tcPr>
          <w:p w14:paraId="0465739D" w14:textId="77777777" w:rsidR="00EA7077" w:rsidRPr="004E63D3" w:rsidRDefault="00EA7077" w:rsidP="00EA7077">
            <w:pPr>
              <w:shd w:val="clear" w:color="auto" w:fill="FFFFFF"/>
              <w:jc w:val="center"/>
              <w:rPr>
                <w:kern w:val="2"/>
                <w:sz w:val="20"/>
                <w:szCs w:val="20"/>
                <w14:ligatures w14:val="standardContextual"/>
              </w:rPr>
            </w:pPr>
          </w:p>
        </w:tc>
        <w:tc>
          <w:tcPr>
            <w:tcW w:w="367" w:type="pct"/>
            <w:tcBorders>
              <w:top w:val="single" w:sz="4" w:space="0" w:color="auto"/>
              <w:bottom w:val="nil"/>
            </w:tcBorders>
            <w:shd w:val="clear" w:color="auto" w:fill="FFFFFF"/>
          </w:tcPr>
          <w:p w14:paraId="4310FC0B" w14:textId="77777777" w:rsidR="00EA7077" w:rsidRPr="004E63D3" w:rsidRDefault="00EA7077" w:rsidP="00EA7077">
            <w:pPr>
              <w:shd w:val="clear" w:color="auto" w:fill="FFFFFF"/>
              <w:jc w:val="center"/>
              <w:rPr>
                <w:kern w:val="2"/>
                <w:sz w:val="20"/>
                <w:szCs w:val="20"/>
                <w14:ligatures w14:val="standardContextual"/>
              </w:rPr>
            </w:pPr>
          </w:p>
        </w:tc>
        <w:tc>
          <w:tcPr>
            <w:tcW w:w="367" w:type="pct"/>
            <w:tcBorders>
              <w:top w:val="single" w:sz="4" w:space="0" w:color="auto"/>
              <w:bottom w:val="nil"/>
            </w:tcBorders>
            <w:shd w:val="clear" w:color="auto" w:fill="FFFFFF"/>
          </w:tcPr>
          <w:p w14:paraId="7DA1F9B3" w14:textId="77777777" w:rsidR="00EA7077" w:rsidRPr="004E63D3" w:rsidRDefault="00EA7077" w:rsidP="00EA7077">
            <w:pPr>
              <w:shd w:val="clear" w:color="auto" w:fill="FFFFFF"/>
              <w:jc w:val="center"/>
              <w:rPr>
                <w:kern w:val="2"/>
                <w:sz w:val="20"/>
                <w:szCs w:val="20"/>
                <w14:ligatures w14:val="standardContextual"/>
              </w:rPr>
            </w:pPr>
          </w:p>
        </w:tc>
        <w:tc>
          <w:tcPr>
            <w:tcW w:w="367" w:type="pct"/>
            <w:tcBorders>
              <w:top w:val="single" w:sz="4" w:space="0" w:color="auto"/>
              <w:bottom w:val="nil"/>
            </w:tcBorders>
            <w:shd w:val="clear" w:color="auto" w:fill="FFFFFF"/>
          </w:tcPr>
          <w:p w14:paraId="49F541B6" w14:textId="77777777" w:rsidR="00EA7077" w:rsidRPr="004E63D3" w:rsidRDefault="00EA7077" w:rsidP="00EA7077">
            <w:pPr>
              <w:shd w:val="clear" w:color="auto" w:fill="FFFFFF"/>
              <w:jc w:val="center"/>
              <w:rPr>
                <w:kern w:val="2"/>
                <w:sz w:val="20"/>
                <w:szCs w:val="20"/>
                <w14:ligatures w14:val="standardContextual"/>
              </w:rPr>
            </w:pPr>
          </w:p>
        </w:tc>
        <w:tc>
          <w:tcPr>
            <w:tcW w:w="767" w:type="pct"/>
            <w:tcBorders>
              <w:top w:val="single" w:sz="4" w:space="0" w:color="auto"/>
              <w:bottom w:val="nil"/>
            </w:tcBorders>
            <w:shd w:val="clear" w:color="auto" w:fill="FFFFFF"/>
          </w:tcPr>
          <w:p w14:paraId="60E6BC5B" w14:textId="77777777" w:rsidR="00EA7077" w:rsidRPr="004E63D3" w:rsidRDefault="00EA7077" w:rsidP="00EA7077">
            <w:pPr>
              <w:shd w:val="clear" w:color="auto" w:fill="FFFFFF"/>
              <w:jc w:val="center"/>
              <w:rPr>
                <w:kern w:val="2"/>
                <w:sz w:val="20"/>
                <w:szCs w:val="20"/>
                <w14:ligatures w14:val="standardContextual"/>
              </w:rPr>
            </w:pPr>
          </w:p>
        </w:tc>
      </w:tr>
      <w:tr w:rsidR="00EA7077" w:rsidRPr="004E63D3" w14:paraId="49FB4CE8" w14:textId="77777777" w:rsidTr="00EA7077">
        <w:tc>
          <w:tcPr>
            <w:tcW w:w="2399" w:type="pct"/>
            <w:tcBorders>
              <w:top w:val="nil"/>
            </w:tcBorders>
          </w:tcPr>
          <w:p w14:paraId="16177B1D" w14:textId="77777777" w:rsidR="00EA7077" w:rsidRPr="004E63D3" w:rsidRDefault="00EA7077" w:rsidP="00EA7077">
            <w:pPr>
              <w:shd w:val="clear" w:color="auto" w:fill="FFFFFF"/>
              <w:rPr>
                <w:kern w:val="2"/>
                <w:sz w:val="20"/>
                <w:szCs w:val="20"/>
                <w14:ligatures w14:val="standardContextual"/>
              </w:rPr>
            </w:pPr>
            <w:r w:rsidRPr="004E63D3">
              <w:rPr>
                <w:kern w:val="2"/>
                <w:sz w:val="20"/>
                <w:szCs w:val="20"/>
                <w14:ligatures w14:val="standardContextual"/>
              </w:rPr>
              <w:t xml:space="preserve">Age, </w:t>
            </w:r>
            <w:proofErr w:type="spellStart"/>
            <w:r w:rsidRPr="004E63D3">
              <w:rPr>
                <w:kern w:val="2"/>
                <w:sz w:val="20"/>
                <w:szCs w:val="20"/>
                <w14:ligatures w14:val="standardContextual"/>
              </w:rPr>
              <w:t>gender</w:t>
            </w:r>
            <w:proofErr w:type="spellEnd"/>
            <w:r w:rsidRPr="004E63D3">
              <w:rPr>
                <w:kern w:val="2"/>
                <w:sz w:val="20"/>
                <w:szCs w:val="20"/>
                <w14:ligatures w14:val="standardContextual"/>
              </w:rPr>
              <w:t xml:space="preserve"> </w:t>
            </w:r>
          </w:p>
        </w:tc>
        <w:tc>
          <w:tcPr>
            <w:tcW w:w="366" w:type="pct"/>
            <w:tcBorders>
              <w:top w:val="nil"/>
            </w:tcBorders>
            <w:shd w:val="clear" w:color="auto" w:fill="FFFFFF"/>
          </w:tcPr>
          <w:p w14:paraId="1DDAD2C4"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14:ligatures w14:val="standardContextual"/>
              </w:rPr>
              <w:t>X</w:t>
            </w:r>
          </w:p>
        </w:tc>
        <w:tc>
          <w:tcPr>
            <w:tcW w:w="367" w:type="pct"/>
            <w:tcBorders>
              <w:top w:val="nil"/>
            </w:tcBorders>
            <w:shd w:val="clear" w:color="auto" w:fill="FFFFFF"/>
          </w:tcPr>
          <w:p w14:paraId="6ED46AC3"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14:ligatures w14:val="standardContextual"/>
              </w:rPr>
              <w:t>X</w:t>
            </w:r>
          </w:p>
        </w:tc>
        <w:tc>
          <w:tcPr>
            <w:tcW w:w="367" w:type="pct"/>
            <w:tcBorders>
              <w:top w:val="nil"/>
            </w:tcBorders>
            <w:shd w:val="clear" w:color="auto" w:fill="FFFFFF"/>
          </w:tcPr>
          <w:p w14:paraId="6610B891"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14:ligatures w14:val="standardContextual"/>
              </w:rPr>
              <w:t>X</w:t>
            </w:r>
          </w:p>
        </w:tc>
        <w:tc>
          <w:tcPr>
            <w:tcW w:w="367" w:type="pct"/>
            <w:tcBorders>
              <w:top w:val="nil"/>
            </w:tcBorders>
            <w:shd w:val="clear" w:color="auto" w:fill="FFFFFF"/>
          </w:tcPr>
          <w:p w14:paraId="2A858B16"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14:ligatures w14:val="standardContextual"/>
              </w:rPr>
              <w:t>X</w:t>
            </w:r>
          </w:p>
        </w:tc>
        <w:tc>
          <w:tcPr>
            <w:tcW w:w="367" w:type="pct"/>
            <w:tcBorders>
              <w:top w:val="nil"/>
            </w:tcBorders>
            <w:shd w:val="clear" w:color="auto" w:fill="FFFFFF"/>
          </w:tcPr>
          <w:p w14:paraId="6035A0DC"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14:ligatures w14:val="standardContextual"/>
              </w:rPr>
              <w:t>X</w:t>
            </w:r>
          </w:p>
        </w:tc>
        <w:tc>
          <w:tcPr>
            <w:tcW w:w="767" w:type="pct"/>
            <w:tcBorders>
              <w:top w:val="nil"/>
            </w:tcBorders>
            <w:shd w:val="clear" w:color="auto" w:fill="FFFFFF"/>
          </w:tcPr>
          <w:p w14:paraId="0468F7E9"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14:ligatures w14:val="standardContextual"/>
              </w:rPr>
              <w:t>X</w:t>
            </w:r>
          </w:p>
        </w:tc>
      </w:tr>
      <w:tr w:rsidR="00EA7077" w:rsidRPr="004E63D3" w14:paraId="41F0A7E0" w14:textId="77777777" w:rsidTr="00EA7077">
        <w:tc>
          <w:tcPr>
            <w:tcW w:w="2399" w:type="pct"/>
          </w:tcPr>
          <w:p w14:paraId="48C24103"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 xml:space="preserve">Social determinants of health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VxUzd9Ju","properties":{"formattedCitation":"[1]","plainCitation":"[1]","noteIndex":0},"citationItems":[{"id":6850,"uris":["http://zotero.org/users/9898164/items/MWX3P7TW"],"itemData":{"id":6850,"type":"article-journal","abstract":"Background\nScience strives to provide high-quality evidence for all members of society, but there continues to be a considerable gender and diversity data gap, i.e., a systematic lack of data for traditionally underrepresented groups. Gender and other diversity domains are related to morbidity, mortality, and social and economic participation, yet measures as well as evidence regarding how these domains intersect are missing. We propose a brief, efficient Diversity Minimal Item Set (DiMIS) for routine data collection in empirical studies to contribute to closing the diversity and gender data gap. We focus on the example of health but consider the DiMIS applicable across scientific disciplines.\nMethods\nTo identify items for the DiMIS across diversity domains, we performed an extensive literature search and conducted semi-structured interviews with scientific experts and community stakeholders in nine diversity domains. Using this information, we created a minimal item set of self-report survey items for each domain.\nFindings\nItems covering nine diversity domains as well as discrimination experiences were compiled from a variety of sources and modified as recommended by experts. The DiMIS focuses on an intersectional approach, i.e., studying gender, age, socioeconomic status, care responsibilities, sexual orientation, ethnicity, religion, disability, mental and physical health, and their intersections. It allows for data sets with comparable assessments of gender and diversity across multiple projects to be combined, creating samples large enough for meaningful analyses.\nInterpretation\nIn proposing the DiMIS, we hope to advance the conversation about closing the gender and diversity data gap in science.","container-title":"Sustainable Chemistry and Pharmacy","DOI":"10.1016/j.scp.2023.101072","ISSN":"2352-5541","journalAbbreviation":"Sustainable Chemistry and Pharmacy","page":"101072","source":"ScienceDirect","title":"Diversified innovations in the health sciences: Proposal for a Diversity Minimal Item Set (DiMIS)","title-short":"Diversified innovations in the health sciences","volume":"33","author":[{"family":"Stadler","given":"Gertraud"},{"family":"Chesaniuk","given":"Marie"},{"family":"Haering","given":"Stephanie"},{"family":"Roseman","given":"Julia"},{"family":"Straßburger","given":"Vera Maren"},{"family":"Martina","given":"Schraudner"},{"family":"Aisha-Nusrat","given":"Ahmad"},{"family":"Maisha","given":"Auma"},{"family":"Kasia","given":"Banas"},{"family":"Theda","given":"Borde"},{"family":"Pichit","given":"Buspavanich"},{"family":"Marc","given":"Dewey"},{"family":"Sally","given":"Di Maio"},{"family":"Ruth","given":"Ditlmann"},{"family":"Ilona","given":"Enarovic"},{"family":"Marina","given":"Fischer"},{"family":"Paul","given":"Gellert"},{"family":"Denis","given":"Gerstorf"},{"family":"Ulrike","given":"Grittner"},{"family":"Jennifer","given":"Gutsell"},{"family":"Carolin","given":"Hagelskamp"},{"family":"Anna","given":"Henschel"},{"family":"Wolfram","given":"Herrmann"},{"family":"Caren","given":"Hilger"},{"family":"Gülru","given":"Horozoglu"},{"family":"Claudia","given":"Hövener"},{"family":"Emma","given":"Hunter"},{"family":"Masumi","given":"Iida"},{"family":"Lena","given":"Keller"},{"family":"Friederike","given":"Kendel"},{"family":"Ariane","given":"Krumbholz Charlotte"},{"family":"Matthias","given":"Licha"},{"family":"Kimberly","given":"Mason"},{"family":"Jutta","given":"Mata"},{"family":"Steffen","given":"Mau"},{"family":"Nathalie","given":"Meuwly"},{"family":"Tomasz","given":"Moschko"},{"family":"Ursula","given":"Müller-Werdan"},{"family":"Lorraine","given":"O'Sullivan Julie"},{"family":"Jonas","given":"Radl"},{"family":"Christian","given":"Rathmann"},{"family":"Vera","given":"Regitz-Zagrosek"},{"family":"Nina","given":"Rieckmann"},{"family":"Alexander","given":"Rommel"},{"family":"Zerrin","given":"Salikutluk"},{"family":"Shrout Patrick","given":"E."},{"family":"Jamie","given":"Smith"},{"family":"Jule","given":"Specht"},{"family":"Petra","given":"Stephan"},{"family":"Christiane","given":"Stock"},{"family":"Mine","given":"Wenzel"}],"issued":{"date-parts":[["2023",6,1]]}}}],"schema":"https://github.com/citation-style-language/schema/raw/master/csl-citation.json"} </w:instrText>
            </w:r>
            <w:r w:rsidRPr="004E63D3">
              <w:rPr>
                <w:kern w:val="2"/>
                <w:sz w:val="20"/>
                <w:szCs w:val="20"/>
                <w:lang w:val="en-US"/>
                <w14:ligatures w14:val="standardContextual"/>
              </w:rPr>
              <w:fldChar w:fldCharType="separate"/>
            </w:r>
            <w:r w:rsidRPr="004E63D3">
              <w:rPr>
                <w:sz w:val="20"/>
              </w:rPr>
              <w:t>[1]</w:t>
            </w:r>
            <w:r w:rsidRPr="004E63D3">
              <w:rPr>
                <w:kern w:val="2"/>
                <w:sz w:val="20"/>
                <w:szCs w:val="20"/>
                <w:lang w:val="en-US"/>
                <w14:ligatures w14:val="standardContextual"/>
              </w:rPr>
              <w:fldChar w:fldCharType="end"/>
            </w:r>
            <w:r w:rsidRPr="004E63D3">
              <w:rPr>
                <w:kern w:val="2"/>
                <w:sz w:val="20"/>
                <w:szCs w:val="20"/>
                <w:lang w:val="en-US"/>
                <w14:ligatures w14:val="standardContextual"/>
              </w:rPr>
              <w:t xml:space="preserve">: Country of origin, objective SES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jXNBRowH","properties":{"formattedCitation":"[2, 3]","plainCitation":"[2, 3]","noteIndex":0},"citationItems":[{"id":6849,"uris":["http://zotero.org/users/9898164/items/PQHBM2TG"],"itemData":{"id":6849,"type":"article-journal","abstract":"The aim was to develop and test a brief revised version of the family affluence scale. A total of 7120 students from Denmark, Greenland, Italy, Norway, Poland, Romania, Scotland and Slovakia reported on a list of 16 potential indicators of affluence. Responses were subject to item screening and test of dimensionality. Bifactor analysis revealed a strong general factor of affluence in all countries, but with additional specific factors in all countries. The specific factors mainly reflected overlapping item content. Item screening was conducted to eliminate items with low discrimination and local dependence, reducing the number of items from sixteen to six: Number of computers, number of cars, own bedroom, holidays abroad, dishwasher, and bathroom. The six-item version was estimated with Samejima’s graded response model, and tested for differential item functioning by country. Three of the six items were invariant across countries, thus anchoring the scale to a common metric across countries. The six-item scale correlated with parental reported income groups in six out of eight countries. Findings support a revision to six items in the family affluence scale.","container-title":"Child Indicators Research","DOI":"10.1007/s12187-015-9339-x","ISSN":"1874-897X","journalAbbreviation":"Child Indic Res","note":"PMID: 27489572\nPMCID: PMC4958120","page":"771-784","source":"PubMed Central","title":"Psychometric Validation of the Revised Family Affluence Scale: a Latent Variable Approach","title-short":"Psychometric Validation of the Revised Family Affluence Scale","volume":"9","author":[{"family":"Torsheim","given":"Torbjørn"},{"family":"Cavallo","given":"Franco"},{"family":"Levin","given":"Kate Ann"},{"family":"Schnohr","given":"Christina"},{"family":"Mazur","given":"Joanna"},{"family":"Niclasen","given":"Birgit"},{"family":"Currie","given":"Candace"}],"issued":{"date-parts":[["2016"]]}}},{"id":6847,"uris":["http://zotero.org/users/9898164/items/ZP7W25FT"],"itemData":{"id":6847,"type":"article-journal","abstract":"Many indicators of socioeconomic status used for adults are inappropriate for use in research on adolescents. In a school-based survey of 4079 Scottish schoolchildren using a self-completion questionnaire, over 20% of 11-15 year olds were unable to provide a substantive response on father's occupation. In contrast, indicators derived to construct a family affluence scale, which included car ownership, telephone ownership and the child having their own unshared bedroom, resulted in a 98% response rate; and 92% of children responded to a question on their weekly spending money. The intercorrelations between the conventional indicator of father's occupation and each family affluence and spending money were examined, and their associations with a range of health indicators and health behaviour measures compared. Father's occupational status and family affluence were moderately correlated and showed broadly similar patterns of association with the selected health measures although there were also some distinct differences. Child's spending money was only weakly correlated with father's occupation and showed rather different patterns of association with health measures. A case is made for the use of multiple indicators of socioeconomic status in adolescent health surveys, and it is argued that that the family affluence scale provides a useful and easily applied additional indicator to father's occupation or an alternative measure of socioeconomic background where occupational data are unavailable.","container-title":"Health Education Research","DOI":"10.1093/her/12.3.385","ISSN":"0268-1153","issue":"3","journalAbbreviation":"Health Educ Res","language":"eng","note":"PMID: 10174221","page":"385-397","source":"PubMed","title":"Indicators of socioeconomic status for adolescents: the WHO Health Behaviour in School-aged Children Survey","title-short":"Indicators of socioeconomic status for adolescents","volume":"12","author":[{"family":"Currie","given":"C. E."},{"family":"Elton","given":"R. A."},{"family":"Todd","given":"J."},{"family":"Platt","given":"S."}],"issued":{"date-parts":[["1997",9]]}}}],"schema":"https://github.com/citation-style-language/schema/raw/master/csl-citation.json"} </w:instrText>
            </w:r>
            <w:r w:rsidRPr="004E63D3">
              <w:rPr>
                <w:kern w:val="2"/>
                <w:sz w:val="20"/>
                <w:szCs w:val="20"/>
                <w:lang w:val="en-US"/>
                <w14:ligatures w14:val="standardContextual"/>
              </w:rPr>
              <w:fldChar w:fldCharType="separate"/>
            </w:r>
            <w:r w:rsidRPr="004E63D3">
              <w:rPr>
                <w:sz w:val="20"/>
              </w:rPr>
              <w:t>[2, 3]</w:t>
            </w:r>
            <w:r w:rsidRPr="004E63D3">
              <w:rPr>
                <w:kern w:val="2"/>
                <w:sz w:val="20"/>
                <w:szCs w:val="20"/>
                <w:lang w:val="en-US"/>
                <w14:ligatures w14:val="standardContextual"/>
              </w:rPr>
              <w:fldChar w:fldCharType="end"/>
            </w:r>
            <w:r w:rsidRPr="004E63D3">
              <w:rPr>
                <w:kern w:val="2"/>
                <w:sz w:val="20"/>
                <w:szCs w:val="20"/>
                <w:lang w:val="en-US"/>
                <w14:ligatures w14:val="standardContextual"/>
              </w:rPr>
              <w:t xml:space="preserve">, subjective SES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CslOworo","properties":{"formattedCitation":"[4, 5]","plainCitation":"[4, 5]","noteIndex":0},"citationItems":[{"id":6845,"uris":["http://zotero.org/users/9898164/items/SZICK57K"],"itemData":{"id":6845,"type":"article-journal","abstract":"OBJECTIVE: Eliminating health disparities, including those that are a result of socioeconomic status (SES), is one of the overarching goals of Healthy People 2010. This article reports on the development of a new, adolescent-specific measure of subjective social status (SSS) and on initial exploratory analyses of the relationship of SSS to adolescents' physical and psychological health.\nMETHODS: A cross-sectional study of 10 843 adolescents and a subsample of 166 paired adolescent/mother dyads who participated in the Growing Up Today Study was conducted. The newly developed MacArthur Scale of Subjective Social Status (10-point scale) was used to measure SSS. Paternal education was the measure of SES. Indicators of psychological and physical health included depressive symptoms and obesity, respectively. Linear regression analyses determined the association of SSS to depressive symptoms, and logistic regression determined the association of SSS to overweight and obesity, controlling for sociodemographic factors and SES.\nRESULTS: Mean society ladder ranking, a subjective measure of SES, was 7.2 +/- 1.3. Mean community ladder ranking, a measure of perceived placement in the school community, was 7.6 +/- 1.7. Reliability of the instrument was excellent: the intraclass correlation coefficient was 0.73 for the society ladder and 0.79 for the community ladder. Adolescents had higher society ladder rankings than their mothers (micro(teen) = 7.2 +/- 1.3 vs micro(mom) = 6.8 +/- 1.2; P =.002). Older adolescents' perceptions of familial placement in society were more closely correlated with maternal subjective perceptions of placement than those of younger adolescents (Spearman's rho(teens &lt;15 years) = 0.31 vs Spearman's rho(teens 15 years) = 0.45; P &lt;.001 for both). SSS explained 9.9% of the variance in depressive symptoms and was independently associated with obesity (odds ratio(society) = 0.89, 95% confidence interval = 0.83, 0.95; odds ratio(community) = 0.91, 95% confidence interval = 0.87, 0.97). For both depressive symptoms and obesity, community ladder rankings were more strongly associated with health than were society ladder rankings in models that controlled for both domains of SSS.\nCONCLUSIONS: This new instrument can reliably measure SSS among adolescents. Social stratification as reflected by SSS is associated with adolescents' health. The findings suggest that as adolescents mature, SSS may undergo a developmental shift. Determining how these changes in SSS relate to health and how SSS functions prospectively with regard to health outcomes requires additional research.","container-title":"Pediatrics","DOI":"10.1542/peds.108.2.e31","ISSN":"1098-4275","issue":"2","journalAbbreviation":"Pediatrics","language":"eng","note":"PMID: 11483841","page":"E31","source":"PubMed","title":"Adolescents' perceptions of social status: development and evaluation of a new indicator","title-short":"Adolescents' perceptions of social status","volume":"108","author":[{"family":"Goodman","given":"E."},{"family":"Adler","given":"N. E."},{"family":"Kawachi","given":"I."},{"family":"Frazier","given":"A. L."},{"family":"Huang","given":"B."},{"family":"Colditz","given":"G. A."}],"issued":{"date-parts":[["2001",8]]}}},{"id":6846,"uris":["http://zotero.org/users/9898164/items/M7PWULFE"],"itemData":{"id":6846,"type":"article-journal","abstract":"Der Beitrag beschreibt die Messung des sozioökonomischen Status (SES) und des subjektiven sozialen Status (SSS) in  der aktuellen Datenerhebung der Studie zur Gesundheit von Kindern und Jugendlichen in Deutschland (KiGGS Welle 2),  die in den Jahren 2014 bis 2017 durchgeführt wurde. Der mehrdimensionale SES-Index wird als Punktsummenscore auf  Basis von Angaben der Eltern zu ihrer Schulbildung und beruflichen Qualifikation, zu ihrer beruflichen Stellung und zum  Netto-Äquivalenzeinkommen berechnet. Der SSS wird in der Altersgruppe der 11- bis 17-Jährigen mithilfe einer deutschen  Version der MacArthur Scale für das Jugendalter erfasst. Um die Verwendung der beiden Instrumente zu demonstrieren,  werden exemplarisch Ergebnisse zum Zusammenhang zwischen dem SES-Index beziehungsweise dem SSS und dem  allgemeinen Gesundheitszustand von 3- bis 17-jährigen beziehungsweise 11- bis 17-jährigen Kindern und Jugendlichen  berichtet. Insgesamt bewerten mehr als 95 % der Eltern den allgemeinen Gesundheitszustand ihrer Kinder als sehr gut  oder gut. Die Analysen verdeutlichen jedoch, dass Kinder und Jugendliche mit niedrigem SES beziehungsweise SSS  deutlich häufiger einen mittelmäßigen, schlechten oder sehr schlechten Gesundheitszustand aufweisen als Gleichaltrige  mit hohem SES beziehungsweise SSS. Anhand beider Instrumente können auch bei wechselseitiger statistischer Kontrolle  jeweils eigenständige Zusammenhänge mit dem allgemeinen Gesundheitszustand der Kinder und Jugendlichen aufgezeigt  werden. Dies spricht dafür, in Studien zur Kinder- und Jugendgesundheit neben dem SES-Index auch den SSS zu betrachten.  Auf diese Weise können zusätzliche Aspekte der sozioökonomischen Verhältnisse der Familien berücksichtigt werden.","DOI":"10.17886/RKI-GBE-2018-016","issue":"1","language":"ger","note":"publisher: Robert Koch-Institut, Epidemiologie und Gesundheitsberichterstattung","title":"Messung des sozioökonomischen Status und des subjektiven  sozialen Status in KiGGS Welle 2","volume":"3","author":[{"family":"Lampert","given":"Thomas"},{"family":"Hoebel","given":"Jens"},{"family":"Kuntz","given":"Benjamin"},{"family":"Müters","given":"Stephan"},{"family":"Kroll","given":"Lars Eric"}],"issued":{"date-parts":[["2018"]]}}}],"schema":"https://github.com/citation-style-language/schema/raw/master/csl-citation.json"} </w:instrText>
            </w:r>
            <w:r w:rsidRPr="004E63D3">
              <w:rPr>
                <w:kern w:val="2"/>
                <w:sz w:val="20"/>
                <w:szCs w:val="20"/>
                <w:lang w:val="en-US"/>
                <w14:ligatures w14:val="standardContextual"/>
              </w:rPr>
              <w:fldChar w:fldCharType="separate"/>
            </w:r>
            <w:r w:rsidRPr="004E63D3">
              <w:rPr>
                <w:sz w:val="20"/>
              </w:rPr>
              <w:t>[4, 5]</w:t>
            </w:r>
            <w:r w:rsidRPr="004E63D3">
              <w:rPr>
                <w:kern w:val="2"/>
                <w:sz w:val="20"/>
                <w:szCs w:val="20"/>
                <w:lang w:val="en-US"/>
                <w14:ligatures w14:val="standardContextual"/>
              </w:rPr>
              <w:fldChar w:fldCharType="end"/>
            </w:r>
            <w:r w:rsidRPr="004E63D3">
              <w:rPr>
                <w:kern w:val="2"/>
                <w:sz w:val="20"/>
                <w:szCs w:val="20"/>
                <w:lang w:val="en-US"/>
                <w14:ligatures w14:val="standardContextual"/>
              </w:rPr>
              <w:t xml:space="preserve">, ethnicity/racial identity </w:t>
            </w:r>
            <w:r w:rsidRPr="004E63D3">
              <w:rPr>
                <w:kern w:val="2"/>
                <w:sz w:val="20"/>
                <w:szCs w:val="20"/>
                <w:lang w:val="en-US"/>
                <w14:ligatures w14:val="standardContextual"/>
              </w:rPr>
              <w:fldChar w:fldCharType="begin"/>
            </w:r>
            <w:r w:rsidRPr="004E63D3">
              <w:rPr>
                <w:kern w:val="2"/>
                <w:sz w:val="20"/>
                <w:szCs w:val="20"/>
                <w:lang w:val="en-US"/>
                <w14:ligatures w14:val="standardContextual"/>
              </w:rPr>
              <w:instrText xml:space="preserve"> ADDIN ZOTERO_ITEM CSL_CITATION {"citationID":"AEMhtwOZ","properties":{"formattedCitation":"[1]","plainCitation":"[1]","noteIndex":0},"citationItems":[{"id":6850,"uris":["http://zotero.org/users/9898164/items/MWX3P7TW"],"itemData":{"id":6850,"type":"article-journal","abstract":"Background\nScience strives to provide high-quality evidence for all members of society, but there continues to be a considerable gender and diversity data gap, i.e., a systematic lack of data for traditionally underrepresented groups. Gender and other diversity domains are related to morbidity, mortality, and social and economic participation, yet measures as well as evidence regarding how these domains intersect are missing. We propose a brief, efficient Diversity Minimal Item Set (DiMIS) for routine data collection in empirical studies to contribute to closing the diversity and gender data gap. We focus on the example of health but consider the DiMIS applicable across scientific disciplines.\nMethods\nTo identify items for the DiMIS across diversity domains, we performed an extensive literature search and conducted semi-structured interviews with scientific experts and community stakeholders in nine diversity domains. Using this information, we created a minimal item set of self-report survey items for each domain.\nFindings\nItems covering nine diversity domains as well as discrimination experiences were compiled from a variety of sources and modified as recommended by experts. The DiMIS focuses on an intersectional approach, i.e., studying gender, age, socioeconomic status, care responsibilities, sexual orientation, ethnicity, religion, disability, mental and physical health, and their intersections. It allows for data sets with comparable assessments of gender and diversity across multiple projects to be combined, creating samples large enough for meaningful analyses.\nInterpretation\nIn proposing the DiMIS, we hope to advance the conversation about closing the gender and diversity data gap in science.","container-title":"Sustainable Chemistry and Pharmacy","DOI":"10.1016/j.scp.2023.101072","ISSN":"2352-5541","journalAbbreviation":"Sustainable Chemistry and Pharmacy","page":"101072","source":"ScienceDirect","title":"Diversified innovations in the health sciences: Proposal for a Diversity Minimal Item Set (DiMIS)","title-short":"Diversified innovations in the health sciences","volume":"33","author":[{"family":"Stadler","given":"Gertraud"},{"family":"Chesaniuk","given":"Marie"},{"family":"Haering","given":"Stephanie"},{"family":"Roseman","given":"Julia"},{"family":"Straßburger","given":"Vera Maren"},{"family":"Martina","given":"Schraudner"},{"family":"Aisha-Nusrat","given":"Ahmad"},{"family":"Maisha","given":"Auma"},{"family":"Kasia","given":"Banas"},{"family":"Theda","given":"Borde"},{"family":"Pichit","given":"Buspavanich"},{"family":"Marc","given":"Dewey"},{"family":"Sally","given":"Di Maio"},{"family":"Ruth","given":"Ditlmann"},{"family":"Ilona","given":"Enarovic"},{"family":"Marina","given":"Fischer"},{"family":"Paul","given":"Gellert"},{"family":"Denis","given":"Gerstorf"},{"family":"Ulrike","given":"Grittner"},{"family":"Jennifer","given":"Gutsell"},{"family":"Carolin","given":"Hagelskamp"},{"family":"Anna","given":"Henschel"},{"family":"Wolfram","given":"Herrmann"},{"family":"Caren","given":"Hilger"},{"family":"Gülru","given":"Horozoglu"},{"family":"Claudia","given":"Hövener"},{"family":"Emma","given":"Hunter"},{"family":"Masumi","given":"Iida"},{"family":"Lena","given":"Keller"},{"family":"Friederike","given":"Kendel"},{"family":"Ariane","given":"Krumbholz Charlotte"},{"family":"Matthias","given":"Licha"},{"family":"Kimberly","given":"Mason"},{"family":"Jutta","given":"Mata"},{"family":"Steffen","given":"Mau"},{"family":"Nathalie","given":"Meuwly"},{"family":"Tomasz","given":"Moschko"},{"family":"Ursula","given":"Müller-Werdan"},{"family":"Lorraine","given":"O'Sullivan Julie"},{"family":"Jonas","given":"Radl"},{"family":"Christian","given":"Rathmann"},{"family":"Vera","given":"Regitz-Zagrosek"},{"family":"Nina","given":"Rieckmann"},{"family":"Alexander","given":"Rommel"},{"family":"Zerrin","given":"Salikutluk"},{"family":"Shrout Patrick","given":"E."},{"family":"Jamie","given":"Smith"},{"family":"Jule","given":"Specht"},{"family":"Petra","given":"Stephan"},{"family":"Christiane","given":"Stock"},{"family":"Mine","given":"Wenzel"}],"issued":{"date-parts":[["2023",6,1]]}}}],"schema":"https://github.com/citation-style-language/schema/raw/master/csl-citation.json"} </w:instrText>
            </w:r>
            <w:r w:rsidRPr="004E63D3">
              <w:rPr>
                <w:kern w:val="2"/>
                <w:sz w:val="20"/>
                <w:szCs w:val="20"/>
                <w:lang w:val="en-US"/>
                <w14:ligatures w14:val="standardContextual"/>
              </w:rPr>
              <w:fldChar w:fldCharType="separate"/>
            </w:r>
            <w:r w:rsidRPr="004E63D3">
              <w:rPr>
                <w:sz w:val="20"/>
                <w:szCs w:val="20"/>
              </w:rPr>
              <w:t>[1]</w:t>
            </w:r>
            <w:r w:rsidRPr="004E63D3">
              <w:rPr>
                <w:kern w:val="2"/>
                <w:sz w:val="20"/>
                <w:szCs w:val="20"/>
                <w:lang w:val="en-US"/>
                <w14:ligatures w14:val="standardContextual"/>
              </w:rPr>
              <w:fldChar w:fldCharType="end"/>
            </w:r>
            <w:r w:rsidRPr="004E63D3">
              <w:rPr>
                <w:kern w:val="2"/>
                <w:sz w:val="20"/>
                <w:szCs w:val="20"/>
                <w:lang w:val="en-US"/>
                <w14:ligatures w14:val="standardContextual"/>
              </w:rPr>
              <w:t xml:space="preserve">, language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TA9JvyjX","properties":{"formattedCitation":"[6]","plainCitation":"[6]","noteIndex":0},"citationItems":[{"id":7172,"uris":["http://zotero.org/users/9898164/items/3PCHRPUT"],"itemData":{"id":7172,"type":"book","abstract":"Das Skalenhandbuch für das Programme for International Student Assessment (PISA) 2018 umfasst die Dokumentation aller Instrumente, die in der Studie im Jahre 2018 in Deutschland eingesetzt wurden. Neben den Fragen – den sogenannten Items – des Schülerfragebogens, des Elternfragebogens, des Lehrerfragebogens sowie des Schulleiterfragebogens werden die mittleren nationalen Lösungshäufigkeiten und dazugehörige Kenngrößen der verwendeten Testaufgaben für die Domänen Lesen, Naturwissenschaften und Mathematik aufgelistet. In der Erhebung 2018 bildete die Domäne Lesen mit der Neuerung des adaptiven Testens die Hauptdomäne. Damit beginnt ein neuer Zyklus, da in den vorhergehenden Zyklen jede der drei untersuchten Grundbildungsdomänen Lesen, Mathematik und Naturwissenschaften zweimal den inhaltlichen Schwerpunkt bildete. Es werden sowohl die internationalen Fragen als auch Fragen abgebildet, welche nur in Deutschland erhoben worden sind.","ISBN":"978-3-8309-1996-4","note":"DOI: 10.31244/9783830919964","source":"ResearchGate","title":"PISA 2018 Skalenhandbuch. Dokumentation der Erhebungsinstrumente (2. Aufl.)","author":[{"family":"Mang","given":"Julia"},{"family":"Seidl","given":"Ludwig"},{"family":"Schiepe-Tiska","given":"Anja"},{"family":"Tupac-Yupanqui","given":"Ana"},{"family":"Ziernwald","given":"Lisa"},{"family":"Bias","given":"Anastasia"},{"family":"Weis","given":"Mirjam"},{"family":"Diedrich","given":"Jennifer"},{"family":"Heine","given":"Jörg-Henrik"},{"family":"Rodríguez","given":"Elisabeth"},{"family":"Reiss","given":"Kristina"}],"issued":{"date-parts":[["2023",2,10]]}}}],"schema":"https://github.com/citation-style-language/schema/raw/master/csl-citation.json"} </w:instrText>
            </w:r>
            <w:r w:rsidRPr="004E63D3">
              <w:rPr>
                <w:kern w:val="2"/>
                <w:sz w:val="20"/>
                <w:szCs w:val="20"/>
                <w:lang w:val="en-US"/>
                <w14:ligatures w14:val="standardContextual"/>
              </w:rPr>
              <w:fldChar w:fldCharType="separate"/>
            </w:r>
            <w:r w:rsidRPr="004E63D3">
              <w:rPr>
                <w:sz w:val="20"/>
              </w:rPr>
              <w:t>[6]</w:t>
            </w:r>
            <w:r w:rsidRPr="004E63D3">
              <w:rPr>
                <w:kern w:val="2"/>
                <w:sz w:val="20"/>
                <w:szCs w:val="20"/>
                <w:lang w:val="en-US"/>
                <w14:ligatures w14:val="standardContextual"/>
              </w:rPr>
              <w:fldChar w:fldCharType="end"/>
            </w:r>
            <w:r w:rsidRPr="004E63D3">
              <w:rPr>
                <w:kern w:val="2"/>
                <w:sz w:val="20"/>
                <w:szCs w:val="20"/>
                <w:lang w:val="en-US"/>
                <w14:ligatures w14:val="standardContextual"/>
              </w:rPr>
              <w:t xml:space="preserve">, religion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ceilQete","properties":{"formattedCitation":"[7]","plainCitation":"[7]","noteIndex":0},"citationItems":[{"id":9555,"uris":["http://zotero.org/users/9898164/items/FHBDVCF6"],"itemData":{"id":9555,"type":"report","abstract":"The Socio-Economic Panel (SOEP) is a representative, multi-cohort survey that has been running since 1984. Every year, individuals in households throughout Germany are surveyed by our survey institute on behalf of DIW Berlin. These respondents provide information on topics such as their income, employment history, education, and health. Because the same people are surveyed every year, it is possible to track long-term psychological, economic, societal, and social developments. To keep pace with changes in society, random samples are added regularly and the survey is adapted accordingly. Number of Households (2018): 18.682, Number of Persons (2018): 31.997 + 3971 Children","event-place":"Berlin","language":"de","publisher":"DIW Berlin/SOEP","publisher-place":"Berlin","source":"DOI.org (Datacite)","title":"SOEP-Core - 2020: Jugend (11-17 Jahre, M3-M5, mit Verweis auf Variablen), SOEP Survey Papers 1128: Series A - Survey Instruments (Erhebungsinstrumente)","URL":"https://www.diw.de/doi/soep.core.v37o","collection-editor":[{"family":"SOEP Group, 2022","given":""}],"accessed":{"date-parts":[["2025",2,28]]},"issued":{"date-parts":[["2022"]]}}}],"schema":"https://github.com/citation-style-language/schema/raw/master/csl-citation.json"} </w:instrText>
            </w:r>
            <w:r w:rsidRPr="004E63D3">
              <w:rPr>
                <w:kern w:val="2"/>
                <w:sz w:val="20"/>
                <w:szCs w:val="20"/>
                <w:lang w:val="en-US"/>
                <w14:ligatures w14:val="standardContextual"/>
              </w:rPr>
              <w:fldChar w:fldCharType="separate"/>
            </w:r>
            <w:r w:rsidRPr="004E63D3">
              <w:rPr>
                <w:sz w:val="20"/>
              </w:rPr>
              <w:t>[7]</w:t>
            </w:r>
            <w:r w:rsidRPr="004E63D3">
              <w:rPr>
                <w:kern w:val="2"/>
                <w:sz w:val="20"/>
                <w:szCs w:val="20"/>
                <w:lang w:val="en-US"/>
                <w14:ligatures w14:val="standardContextual"/>
              </w:rPr>
              <w:fldChar w:fldCharType="end"/>
            </w:r>
            <w:r w:rsidRPr="004E63D3">
              <w:rPr>
                <w:kern w:val="2"/>
                <w:sz w:val="20"/>
                <w:szCs w:val="20"/>
                <w:lang w:val="en-US"/>
                <w14:ligatures w14:val="standardContextual"/>
              </w:rPr>
              <w:t xml:space="preserve">, general health </w:t>
            </w:r>
            <w:r>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eDzVioFO","properties":{"formattedCitation":"[8]","plainCitation":"[8]","noteIndex":0},"citationItems":[{"id":9558,"uris":["http://zotero.org/users/9898164/items/BI6K8CDK"],"itemData":{"id":9558,"type":"article-journal","abstract":"In KiGGS Welle 2 schätzen Eltern den allgemeinen Gesundheitszustand ihrer 3- bis 17-jährigen Kinder zu 95,7 % als sehr gut oder gut ein. Dieser Anteil ist in allen Altersgruppen höher als bei der KiGGS-Basiserhebung. Der Anteil von Kindern, für die eine sehr gute Gesundheit angegeben wird, ist in der Altersgruppe der 3- bis 6-Jährigen am höchsten und sinkt mit zunehmendem Alter. Bei 14- bis 17-Jährigen liegt der Anteil der Mädchen mit sehr guter Gesundheit deutlich unter dem der Jungen. Weiterhin besteht ein ausgeprägter sozialer Gradient: Der Anteil der Eltern, die die allgemeine Gesundheit ihrer Kinder als sehr gut oder gut einstufen, ist umso größer, je höher der Sozialstatus der jeweiligen Familie ist. Dieses Ergebnis verdeutlicht die Notwendigkeit gesamtgesellschaftlicher Strategien zur Reduzierung gesundheitlicher Ungleichheiten sowie den Bedarf an zielgruppenspezifischen Angeboten der Prävention und Gesundheitsförderung.","DOI":"10.17886/RKI-GBE-2018-004","language":"de","note":"publisher: RKI-Bib1 (Robert Koch-Institut)\nversion: 1","source":"DOI.org (Datacite)","title":"Die allgemeine Gesundheit von Kindern und Jugendlichen in Deutschland – Querschnittergebnisse aus KiGGS Welle 2 und Trends","URL":"http://edoc.rki.de/docviews/abstract.php?lang=ger&amp;id=5662","author":[{"literal":"Robert Koch-Institut"}],"accessed":{"date-parts":[["2025",2,28]]},"issued":{"date-parts":[["2018"]]}}}],"schema":"https://github.com/citation-style-language/schema/raw/master/csl-citation.json"} </w:instrText>
            </w:r>
            <w:r>
              <w:rPr>
                <w:kern w:val="2"/>
                <w:sz w:val="20"/>
                <w:szCs w:val="20"/>
                <w:lang w:val="en-US"/>
                <w14:ligatures w14:val="standardContextual"/>
              </w:rPr>
              <w:fldChar w:fldCharType="separate"/>
            </w:r>
            <w:r w:rsidRPr="006D13C8">
              <w:rPr>
                <w:sz w:val="20"/>
              </w:rPr>
              <w:t>[8]</w:t>
            </w:r>
            <w:r>
              <w:rPr>
                <w:kern w:val="2"/>
                <w:sz w:val="20"/>
                <w:szCs w:val="20"/>
                <w:lang w:val="en-US"/>
                <w14:ligatures w14:val="standardContextual"/>
              </w:rPr>
              <w:fldChar w:fldCharType="end"/>
            </w:r>
          </w:p>
        </w:tc>
        <w:tc>
          <w:tcPr>
            <w:tcW w:w="366" w:type="pct"/>
            <w:shd w:val="clear" w:color="auto" w:fill="FFFFFF"/>
          </w:tcPr>
          <w:p w14:paraId="5F44FD09"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74AC2027"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0A5A68DD"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4975A0F4"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40AC9319" w14:textId="77777777" w:rsidR="00EA7077" w:rsidRPr="004E63D3" w:rsidRDefault="00EA7077" w:rsidP="00EA7077">
            <w:pPr>
              <w:shd w:val="clear" w:color="auto" w:fill="FFFFFF"/>
              <w:jc w:val="center"/>
              <w:rPr>
                <w:kern w:val="2"/>
                <w:sz w:val="20"/>
                <w:szCs w:val="20"/>
                <w:lang w:val="en-US"/>
                <w14:ligatures w14:val="standardContextual"/>
              </w:rPr>
            </w:pPr>
          </w:p>
        </w:tc>
        <w:tc>
          <w:tcPr>
            <w:tcW w:w="767" w:type="pct"/>
            <w:shd w:val="clear" w:color="auto" w:fill="FFFFFF"/>
          </w:tcPr>
          <w:p w14:paraId="3793F37C" w14:textId="77777777" w:rsidR="00EA7077" w:rsidRPr="004E63D3" w:rsidRDefault="00EA7077" w:rsidP="00EA7077">
            <w:pPr>
              <w:shd w:val="clear" w:color="auto" w:fill="FFFFFF"/>
              <w:jc w:val="center"/>
              <w:rPr>
                <w:kern w:val="2"/>
                <w:sz w:val="20"/>
                <w:szCs w:val="20"/>
                <w:lang w:val="en-US"/>
                <w14:ligatures w14:val="standardContextual"/>
              </w:rPr>
            </w:pPr>
          </w:p>
        </w:tc>
      </w:tr>
      <w:tr w:rsidR="00EA7077" w:rsidRPr="004E63D3" w14:paraId="5B3A3DE2" w14:textId="77777777" w:rsidTr="00EA7077">
        <w:tc>
          <w:tcPr>
            <w:tcW w:w="2399" w:type="pct"/>
          </w:tcPr>
          <w:p w14:paraId="48650F52" w14:textId="77777777" w:rsidR="00EA7077" w:rsidRPr="004E63D3" w:rsidRDefault="00EA7077" w:rsidP="00EA7077">
            <w:pPr>
              <w:shd w:val="clear" w:color="auto" w:fill="FFFFFF"/>
              <w:rPr>
                <w:kern w:val="2"/>
                <w:sz w:val="20"/>
                <w:szCs w:val="20"/>
                <w:lang w:val="en-US"/>
                <w14:ligatures w14:val="standardContextual"/>
              </w:rPr>
            </w:pPr>
            <w:r>
              <w:rPr>
                <w:kern w:val="2"/>
                <w:sz w:val="20"/>
                <w:szCs w:val="20"/>
                <w:lang w:val="en-US"/>
                <w14:ligatures w14:val="standardContextual"/>
              </w:rPr>
              <w:t>Vaping/s</w:t>
            </w:r>
            <w:r w:rsidRPr="004E63D3">
              <w:rPr>
                <w:kern w:val="2"/>
                <w:sz w:val="20"/>
                <w:szCs w:val="20"/>
                <w:lang w:val="en-US"/>
                <w14:ligatures w14:val="standardContextual"/>
              </w:rPr>
              <w:t>moking of relevant others</w:t>
            </w:r>
            <w:r>
              <w:rPr>
                <w:kern w:val="2"/>
                <w:sz w:val="20"/>
                <w:szCs w:val="20"/>
                <w:lang w:val="en-US"/>
                <w14:ligatures w14:val="standardContextual"/>
              </w:rPr>
              <w:t xml:space="preserve"> </w:t>
            </w:r>
            <w:r>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d8feo0zG","properties":{"formattedCitation":"[9]","plainCitation":"[9]","noteIndex":0},"citationItems":[{"id":9560,"uris":["http://zotero.org/users/9898164/items/G8Z9DMSM"],"itemData":{"id":9560,"type":"webpage","language":"en-US","title":"EU-Dap 1: Developing and Testing a New Drug Use Prevention Curriculum – 2003-2005","title-short":"EU-Dap 1","URL":"https://eudap.eu/eu-dap-1-developing-and-testing-a-new-drug-use-prevention-curriculum-2003-2005/","author":[{"family":"European Drug Abuse Prevention trial (EU-Dap)","given":"Group"}],"accessed":{"date-parts":[["2025",3,3]]},"issued":{"date-parts":[["2005"]]}}}],"schema":"https://github.com/citation-style-language/schema/raw/master/csl-citation.json"} </w:instrText>
            </w:r>
            <w:r>
              <w:rPr>
                <w:kern w:val="2"/>
                <w:sz w:val="20"/>
                <w:szCs w:val="20"/>
                <w:lang w:val="en-US"/>
                <w14:ligatures w14:val="standardContextual"/>
              </w:rPr>
              <w:fldChar w:fldCharType="separate"/>
            </w:r>
            <w:r w:rsidRPr="002C0E4F">
              <w:rPr>
                <w:sz w:val="20"/>
                <w:lang w:val="en-US"/>
              </w:rPr>
              <w:t>[9]</w:t>
            </w:r>
            <w:r>
              <w:rPr>
                <w:kern w:val="2"/>
                <w:sz w:val="20"/>
                <w:szCs w:val="20"/>
                <w:lang w:val="en-US"/>
                <w14:ligatures w14:val="standardContextual"/>
              </w:rPr>
              <w:fldChar w:fldCharType="end"/>
            </w:r>
            <w:r w:rsidRPr="004E63D3">
              <w:rPr>
                <w:kern w:val="2"/>
                <w:sz w:val="20"/>
                <w:szCs w:val="20"/>
                <w:lang w:val="en-US"/>
                <w14:ligatures w14:val="standardContextual"/>
              </w:rPr>
              <w:t xml:space="preserve">, parental disapproval of </w:t>
            </w:r>
            <w:r>
              <w:rPr>
                <w:kern w:val="2"/>
                <w:sz w:val="20"/>
                <w:szCs w:val="20"/>
                <w:lang w:val="en-US"/>
                <w14:ligatures w14:val="standardContextual"/>
              </w:rPr>
              <w:t>vaping/</w:t>
            </w:r>
            <w:r w:rsidRPr="004E63D3">
              <w:rPr>
                <w:kern w:val="2"/>
                <w:sz w:val="20"/>
                <w:szCs w:val="20"/>
                <w:lang w:val="en-US"/>
                <w14:ligatures w14:val="standardContextual"/>
              </w:rPr>
              <w:t xml:space="preserve">smoking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ES697hH8","properties":{"formattedCitation":"[10]","plainCitation":"[10]","noteIndex":0},"citationItems":[{"id":4984,"uris":["http://zotero.org/users/9898164/items/PTMN8WMK"],"itemData":{"id":4984,"type":"article-journal","abstract":"BACKGROUND: Most European countries have seen a decrease in the prevalence of adolescent smoking. This decrease has, however, been patterned by gender. Girls' smoking rates have now overtaken boys' in many European countries. The two genders may not, however, share the same smoking beliefs and this could explain differences between the genders in smoking prevalence. We describe gender differences in smoking beliefs and investigate variations between countries, along with their gender context.\nMETHODS: In 2016, we conducted the SILNE R study (Smoking Inequalities Learning from Natural Experiments - Renew) in 55 schools located in seven European countries: Belgium, Italy, The Netherlands, Portugal, Finland, Ireland, and Germany. We surveyed 12,979 students aged 14-16 years (50% were girls). We classified smoking beliefs into four categories: positive individual, positive social, negative individual, and negative social beliefs. We expected girls to score higher on the last three of those categories and we hypothesized that countries with a more gender-equal culture would have less gender difference in beliefs about smoking.\nRESULTS: One out of two smoking beliefs differed significantly between genders. Negative social beliefs were more common in girls, while beliefs about the dating-related aspects of smoking were more common in boys. We identified Germany and Belgium as the only countries with no gender differences in any of the belief scales. No correlation was found, however, between these scales and the Gender Inequality Index.\nCONCLUSIONS: In some countries, gender-specific interventions might be implemented; however, two opposing strategies might be used, depending on whether such programs are aimed at boys or girls.","container-title":"BMC public health","DOI":"10.1186/s12889-019-7700-6","ISSN":"1471-2458","issue":"1","journalAbbreviation":"BMC Public Health","language":"eng","note":"PMID: 31638938\nPMCID: PMC6805413","page":"1321","source":"PubMed","title":"Smoking beliefs across genders, a comparative analysis of seven European countries","volume":"19","author":[{"family":"Grard","given":"Adeline"},{"family":"Schreuders","given":"Michael"},{"family":"Alves","given":"Joana"},{"family":"Kinnunen","given":"Jaana M."},{"family":"Richter","given":"Matthias"},{"family":"Federico","given":"Bruno"},{"family":"Kunst","given":"Anton"},{"family":"Clancy","given":"Luke"},{"family":"Lorant","given":"Vincent"}],"issued":{"date-parts":[["2019",10,21]]}}}],"schema":"https://github.com/citation-style-language/schema/raw/master/csl-citation.json"} </w:instrText>
            </w:r>
            <w:r w:rsidRPr="004E63D3">
              <w:rPr>
                <w:kern w:val="2"/>
                <w:sz w:val="20"/>
                <w:szCs w:val="20"/>
                <w:lang w:val="en-US"/>
                <w14:ligatures w14:val="standardContextual"/>
              </w:rPr>
              <w:fldChar w:fldCharType="separate"/>
            </w:r>
            <w:r w:rsidRPr="002C0E4F">
              <w:rPr>
                <w:sz w:val="20"/>
              </w:rPr>
              <w:t>[10]</w:t>
            </w:r>
            <w:r w:rsidRPr="004E63D3">
              <w:rPr>
                <w:kern w:val="2"/>
                <w:sz w:val="20"/>
                <w:szCs w:val="20"/>
                <w:lang w:val="en-US"/>
                <w14:ligatures w14:val="standardContextual"/>
              </w:rPr>
              <w:fldChar w:fldCharType="end"/>
            </w:r>
            <w:r w:rsidRPr="004E63D3">
              <w:rPr>
                <w:kern w:val="2"/>
                <w:sz w:val="20"/>
                <w:szCs w:val="20"/>
                <w:lang w:val="en-US"/>
                <w14:ligatures w14:val="standardContextual"/>
              </w:rPr>
              <w:t xml:space="preserve">, </w:t>
            </w:r>
            <w:proofErr w:type="spellStart"/>
            <w:r w:rsidRPr="004E63D3">
              <w:rPr>
                <w:kern w:val="2"/>
                <w:sz w:val="20"/>
                <w:szCs w:val="20"/>
                <w:lang w:val="en-US"/>
                <w14:ligatures w14:val="standardContextual"/>
              </w:rPr>
              <w:t>accessibility</w:t>
            </w:r>
            <w:r>
              <w:rPr>
                <w:kern w:val="2"/>
                <w:sz w:val="20"/>
                <w:szCs w:val="20"/>
                <w:vertAlign w:val="superscript"/>
                <w:lang w:val="en-US"/>
                <w14:ligatures w14:val="standardContextual"/>
              </w:rPr>
              <w:t>b</w:t>
            </w:r>
            <w:proofErr w:type="spellEnd"/>
            <w:r w:rsidRPr="004E63D3">
              <w:rPr>
                <w:kern w:val="2"/>
                <w:sz w:val="20"/>
                <w:szCs w:val="20"/>
                <w:lang w:val="en-US"/>
                <w14:ligatures w14:val="standardContextual"/>
              </w:rPr>
              <w:t xml:space="preserve">, school </w:t>
            </w:r>
            <w:r w:rsidRPr="004E63D3">
              <w:rPr>
                <w:color w:val="000000"/>
                <w:kern w:val="2"/>
                <w:sz w:val="20"/>
                <w:szCs w:val="20"/>
                <w:lang w:val="en-US"/>
                <w14:ligatures w14:val="standardContextual"/>
              </w:rPr>
              <w:t xml:space="preserve">attachment </w:t>
            </w:r>
            <w:r w:rsidRPr="004E63D3">
              <w:rPr>
                <w:color w:val="000000"/>
                <w:kern w:val="2"/>
                <w:sz w:val="20"/>
                <w:szCs w:val="20"/>
                <w:lang w:val="en-US"/>
                <w14:ligatures w14:val="standardContextual"/>
              </w:rPr>
              <w:fldChar w:fldCharType="begin"/>
            </w:r>
            <w:r>
              <w:rPr>
                <w:color w:val="000000"/>
                <w:kern w:val="2"/>
                <w:sz w:val="20"/>
                <w:szCs w:val="20"/>
                <w:lang w:val="en-US"/>
                <w14:ligatures w14:val="standardContextual"/>
              </w:rPr>
              <w:instrText xml:space="preserve"> ADDIN ZOTERO_ITEM CSL_CITATION {"citationID":"L0jrGeyQ","properties":{"formattedCitation":"[11]","plainCitation":"[11]","noteIndex":0},"citationItems":[{"id":4319,"uris":["http://zotero.org/users/9898164/items/PS5E8W5D"],"itemData":{"id":4319,"type":"article-journal","abstract":"Studies have established that most regular adult smokers become addicted in their adolescent years. We investigated the incidence of and risk factors associated with initial experimental smoking among a group of school children who were followed for 8 years.","container-title":"BMC Public Health","DOI":"10.1186/1471-2458-11-844","ISSN":"1471-2458","issue":"1","journalAbbreviation":"BMC Public Health","page":"844","source":"BioMed Central","title":"The incidence of experimental smoking in school children: an 8-year follow-up of the child and adolescent behaviors in long-term evolution (CABLE) study","title-short":"The incidence of experimental smoking in school children","volume":"11","author":[{"family":"Chang","given":"Hsing-Yi"},{"family":"Wu","given":"Wen-Chi"},{"family":"Wu","given":"Chi-Chen"},{"family":"Cheng","given":"Jennifer Y."},{"family":"Hurng","given":"Baai-Shyun"},{"family":"Yen","given":"Lee-Lan"}],"issued":{"date-parts":[["2011",11,3]]}}}],"schema":"https://github.com/citation-style-language/schema/raw/master/csl-citation.json"} </w:instrText>
            </w:r>
            <w:r w:rsidRPr="004E63D3">
              <w:rPr>
                <w:color w:val="000000"/>
                <w:kern w:val="2"/>
                <w:sz w:val="20"/>
                <w:szCs w:val="20"/>
                <w:lang w:val="en-US"/>
                <w14:ligatures w14:val="standardContextual"/>
              </w:rPr>
              <w:fldChar w:fldCharType="separate"/>
            </w:r>
            <w:r w:rsidRPr="002C0E4F">
              <w:rPr>
                <w:sz w:val="20"/>
              </w:rPr>
              <w:t>[11]</w:t>
            </w:r>
            <w:r w:rsidRPr="004E63D3">
              <w:rPr>
                <w:color w:val="000000"/>
                <w:kern w:val="2"/>
                <w:sz w:val="20"/>
                <w:szCs w:val="20"/>
                <w:lang w:val="en-US"/>
                <w14:ligatures w14:val="standardContextual"/>
              </w:rPr>
              <w:fldChar w:fldCharType="end"/>
            </w:r>
            <w:r w:rsidRPr="004E63D3">
              <w:rPr>
                <w:color w:val="000000"/>
                <w:kern w:val="2"/>
                <w:sz w:val="20"/>
                <w:szCs w:val="20"/>
                <w:lang w:val="en-US"/>
                <w14:ligatures w14:val="standardContextual"/>
              </w:rPr>
              <w:t xml:space="preserve">, self-esteem </w:t>
            </w:r>
            <w:r w:rsidRPr="004E63D3">
              <w:rPr>
                <w:color w:val="000000"/>
                <w:kern w:val="2"/>
                <w:sz w:val="20"/>
                <w:szCs w:val="20"/>
                <w:lang w:val="en-US"/>
                <w14:ligatures w14:val="standardContextual"/>
              </w:rPr>
              <w:fldChar w:fldCharType="begin"/>
            </w:r>
            <w:r>
              <w:rPr>
                <w:color w:val="000000"/>
                <w:kern w:val="2"/>
                <w:sz w:val="20"/>
                <w:szCs w:val="20"/>
                <w:lang w:val="en-US"/>
                <w14:ligatures w14:val="standardContextual"/>
              </w:rPr>
              <w:instrText xml:space="preserve"> ADDIN ZOTERO_ITEM CSL_CITATION {"citationID":"yRj8thxY","properties":{"formattedCitation":"[12]","plainCitation":"[12]","noteIndex":0},"citationItems":[{"id":6853,"uris":["http://zotero.org/users/9898164/items/RPW6TACQ"],"itemData":{"id":6853,"type":"article-journal","abstract":"The aim of the present study was to investigate whether the German version of the Single-Item Self-Esteem Scale (G-SISE) is an appropriate instrument to measure the global self-esteem level. In three studies, the construct validity of G-SISE was analyzed. Study 1 (N = 522) found support for the convergence between G-SISE and the German Rosenberg Self-Esteem Scale (G-RSE), which is mostly used to assess the global self-esteem level. In Study 2a (N = 989), the associations between G-SISE, BBig Five^ traits, subjective happiness and social support were analyzed. Results of Study 2b (N = 348) established the test-retest reliability of G-SISE over the time course of nine months. Taken together, the results show that the G-SISE is a valid, reliable and economical instrument for measuring the global self-esteem. Possible practical applications and limitations of G-SISE are discussed.","container-title":"Current Psychology","DOI":"10.1007/s12144-018-9911-x","ISSN":"1046-1310, 1936-4733","issue":"6","journalAbbreviation":"Curr Psychol","language":"en","page":"2192-2202","source":"DOI.org (Crossref)","title":"How to measure self-esteem with one item? validation of the German single-item self-esteem scale (G-SISE)","title-short":"How to measure self-esteem with one item?","volume":"39","author":[{"family":"Brailovskaia","given":"Julia"},{"family":"Margraf","given":"Jürgen"}],"issued":{"date-parts":[["2020",12]]}}}],"schema":"https://github.com/citation-style-language/schema/raw/master/csl-citation.json"} </w:instrText>
            </w:r>
            <w:r w:rsidRPr="004E63D3">
              <w:rPr>
                <w:color w:val="000000"/>
                <w:kern w:val="2"/>
                <w:sz w:val="20"/>
                <w:szCs w:val="20"/>
                <w:lang w:val="en-US"/>
                <w14:ligatures w14:val="standardContextual"/>
              </w:rPr>
              <w:fldChar w:fldCharType="separate"/>
            </w:r>
            <w:r w:rsidRPr="002C0E4F">
              <w:rPr>
                <w:sz w:val="20"/>
              </w:rPr>
              <w:t>[12]</w:t>
            </w:r>
            <w:r w:rsidRPr="004E63D3">
              <w:rPr>
                <w:color w:val="000000"/>
                <w:kern w:val="2"/>
                <w:sz w:val="20"/>
                <w:szCs w:val="20"/>
                <w:lang w:val="en-US"/>
                <w14:ligatures w14:val="standardContextual"/>
              </w:rPr>
              <w:fldChar w:fldCharType="end"/>
            </w:r>
            <w:r w:rsidRPr="004E63D3">
              <w:rPr>
                <w:color w:val="000000"/>
                <w:kern w:val="2"/>
                <w:sz w:val="20"/>
                <w:szCs w:val="20"/>
                <w:lang w:val="en-US"/>
                <w14:ligatures w14:val="standardContextual"/>
              </w:rPr>
              <w:t xml:space="preserve">, satisfaction with looks </w:t>
            </w:r>
            <w:r w:rsidRPr="004E63D3">
              <w:rPr>
                <w:color w:val="000000"/>
                <w:kern w:val="2"/>
                <w:sz w:val="20"/>
                <w:szCs w:val="20"/>
                <w:lang w:val="en-US"/>
                <w14:ligatures w14:val="standardContextual"/>
              </w:rPr>
              <w:fldChar w:fldCharType="begin"/>
            </w:r>
            <w:r>
              <w:rPr>
                <w:color w:val="000000"/>
                <w:kern w:val="2"/>
                <w:sz w:val="20"/>
                <w:szCs w:val="20"/>
                <w:lang w:val="en-US"/>
                <w14:ligatures w14:val="standardContextual"/>
              </w:rPr>
              <w:instrText xml:space="preserve"> ADDIN ZOTERO_ITEM CSL_CITATION {"citationID":"sVm9ckQR","properties":{"formattedCitation":"[13]","plainCitation":"[13]","noteIndex":0},"citationItems":[{"id":5927,"uris":["http://zotero.org/users/9898164/items/IFEKYNJB"],"itemData":{"id":5927,"type":"article-journal","abstract":"Zusammenfassung. Der Physical Self-Description Questionnaire (PSDQ; Marsh, Richards, Johnson, Roche &amp; Tremayne, 1994) ist ein international bewahrtes Instrument zur Messung des physischen Selbstkonzepts bei Jugendlichen und Erwachsenen. Eine valide deutsche Ubersetzung fur diese Altersklassen (PSK; Stiller &amp; Alfermann, 2007) liegt ebenso vor wie eine englische Kurzfassung (Marsh, Martin &amp; Jackson, 2010). Fur die Erfassung des physischen Selbstkonzepts im mittleren bis spaten Kindesalter existiert bisher jedoch kein validiertes deutschsprachiges Inventar. In diesem Beitrag wird ein Fragebogen zur Messung des physischen Selbstkonzepts im Kindesalter (PSK-K) vorgestellt, der auf dem PSDQ basiert. Die Struktur des Fragebogens wird zunachst mittels einer explorativen Faktorenanalyse uberpruft (N = 257 SchulerInnen der dritten Jahrgangsstufe). Die Ergebnisse einer konfirmatorischen Faktorenanalyse (N = 339) bestatigen die gefundene 7-Faktorlosung. Daruber hinaus wird der Fragebogen hinsichtlich der Gutekriterie...","container-title":"Zeitschrift für Sportpsychologie","DOI":"10.1026/1612-5010/a000141","journalAbbreviation":"Zeitschrift für Sportpsychologie","page":"in press.","source":"ResearchGate","title":"PSK-Kinder – Ein Fragebogen zur Erfassung des physischen Selbstkonzepts von Kindern im Grundschulalter","volume":"22","author":[{"family":"Dreiskaemper","given":"Dennis"},{"family":"Tietjens","given":"Maike"},{"family":"Hohnemann","given":"Sarah"},{"family":"Naul","given":"Roland"},{"family":"Freund","given":"Philipp"}],"issued":{"date-parts":[["2015",7,1]]}}}],"schema":"https://github.com/citation-style-language/schema/raw/master/csl-citation.json"} </w:instrText>
            </w:r>
            <w:r w:rsidRPr="004E63D3">
              <w:rPr>
                <w:color w:val="000000"/>
                <w:kern w:val="2"/>
                <w:sz w:val="20"/>
                <w:szCs w:val="20"/>
                <w:lang w:val="en-US"/>
                <w14:ligatures w14:val="standardContextual"/>
              </w:rPr>
              <w:fldChar w:fldCharType="separate"/>
            </w:r>
            <w:r w:rsidRPr="002C0E4F">
              <w:rPr>
                <w:sz w:val="20"/>
              </w:rPr>
              <w:t>[13]</w:t>
            </w:r>
            <w:r w:rsidRPr="004E63D3">
              <w:rPr>
                <w:color w:val="000000"/>
                <w:kern w:val="2"/>
                <w:sz w:val="20"/>
                <w:szCs w:val="20"/>
                <w:lang w:val="en-US"/>
                <w14:ligatures w14:val="standardContextual"/>
              </w:rPr>
              <w:fldChar w:fldCharType="end"/>
            </w:r>
            <w:r w:rsidRPr="004E63D3">
              <w:rPr>
                <w:color w:val="000000"/>
                <w:kern w:val="2"/>
                <w:sz w:val="20"/>
                <w:szCs w:val="20"/>
                <w:lang w:val="en-US"/>
                <w14:ligatures w14:val="standardContextual"/>
              </w:rPr>
              <w:t xml:space="preserve">, </w:t>
            </w:r>
            <w:proofErr w:type="spellStart"/>
            <w:r w:rsidRPr="004E63D3">
              <w:rPr>
                <w:color w:val="000000"/>
                <w:kern w:val="2"/>
                <w:sz w:val="20"/>
                <w:szCs w:val="20"/>
                <w:lang w:val="en-US"/>
                <w14:ligatures w14:val="standardContextual"/>
              </w:rPr>
              <w:t>distress</w:t>
            </w:r>
            <w:r w:rsidRPr="004E63D3">
              <w:rPr>
                <w:rFonts w:eastAsia="Calibri"/>
                <w:kern w:val="2"/>
                <w:sz w:val="20"/>
                <w:szCs w:val="20"/>
                <w:vertAlign w:val="superscript"/>
                <w:lang w:val="en-US"/>
                <w14:ligatures w14:val="standardContextual"/>
              </w:rPr>
              <w:t>b</w:t>
            </w:r>
            <w:proofErr w:type="spellEnd"/>
            <w:r w:rsidRPr="004E63D3">
              <w:rPr>
                <w:color w:val="000000"/>
                <w:kern w:val="2"/>
                <w:sz w:val="20"/>
                <w:szCs w:val="20"/>
                <w:lang w:val="en-US"/>
                <w14:ligatures w14:val="standardContextual"/>
              </w:rPr>
              <w:t xml:space="preserve"> </w:t>
            </w:r>
            <w:r w:rsidRPr="004E63D3">
              <w:rPr>
                <w:color w:val="000000"/>
                <w:kern w:val="2"/>
                <w:sz w:val="20"/>
                <w:szCs w:val="20"/>
                <w:lang w:val="en-US"/>
                <w14:ligatures w14:val="standardContextual"/>
              </w:rPr>
              <w:fldChar w:fldCharType="begin"/>
            </w:r>
            <w:r>
              <w:rPr>
                <w:color w:val="000000"/>
                <w:kern w:val="2"/>
                <w:sz w:val="20"/>
                <w:szCs w:val="20"/>
                <w:lang w:val="en-US"/>
                <w14:ligatures w14:val="standardContextual"/>
              </w:rPr>
              <w:instrText xml:space="preserve"> ADDIN ZOTERO_ITEM CSL_CITATION {"citationID":"UU4mQWYe","properties":{"formattedCitation":"[14]","plainCitation":"[14]","noteIndex":0},"citationItems":[{"id":6852,"uris":["http://zotero.org/users/9898164/items/NH29DCFL"],"itemData":{"id":6852,"type":"article-journal","abstract":"BACKGROUND: The most common mental disorders in both outpatient settings and the general population are depression and anxiety, which frequently coexist. Both of these disorders are associated with considerable disability.\nOBJECTIVE: When the disorders co-occur, the disability is even greater. Authors sought to test an ultra-brief screening tool for both.\nMETHOD: Validated two-item ultra-brief screeners for depression and anxiety were combined to constitute the Patient Health Questionnaire for Depression and Anxiety (the PHQ-4). Data were analyzed from 2,149 patients drawn from 15 primary-care clinics in the United States.\nRESULTS: Factor analysis confirmed two discrete factors (Depression and Anxiety) that explained 84% of the total variance. Increasing PHQ-4 scores were strongly associated with functional impairment, disability days, and healthcare use. Anxiety had a substantial effect on functional status that was independent of depression.\nCONCLUSION: The PHQ-4 is a valid ultra-brief tool for detecting both anxiety and depressive disorders.","container-title":"Psychosomatics","DOI":"10.1176/appi.psy.50.6.613","ISSN":"1545-7206","issue":"6","journalAbbreviation":"Psychosomatics","language":"eng","note":"PMID: 19996233","page":"613-621","source":"PubMed","title":"An ultra-brief screening scale for anxiety and depression: the PHQ-4","title-short":"An ultra-brief screening scale for anxiety and depression","volume":"50","author":[{"family":"Kroenke","given":"Kurt"},{"family":"Spitzer","given":"Robert L."},{"family":"Williams","given":"Janet B. W."},{"family":"Löwe","given":"Bernd"}],"issued":{"date-parts":[["2009"]]}}}],"schema":"https://github.com/citation-style-language/schema/raw/master/csl-citation.json"} </w:instrText>
            </w:r>
            <w:r w:rsidRPr="004E63D3">
              <w:rPr>
                <w:color w:val="000000"/>
                <w:kern w:val="2"/>
                <w:sz w:val="20"/>
                <w:szCs w:val="20"/>
                <w:lang w:val="en-US"/>
                <w14:ligatures w14:val="standardContextual"/>
              </w:rPr>
              <w:fldChar w:fldCharType="separate"/>
            </w:r>
            <w:r w:rsidRPr="002C0E4F">
              <w:rPr>
                <w:sz w:val="20"/>
              </w:rPr>
              <w:t>[14]</w:t>
            </w:r>
            <w:r w:rsidRPr="004E63D3">
              <w:rPr>
                <w:color w:val="000000"/>
                <w:kern w:val="2"/>
                <w:sz w:val="20"/>
                <w:szCs w:val="20"/>
                <w:lang w:val="en-US"/>
                <w14:ligatures w14:val="standardContextual"/>
              </w:rPr>
              <w:fldChar w:fldCharType="end"/>
            </w:r>
            <w:r w:rsidRPr="004E63D3">
              <w:rPr>
                <w:kern w:val="2"/>
                <w:sz w:val="20"/>
                <w:szCs w:val="20"/>
                <w:lang w:val="en-US"/>
                <w14:ligatures w14:val="standardContextual"/>
              </w:rPr>
              <w:t xml:space="preserve">   </w:t>
            </w:r>
          </w:p>
        </w:tc>
        <w:tc>
          <w:tcPr>
            <w:tcW w:w="366" w:type="pct"/>
            <w:shd w:val="clear" w:color="auto" w:fill="FFFFFF"/>
          </w:tcPr>
          <w:p w14:paraId="6809998C"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53548B1E" w14:textId="77777777" w:rsidR="00EA7077" w:rsidRPr="004E63D3" w:rsidRDefault="00EA7077" w:rsidP="00EA7077">
            <w:pPr>
              <w:shd w:val="clear" w:color="auto" w:fill="FFFFFF"/>
              <w:jc w:val="center"/>
              <w:rPr>
                <w:kern w:val="2"/>
                <w:sz w:val="20"/>
                <w:szCs w:val="20"/>
                <w14:ligatures w14:val="standardContextual"/>
              </w:rPr>
            </w:pPr>
          </w:p>
        </w:tc>
        <w:tc>
          <w:tcPr>
            <w:tcW w:w="367" w:type="pct"/>
            <w:shd w:val="clear" w:color="auto" w:fill="FFFFFF"/>
          </w:tcPr>
          <w:p w14:paraId="6D69D004" w14:textId="77777777" w:rsidR="00EA7077" w:rsidRPr="004E63D3" w:rsidRDefault="00EA7077" w:rsidP="00EA7077">
            <w:pPr>
              <w:shd w:val="clear" w:color="auto" w:fill="FFFFFF"/>
              <w:jc w:val="center"/>
              <w:rPr>
                <w:kern w:val="2"/>
                <w:sz w:val="20"/>
                <w:szCs w:val="20"/>
                <w14:ligatures w14:val="standardContextual"/>
              </w:rPr>
            </w:pPr>
          </w:p>
        </w:tc>
        <w:tc>
          <w:tcPr>
            <w:tcW w:w="367" w:type="pct"/>
            <w:shd w:val="clear" w:color="auto" w:fill="FFFFFF"/>
          </w:tcPr>
          <w:p w14:paraId="0F5E2CA8" w14:textId="77777777" w:rsidR="00EA7077" w:rsidRPr="004E63D3" w:rsidRDefault="00EA7077" w:rsidP="00EA7077">
            <w:pPr>
              <w:shd w:val="clear" w:color="auto" w:fill="FFFFFF"/>
              <w:jc w:val="center"/>
              <w:rPr>
                <w:kern w:val="2"/>
                <w:sz w:val="20"/>
                <w:szCs w:val="20"/>
                <w14:ligatures w14:val="standardContextual"/>
              </w:rPr>
            </w:pPr>
          </w:p>
        </w:tc>
        <w:tc>
          <w:tcPr>
            <w:tcW w:w="367" w:type="pct"/>
            <w:shd w:val="clear" w:color="auto" w:fill="FFFFFF"/>
          </w:tcPr>
          <w:p w14:paraId="2AE3DE9B" w14:textId="77777777" w:rsidR="00EA7077" w:rsidRPr="004E63D3" w:rsidRDefault="00EA7077" w:rsidP="00EA7077">
            <w:pPr>
              <w:shd w:val="clear" w:color="auto" w:fill="FFFFFF"/>
              <w:jc w:val="center"/>
              <w:rPr>
                <w:kern w:val="2"/>
                <w:sz w:val="20"/>
                <w:szCs w:val="20"/>
                <w14:ligatures w14:val="standardContextual"/>
              </w:rPr>
            </w:pPr>
            <w:r w:rsidRPr="004E63D3">
              <w:rPr>
                <w:color w:val="000000"/>
                <w:kern w:val="2"/>
                <w:sz w:val="20"/>
                <w:szCs w:val="20"/>
                <w:lang w:val="en-US"/>
                <w14:ligatures w14:val="standardContextual"/>
              </w:rPr>
              <w:t>X</w:t>
            </w:r>
          </w:p>
        </w:tc>
        <w:tc>
          <w:tcPr>
            <w:tcW w:w="767" w:type="pct"/>
            <w:shd w:val="clear" w:color="auto" w:fill="FFFFFF"/>
          </w:tcPr>
          <w:p w14:paraId="02DFB548" w14:textId="77777777" w:rsidR="00EA7077" w:rsidRPr="004E63D3" w:rsidRDefault="00EA7077" w:rsidP="00EA7077">
            <w:pPr>
              <w:shd w:val="clear" w:color="auto" w:fill="FFFFFF"/>
              <w:jc w:val="center"/>
              <w:rPr>
                <w:kern w:val="2"/>
                <w:sz w:val="20"/>
                <w:szCs w:val="20"/>
                <w14:ligatures w14:val="standardContextual"/>
              </w:rPr>
            </w:pPr>
          </w:p>
        </w:tc>
      </w:tr>
      <w:tr w:rsidR="00EA7077" w:rsidRPr="004E63D3" w14:paraId="7D1E0D7C" w14:textId="77777777" w:rsidTr="00EA7077">
        <w:tc>
          <w:tcPr>
            <w:tcW w:w="2399" w:type="pct"/>
          </w:tcPr>
          <w:p w14:paraId="6464DFD1"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 xml:space="preserve">Careful responding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scX4VWDl","properties":{"formattedCitation":"[15]","plainCitation":"[15]","noteIndex":0},"citationItems":[{"id":5073,"uris":["http://zotero.org/users/9898164/items/LZ56K8N8"],"itemData":{"id":5073,"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 (PsycINFO Database Record (c) 2012 APA, all rights reserved).","container-title":"Psychological methods","DOI":"10.1037/a0028085","journalAbbreviation":"Psychological methods","page":"437-55","source":"ResearchGate","title":"Identifying Careless Responses in Survey Data","volume":"17","author":[{"family":"Meade","given":"Adam"},{"family":"Craig","given":"Bart"}],"issued":{"date-parts":[["2012",4,16]]}}}],"schema":"https://github.com/citation-style-language/schema/raw/master/csl-citation.json"} </w:instrText>
            </w:r>
            <w:r w:rsidRPr="004E63D3">
              <w:rPr>
                <w:kern w:val="2"/>
                <w:sz w:val="20"/>
                <w:szCs w:val="20"/>
                <w:lang w:val="en-US"/>
                <w14:ligatures w14:val="standardContextual"/>
              </w:rPr>
              <w:fldChar w:fldCharType="separate"/>
            </w:r>
            <w:r w:rsidRPr="002C0E4F">
              <w:rPr>
                <w:sz w:val="20"/>
              </w:rPr>
              <w:t>[15]</w:t>
            </w:r>
            <w:r w:rsidRPr="004E63D3">
              <w:rPr>
                <w:kern w:val="2"/>
                <w:sz w:val="20"/>
                <w:szCs w:val="20"/>
                <w:lang w:val="en-US"/>
                <w14:ligatures w14:val="standardContextual"/>
              </w:rPr>
              <w:fldChar w:fldCharType="end"/>
            </w:r>
          </w:p>
        </w:tc>
        <w:tc>
          <w:tcPr>
            <w:tcW w:w="366" w:type="pct"/>
            <w:shd w:val="clear" w:color="auto" w:fill="FFFFFF"/>
          </w:tcPr>
          <w:p w14:paraId="0CEB482B"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lang w:val="en-US"/>
                <w14:ligatures w14:val="standardContextual"/>
              </w:rPr>
              <w:t>X</w:t>
            </w:r>
          </w:p>
        </w:tc>
        <w:tc>
          <w:tcPr>
            <w:tcW w:w="367" w:type="pct"/>
            <w:shd w:val="clear" w:color="auto" w:fill="FFFFFF"/>
          </w:tcPr>
          <w:p w14:paraId="393C5B09"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lang w:val="en-US"/>
                <w14:ligatures w14:val="standardContextual"/>
              </w:rPr>
              <w:t>X</w:t>
            </w:r>
          </w:p>
        </w:tc>
        <w:tc>
          <w:tcPr>
            <w:tcW w:w="367" w:type="pct"/>
            <w:shd w:val="clear" w:color="auto" w:fill="FFFFFF"/>
          </w:tcPr>
          <w:p w14:paraId="5B7D31B3"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lang w:val="en-US"/>
                <w14:ligatures w14:val="standardContextual"/>
              </w:rPr>
              <w:t>X</w:t>
            </w:r>
          </w:p>
        </w:tc>
        <w:tc>
          <w:tcPr>
            <w:tcW w:w="367" w:type="pct"/>
            <w:shd w:val="clear" w:color="auto" w:fill="FFFFFF"/>
          </w:tcPr>
          <w:p w14:paraId="6CE87A2A"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lang w:val="en-US"/>
                <w14:ligatures w14:val="standardContextual"/>
              </w:rPr>
              <w:t>XX</w:t>
            </w:r>
          </w:p>
        </w:tc>
        <w:tc>
          <w:tcPr>
            <w:tcW w:w="367" w:type="pct"/>
            <w:shd w:val="clear" w:color="auto" w:fill="FFFFFF"/>
          </w:tcPr>
          <w:p w14:paraId="2DA38ACE" w14:textId="77777777" w:rsidR="00EA7077" w:rsidRPr="004E63D3" w:rsidRDefault="00EA7077" w:rsidP="00EA7077">
            <w:pPr>
              <w:shd w:val="clear" w:color="auto" w:fill="FFFFFF"/>
              <w:jc w:val="center"/>
              <w:rPr>
                <w:kern w:val="2"/>
                <w:sz w:val="20"/>
                <w:szCs w:val="20"/>
                <w14:ligatures w14:val="standardContextual"/>
              </w:rPr>
            </w:pPr>
            <w:r w:rsidRPr="004E63D3">
              <w:rPr>
                <w:kern w:val="2"/>
                <w:sz w:val="20"/>
                <w:szCs w:val="20"/>
                <w:lang w:val="en-US"/>
                <w14:ligatures w14:val="standardContextual"/>
              </w:rPr>
              <w:t>X</w:t>
            </w:r>
          </w:p>
        </w:tc>
        <w:tc>
          <w:tcPr>
            <w:tcW w:w="767" w:type="pct"/>
            <w:shd w:val="clear" w:color="auto" w:fill="FFFFFF"/>
          </w:tcPr>
          <w:p w14:paraId="7610C9E3" w14:textId="77777777" w:rsidR="00EA7077" w:rsidRPr="004E63D3" w:rsidRDefault="00EA7077" w:rsidP="00EA7077">
            <w:pPr>
              <w:shd w:val="clear" w:color="auto" w:fill="FFFFFF"/>
              <w:jc w:val="center"/>
              <w:rPr>
                <w:kern w:val="2"/>
                <w:sz w:val="20"/>
                <w:szCs w:val="20"/>
                <w14:ligatures w14:val="standardContextual"/>
              </w:rPr>
            </w:pPr>
          </w:p>
        </w:tc>
      </w:tr>
      <w:tr w:rsidR="00EA7077" w:rsidRPr="004E63D3" w14:paraId="734002A8" w14:textId="77777777" w:rsidTr="00EA7077">
        <w:tc>
          <w:tcPr>
            <w:tcW w:w="2399" w:type="pct"/>
            <w:shd w:val="clear" w:color="auto" w:fill="FFFFFF"/>
          </w:tcPr>
          <w:p w14:paraId="04F8505A" w14:textId="77777777" w:rsidR="00EA7077" w:rsidRPr="004E63D3" w:rsidRDefault="00EA7077" w:rsidP="00EA7077">
            <w:pPr>
              <w:shd w:val="clear" w:color="auto" w:fill="FFFFFF"/>
              <w:rPr>
                <w:kern w:val="2"/>
                <w:sz w:val="20"/>
                <w:szCs w:val="20"/>
                <w14:ligatures w14:val="standardContextual"/>
              </w:rPr>
            </w:pPr>
            <w:r w:rsidRPr="004E63D3">
              <w:rPr>
                <w:b/>
                <w:kern w:val="2"/>
                <w:sz w:val="20"/>
                <w:szCs w:val="20"/>
                <w:lang w:val="en-US"/>
                <w14:ligatures w14:val="standardContextual"/>
              </w:rPr>
              <w:t>Outcomes</w:t>
            </w:r>
          </w:p>
        </w:tc>
        <w:tc>
          <w:tcPr>
            <w:tcW w:w="366" w:type="pct"/>
            <w:shd w:val="clear" w:color="auto" w:fill="FFFFFF"/>
          </w:tcPr>
          <w:p w14:paraId="452F3B60"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4005B1EF"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3587F26B"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3B6BCF7C"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32038F01" w14:textId="77777777" w:rsidR="00EA7077" w:rsidRPr="004E63D3" w:rsidRDefault="00EA7077" w:rsidP="00EA7077">
            <w:pPr>
              <w:shd w:val="clear" w:color="auto" w:fill="FFFFFF"/>
              <w:jc w:val="center"/>
              <w:rPr>
                <w:kern w:val="2"/>
                <w:sz w:val="20"/>
                <w:szCs w:val="20"/>
                <w:lang w:val="en-US"/>
                <w14:ligatures w14:val="standardContextual"/>
              </w:rPr>
            </w:pPr>
          </w:p>
        </w:tc>
        <w:tc>
          <w:tcPr>
            <w:tcW w:w="767" w:type="pct"/>
            <w:shd w:val="clear" w:color="auto" w:fill="FFFFFF"/>
          </w:tcPr>
          <w:p w14:paraId="4D91F3BA" w14:textId="77777777" w:rsidR="00EA7077" w:rsidRPr="004E63D3" w:rsidRDefault="00EA7077" w:rsidP="00EA7077">
            <w:pPr>
              <w:shd w:val="clear" w:color="auto" w:fill="FFFFFF"/>
              <w:jc w:val="center"/>
              <w:rPr>
                <w:kern w:val="2"/>
                <w:sz w:val="20"/>
                <w:szCs w:val="20"/>
                <w:lang w:val="en-US"/>
                <w14:ligatures w14:val="standardContextual"/>
              </w:rPr>
            </w:pPr>
          </w:p>
        </w:tc>
      </w:tr>
      <w:tr w:rsidR="00EA7077" w:rsidRPr="00261442" w14:paraId="686DCF4C" w14:textId="77777777" w:rsidTr="00EA7077">
        <w:tc>
          <w:tcPr>
            <w:tcW w:w="2399" w:type="pct"/>
          </w:tcPr>
          <w:p w14:paraId="79B2C9EF"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Intention to be</w:t>
            </w:r>
            <w:r>
              <w:rPr>
                <w:kern w:val="2"/>
                <w:sz w:val="20"/>
                <w:szCs w:val="20"/>
                <w:lang w:val="en-US"/>
                <w14:ligatures w14:val="standardContextual"/>
              </w:rPr>
              <w:t xml:space="preserve"> vape- and</w:t>
            </w:r>
            <w:r w:rsidRPr="004E63D3">
              <w:rPr>
                <w:kern w:val="2"/>
                <w:sz w:val="20"/>
                <w:szCs w:val="20"/>
                <w:lang w:val="en-US"/>
                <w14:ligatures w14:val="standardContextual"/>
              </w:rPr>
              <w:t xml:space="preserve"> smoke-free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UKf64JeO","properties":{"formattedCitation":"[16, 17]","plainCitation":"[16, 1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4E63D3">
              <w:rPr>
                <w:kern w:val="2"/>
                <w:sz w:val="20"/>
                <w:szCs w:val="20"/>
                <w:lang w:val="en-US"/>
                <w14:ligatures w14:val="standardContextual"/>
              </w:rPr>
              <w:fldChar w:fldCharType="separate"/>
            </w:r>
            <w:r w:rsidRPr="002C0E4F">
              <w:rPr>
                <w:sz w:val="20"/>
              </w:rPr>
              <w:t>[16, 17]</w:t>
            </w:r>
            <w:r w:rsidRPr="004E63D3">
              <w:rPr>
                <w:kern w:val="2"/>
                <w:sz w:val="20"/>
                <w:szCs w:val="20"/>
                <w:lang w:val="en-US"/>
                <w14:ligatures w14:val="standardContextual"/>
              </w:rPr>
              <w:fldChar w:fldCharType="end"/>
            </w:r>
            <w:r w:rsidRPr="004E63D3">
              <w:rPr>
                <w:kern w:val="2"/>
                <w:sz w:val="20"/>
                <w:szCs w:val="20"/>
                <w:lang w:val="en-US"/>
                <w14:ligatures w14:val="standardContextual"/>
              </w:rPr>
              <w:t>, susceptibility to</w:t>
            </w:r>
            <w:r>
              <w:rPr>
                <w:kern w:val="2"/>
                <w:sz w:val="20"/>
                <w:szCs w:val="20"/>
                <w:lang w:val="en-US"/>
                <w14:ligatures w14:val="standardContextual"/>
              </w:rPr>
              <w:t xml:space="preserve"> vaping and</w:t>
            </w:r>
            <w:r w:rsidRPr="004E63D3">
              <w:rPr>
                <w:kern w:val="2"/>
                <w:sz w:val="20"/>
                <w:szCs w:val="20"/>
                <w:lang w:val="en-US"/>
                <w14:ligatures w14:val="standardContextual"/>
              </w:rPr>
              <w:t xml:space="preserve"> smoking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9IcFvFZ7","properties":{"formattedCitation":"[18\\uc0\\u8211{}20]","plainCitation":"[18–20]","noteIndex":0},"citationItems":[{"id":5942,"uris":["http://zotero.org/users/9898164/items/K8G7PLQU"],"itemData":{"id":5942,"type":"article-journal","abstract":"Aims. To determine whether the probability of future current established smoking among adolescents is related to both previous smoking experience and cognitions regarding future smoking. Design, setting and participants. The analyses used two principal datasets: (1) a US longitudinal sample of 7960 adolescents 12-18 years old in 1989 reinterviewed at 15-22 years in 1993, (2) a California longitudinal sample of 3376 adolescents 12-17 years old in 1993 reinterviewed at 15-20 years in 1996. Measures. Previous smoking experience was categorized as never smoked, puffed, non-recent or recent experimenting, and non-recent or current established smoking (≥ 100 cigarettes in life-time). Smoking intentions and efficacy expectations were used to classify adolescents as having low- or high-risk cognitions. Findings. High-risk cognitions (HRCs) increased the probability of future current established smoking (FCES) within each level of previous smoking experience over low-risk cognitions (LRCs); the probability of FCES for those with LRCs was about the same as those in the previous experience group with HRCs. In the US sample, the 4-year probability of FCES ranged from 5.6% for committed never smokers (with LRCs) to 83.0% for current established smokers with HRCs. Development of HRCs among middle-school never smokers occurred rapidly through age 14 years. However, current established smoking did not increase until age 14 years and stabilized by age 19 years. Where sample size was sufficient, these findings were validated in the California sample. Conclusions. Effective prevention programs should aim to convert HRCs to LRCs regardless of past behavior, particularly among middle-school never smokers and high-school experimenters.","container-title":"Addiction","DOI":"10.1046/j.1360-0443.2001.96231315.x","ISSN":"1360-0443","issue":"2","language":"en","note":"_eprint: https://onlinelibrary.wiley.com/doi/pdf/10.1046/j.1360-0443.2001.96231315.x","page":"313-323","source":"Wiley Online Library","title":"Determining the probability of future smoking among adolescents","volume":"96","author":[{"family":"Choi","given":"Won S."},{"family":"Gilpin","given":"Elizabeth A."},{"family":"Farkas","given":"Arthur J."},{"family":"Pierce","given":"John P."}],"issued":{"date-parts":[["2001"]]}}},{"id":3603,"uris":["http://zotero.org/users/9898164/items/LPWPFU4T"],"itemData":{"id":3603,"type":"article-journal","abstract":"Smoking onset has 4 levels, with a 'susceptibility' level preceding early experimentation. This study assessed the predictive validity of smoking susceptibility in a longitidinal study of a nationally representative sample of 4,500 adolescents who at baseline reported never having puffed on a cigarette. At follow-up 4 yrs later, 40% of the sample had experimented with smoking, and 8% had established a smoking habit. Baseline susceptibility to smoking, defined as the absence of a firm decision not to smoke, was a stronger independent predictor of experimentation than the presence of smokers among either family or the best friend network. However, susceptibility to smoking was not as important as exposure to smokers in distinguishing adolescents who progressed to established smoking from those who remained experimenters at follow-up. (PsycINFO Database Record (c) 2016 APA, all rights reserved)","archive_location":"1996-06101-004","container-title":"Health Psychology","DOI":"10.1037/0278-6133.15.5.355","ISSN":"0278-6133","issue":"5","journalAbbreviation":"Health Psychology","note":"publisher: American Psychological Association","page":"355-361","source":"EBSCOhost","title":"Validation of susceptibility as a predictor of which adolescents take up smoking in the United States","volume":"15","author":[{"family":"Pierce","given":"John P."},{"family":"Choi","given":"Won S."},{"family":"Gilpin","given":"Elizabeth A."},{"family":"Farkas","given":"Arthur J."},{"family":"Merritt","given":"Robert K."}],"issued":{"date-parts":[["1996",9]]}}},{"id":5979,"uris":["http://zotero.org/users/9898164/items/MBDWWRBD"],"itemData":{"id":5979,"type":"article-journal","abstract":"The susceptibility to smoking index can be improved as it only identifies one third of future adult smokers. Adding curiosity to this index may increase the identification of future smokers and improve the identification of effective prevention messages.Analyses used data from the California Longitudinal Study of Smoking Transitions in Youth, for whom tobacco use behaviors, attitudes, and beliefs were assessed at 3 time points from age 12 through early adulthood. Logistic regressions were used to evaluate whether baseline curiosity about smoking was predictive of smoking during the 6-year follow-up period and whether curiosity about smoking provided evidence of incremental validity over existing measures of susceptibility to smoking.Compared to those who were classified as definitely not curious about smoking, teens who were classified as probably not curious (ORadj = 1.90, 95% CI = 1.28–2.81) and those classified as definitely curious (ORadj = 2.38, 95% CI= 1.49–3.79) had an increase in the odds of becoming a young adult smoker. Adding curiosity to the original susceptibility to smoking index increased the sensitivity of the enhanced susceptibility index to 78.9% compared to 62.2% identified by the original susceptibility index. However, a loss of specificity meant there was no improvement in the positive predictive value.The enhanced susceptibility index significantly improves identification of teens at risk for becoming young adult smokers. Thus, this enhanced index is preferred for identifying and testing potentially effective prevention messages.","container-title":"Nicotine &amp; Tobacco Research","DOI":"10.1093/ntr/ntu254","ISSN":"1462-2203","issue":"7","journalAbbreviation":"Nicotine &amp; Tobacco Research","page":"862-869","source":"Silverchair","title":"Predictive Validity of the Expanded Susceptibility to Smoke Index","volume":"17","author":[{"family":"Strong","given":"David R."},{"family":"Hartman","given":"Sheri J."},{"family":"Nodora","given":"Jesse"},{"family":"Messer","given":"Karen"},{"family":"James","given":"Lisa"},{"family":"White","given":"Martha"},{"family":"Portnoy","given":"David B."},{"family":"Choiniere","given":"Conrad J."},{"family":"Vullo","given":"Genevieve C."},{"family":"Pierce","given":"John"}],"issued":{"date-parts":[["2015",7,1]]}}}],"schema":"https://github.com/citation-style-language/schema/raw/master/csl-citation.json"} </w:instrText>
            </w:r>
            <w:r w:rsidRPr="004E63D3">
              <w:rPr>
                <w:kern w:val="2"/>
                <w:sz w:val="20"/>
                <w:szCs w:val="20"/>
                <w:lang w:val="en-US"/>
                <w14:ligatures w14:val="standardContextual"/>
              </w:rPr>
              <w:fldChar w:fldCharType="separate"/>
            </w:r>
            <w:r w:rsidRPr="002C0E4F">
              <w:rPr>
                <w:sz w:val="20"/>
                <w:szCs w:val="24"/>
                <w:lang w:val="en-US"/>
              </w:rPr>
              <w:t>[18–20]</w:t>
            </w:r>
            <w:r w:rsidRPr="004E63D3">
              <w:rPr>
                <w:kern w:val="2"/>
                <w:sz w:val="20"/>
                <w:szCs w:val="20"/>
                <w:lang w:val="en-US"/>
                <w14:ligatures w14:val="standardContextual"/>
              </w:rPr>
              <w:fldChar w:fldCharType="end"/>
            </w:r>
          </w:p>
        </w:tc>
        <w:tc>
          <w:tcPr>
            <w:tcW w:w="366" w:type="pct"/>
            <w:shd w:val="clear" w:color="auto" w:fill="FFFFFF"/>
          </w:tcPr>
          <w:p w14:paraId="5AF9CD09"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3C3BABCF"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583B005C"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6A89B34B"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3FB03756"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767" w:type="pct"/>
            <w:shd w:val="clear" w:color="auto" w:fill="FFFFFF"/>
          </w:tcPr>
          <w:p w14:paraId="6647B814"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r>
      <w:tr w:rsidR="00EA7077" w:rsidRPr="004E63D3" w14:paraId="794DBD35" w14:textId="77777777" w:rsidTr="00EA7077">
        <w:tc>
          <w:tcPr>
            <w:tcW w:w="2399" w:type="pct"/>
          </w:tcPr>
          <w:p w14:paraId="57B6965C"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Lifetime prevalence, 12-months-prevalence, current smoking, regular smoking</w:t>
            </w:r>
            <w:r>
              <w:rPr>
                <w:kern w:val="2"/>
                <w:sz w:val="20"/>
                <w:szCs w:val="20"/>
                <w:lang w:val="en-US"/>
                <w14:ligatures w14:val="standardContextual"/>
              </w:rPr>
              <w:t>/vaping</w:t>
            </w:r>
            <w:r w:rsidRPr="004E63D3">
              <w:rPr>
                <w:kern w:val="2"/>
                <w:sz w:val="20"/>
                <w:szCs w:val="20"/>
                <w:lang w:val="en-US"/>
                <w14:ligatures w14:val="standardContextual"/>
              </w:rPr>
              <w:t xml:space="preserve">, 30-day-frequency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ZCs1mDkA","properties":{"formattedCitation":"[21, 22]","plainCitation":"[21, 22]","noteIndex":0},"citationItems":[{"id":6857,"uris":["http://zotero.org/users/9898164/items/C4TZI5KI"],"itemData":{"id":6857,"type":"article-journal","abstract":"Zu Beginn des 21. Jahrhunderts hat sich das Rauchen von Wasserpfeifen (Shishas) weltweit zu einem neuen Jugendtrend entwickelt. Obwohl auch diese Art des Tabakkonsums der Gesundheit erheblich schadet, existieren in Deutschland nur wenige Studien hierzu.","container-title":"Bundesgesundheitsblatt - Gesundheitsforschung - Gesundheitsschutz","DOI":"10.1007/s00103-015-2128-3","ISSN":"1437-1588","issue":"4","journalAbbreviation":"Bundesgesundheitsbl.","language":"de","page":"467-473","source":"Springer Link","title":"Wasserpfeifenkonsum (Shisha-Rauchen) bei Jugendlichen in Deutschland","volume":"58","author":[{"family":"Kuntz","given":"Benjamin"},{"family":"Lampert","given":"T."},{"literal":"KiGGS Study Group"}],"issued":{"date-parts":[["2015",4,1]]}}},{"id":6233,"uris":["http://zotero.org/users/9898164/items/4HCCUV7J"],"itemData":{"id":6233,"type":"article-journal","container-title":"Deutsches Ärzteblatt international","DOI":"10.3238/arztebl.2008.0265","ISSN":"1866-0452","language":"de","source":"DOI.org (Crossref)","title":"Smoking and Passive Smoking Exposure in Young People – Results of the German Health Interview and Examination Survey for Children and Adolescents (KiGGS)","URL":"https://www.aerzteblatt.de/10.3238/arztebl.2008.0265","author":[{"family":"Lampert","given":"Thomas"}],"accessed":{"date-parts":[["2024",1,15]]},"issued":{"date-parts":[["2008",4,11]]}}}],"schema":"https://github.com/citation-style-language/schema/raw/master/csl-citation.json"} </w:instrText>
            </w:r>
            <w:r w:rsidRPr="004E63D3">
              <w:rPr>
                <w:kern w:val="2"/>
                <w:sz w:val="20"/>
                <w:szCs w:val="20"/>
                <w:lang w:val="en-US"/>
                <w14:ligatures w14:val="standardContextual"/>
              </w:rPr>
              <w:fldChar w:fldCharType="separate"/>
            </w:r>
            <w:r w:rsidRPr="002C0E4F">
              <w:rPr>
                <w:sz w:val="20"/>
                <w:lang w:val="en-US"/>
              </w:rPr>
              <w:t>[21, 22]</w:t>
            </w:r>
            <w:r w:rsidRPr="004E63D3">
              <w:rPr>
                <w:kern w:val="2"/>
                <w:sz w:val="20"/>
                <w:szCs w:val="20"/>
                <w:lang w:val="en-US"/>
                <w14:ligatures w14:val="standardContextual"/>
              </w:rPr>
              <w:fldChar w:fldCharType="end"/>
            </w:r>
          </w:p>
        </w:tc>
        <w:tc>
          <w:tcPr>
            <w:tcW w:w="366" w:type="pct"/>
            <w:shd w:val="clear" w:color="auto" w:fill="FFFFFF"/>
          </w:tcPr>
          <w:p w14:paraId="12B33C03"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01120AD9"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2C36CC73"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4D4E124C"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4720CDA1"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767" w:type="pct"/>
            <w:shd w:val="clear" w:color="auto" w:fill="FFFFFF"/>
          </w:tcPr>
          <w:p w14:paraId="507D7DBE"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r>
      <w:tr w:rsidR="00EA7077" w:rsidRPr="004E63D3" w14:paraId="17CD8AC7" w14:textId="77777777" w:rsidTr="00EA7077">
        <w:tc>
          <w:tcPr>
            <w:tcW w:w="2399" w:type="pct"/>
            <w:shd w:val="clear" w:color="auto" w:fill="FFFFFF"/>
          </w:tcPr>
          <w:p w14:paraId="36609CA1" w14:textId="77777777" w:rsidR="00EA7077" w:rsidRPr="004E63D3" w:rsidRDefault="00EA7077" w:rsidP="00EA7077">
            <w:pPr>
              <w:shd w:val="clear" w:color="auto" w:fill="FFFFFF"/>
              <w:rPr>
                <w:kern w:val="2"/>
                <w:sz w:val="20"/>
                <w:szCs w:val="20"/>
                <w:lang w:val="en-US"/>
                <w14:ligatures w14:val="standardContextual"/>
              </w:rPr>
            </w:pPr>
            <w:r>
              <w:rPr>
                <w:b/>
                <w:kern w:val="2"/>
                <w:sz w:val="20"/>
                <w:szCs w:val="20"/>
                <w:lang w:val="en-US"/>
                <w14:ligatures w14:val="standardContextual"/>
              </w:rPr>
              <w:t>Behavioral determinants</w:t>
            </w:r>
          </w:p>
        </w:tc>
        <w:tc>
          <w:tcPr>
            <w:tcW w:w="366" w:type="pct"/>
            <w:shd w:val="clear" w:color="auto" w:fill="FFFFFF"/>
          </w:tcPr>
          <w:p w14:paraId="3365A86D"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5DFB3291"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08CFBDC5"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24AFE0EC"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0A54739D" w14:textId="77777777" w:rsidR="00EA7077" w:rsidRPr="004E63D3" w:rsidRDefault="00EA7077" w:rsidP="00EA7077">
            <w:pPr>
              <w:shd w:val="clear" w:color="auto" w:fill="FFFFFF"/>
              <w:jc w:val="center"/>
              <w:rPr>
                <w:kern w:val="2"/>
                <w:sz w:val="20"/>
                <w:szCs w:val="20"/>
                <w:lang w:val="en-US"/>
                <w14:ligatures w14:val="standardContextual"/>
              </w:rPr>
            </w:pPr>
          </w:p>
        </w:tc>
        <w:tc>
          <w:tcPr>
            <w:tcW w:w="767" w:type="pct"/>
            <w:shd w:val="clear" w:color="auto" w:fill="FFFFFF"/>
          </w:tcPr>
          <w:p w14:paraId="64E3F226" w14:textId="77777777" w:rsidR="00EA7077" w:rsidRPr="004E63D3" w:rsidRDefault="00EA7077" w:rsidP="00EA7077">
            <w:pPr>
              <w:shd w:val="clear" w:color="auto" w:fill="FFFFFF"/>
              <w:jc w:val="center"/>
              <w:rPr>
                <w:kern w:val="2"/>
                <w:sz w:val="20"/>
                <w:szCs w:val="20"/>
                <w:lang w:val="en-US"/>
                <w14:ligatures w14:val="standardContextual"/>
              </w:rPr>
            </w:pPr>
          </w:p>
        </w:tc>
      </w:tr>
      <w:tr w:rsidR="00EA7077" w:rsidRPr="004E63D3" w14:paraId="79371C2E" w14:textId="77777777" w:rsidTr="00EA7077">
        <w:tc>
          <w:tcPr>
            <w:tcW w:w="2399" w:type="pct"/>
          </w:tcPr>
          <w:p w14:paraId="4351A825"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Personal agency: self-efficacy to be</w:t>
            </w:r>
            <w:r>
              <w:rPr>
                <w:kern w:val="2"/>
                <w:sz w:val="20"/>
                <w:szCs w:val="20"/>
                <w:lang w:val="en-US"/>
                <w14:ligatures w14:val="standardContextual"/>
              </w:rPr>
              <w:t xml:space="preserve"> vape- and</w:t>
            </w:r>
            <w:r w:rsidRPr="004E63D3">
              <w:rPr>
                <w:kern w:val="2"/>
                <w:sz w:val="20"/>
                <w:szCs w:val="20"/>
                <w:lang w:val="en-US"/>
                <w14:ligatures w14:val="standardContextual"/>
              </w:rPr>
              <w:t xml:space="preserve"> smoke-free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Epns9gNg","properties":{"formattedCitation":"[16, 17]","plainCitation":"[16, 1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4E63D3">
              <w:rPr>
                <w:kern w:val="2"/>
                <w:sz w:val="20"/>
                <w:szCs w:val="20"/>
                <w:lang w:val="en-US"/>
                <w14:ligatures w14:val="standardContextual"/>
              </w:rPr>
              <w:fldChar w:fldCharType="separate"/>
            </w:r>
            <w:r w:rsidRPr="002C0E4F">
              <w:rPr>
                <w:sz w:val="20"/>
              </w:rPr>
              <w:t>[16, 17]</w:t>
            </w:r>
            <w:r w:rsidRPr="004E63D3">
              <w:rPr>
                <w:kern w:val="2"/>
                <w:sz w:val="20"/>
                <w:szCs w:val="20"/>
                <w:lang w:val="en-US"/>
                <w14:ligatures w14:val="standardContextual"/>
              </w:rPr>
              <w:fldChar w:fldCharType="end"/>
            </w:r>
            <w:r w:rsidRPr="004E63D3">
              <w:rPr>
                <w:kern w:val="2"/>
                <w:sz w:val="20"/>
                <w:szCs w:val="20"/>
                <w:lang w:val="en-US"/>
                <w14:ligatures w14:val="standardContextual"/>
              </w:rPr>
              <w:t xml:space="preserve">, refusal self-efficacy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Izdrdoal","properties":{"formattedCitation":"[23]","plainCitation":"[23]","noteIndex":0},"citationItems":[{"id":6034,"uris":["http://zotero.org/users/9898164/items/KS2DGXN5"],"itemData":{"id":6034,"type":"chapter","container-title":"Skalen zur Erfassung von Lehrer- und Schülermerkmalen: Dokumentation der psychometrischen Verfahren im Rahmen der wissenschaftlichen Begleitung des Modellversuchs Selbstwirksame Schulen","event-place":"Berlin","ISBN":"978-3-00-003708-5","language":"de","publisher":"R. Schwarzer","publisher-place":"Berlin","source":"K10plus ISBN","title":"Selbstwirksamkeitserwartung im Umgang mit Drogen","editor":[{"family":"Schwarzer","given":"Ralf"},{"family":"Jerusalem","given":"Matthias"}],"author":[{"family":"Bäßler","given":"Judith"},{"family":"Mittag","given":"Waldemar"}],"issued":{"date-parts":[["1999"]]}}}],"schema":"https://github.com/citation-style-language/schema/raw/master/csl-citation.json"} </w:instrText>
            </w:r>
            <w:r w:rsidRPr="004E63D3">
              <w:rPr>
                <w:kern w:val="2"/>
                <w:sz w:val="20"/>
                <w:szCs w:val="20"/>
                <w:lang w:val="en-US"/>
                <w14:ligatures w14:val="standardContextual"/>
              </w:rPr>
              <w:fldChar w:fldCharType="separate"/>
            </w:r>
            <w:r w:rsidRPr="002C0E4F">
              <w:rPr>
                <w:sz w:val="20"/>
              </w:rPr>
              <w:t>[23]</w:t>
            </w:r>
            <w:r w:rsidRPr="004E63D3">
              <w:rPr>
                <w:kern w:val="2"/>
                <w:sz w:val="20"/>
                <w:szCs w:val="20"/>
                <w:lang w:val="en-US"/>
                <w14:ligatures w14:val="standardContextual"/>
              </w:rPr>
              <w:fldChar w:fldCharType="end"/>
            </w:r>
            <w:r w:rsidRPr="004E63D3">
              <w:rPr>
                <w:kern w:val="2"/>
                <w:sz w:val="20"/>
                <w:szCs w:val="20"/>
                <w:lang w:val="en-US"/>
                <w14:ligatures w14:val="standardContextual"/>
              </w:rPr>
              <w:t xml:space="preserve">, refusal self-concept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QcOFGnSs","properties":{"formattedCitation":"[24, 25]","plainCitation":"[24, 25]","noteIndex":0},"citationItems":[{"id":6037,"uris":["http://zotero.org/users/9898164/items/QQB29JRS"],"itemData":{"id":6037,"type":"article-journal","container-title":"Musikunterricht aus Schülersicht","DOI":"10.7477/350:197:1","note":"publisher: DIPF | Leibniz Institute for Research and Information in Education\nversion: 1.0","source":"DOI.org (Datacite)","title":"Musikpräferenzen - Schüler [Fragebogenskala: Version 1.0]. In: Musikunterricht aus Schülersicht - Fragebogenerhebung (MASS 2011) [Skalenkollektion: Version 1.0]","URL":"https://www.fdz-bildung.de/erhebung.php?id=197","author":[{"family":"Heß","given":"Frauke"}],"accessed":{"date-parts":[["2023",10,24]]},"issued":{"date-parts":[["2017"]]}}},{"id":6036,"uris":["http://zotero.org/users/9898164/items/CQ7KF5JJ"],"itemData":{"id":6036,"type":"article-journal","container-title":"Programme for International Student Assessment (2000)","DOI":"10.7477/13:284:1","source":"DOI.org (Datacite)","title":"Selbstkonzept (Mathematik) - Schüler [Fragebogenskala: Version 1.0].","URL":"https://www.fdz-bildung.de/erhebung.php?id=284","volume":"Fragebogenerhebung Haupttest (PISA 2000) [Skalenkollektion: Version 1.0]","author":[{"family":"Kunter","given":"Mareike"},{"family":"Schümer","given":"Gundel"},{"family":"Artelt","given":"Cordula"},{"family":"Baumert","given":"Jürgen"},{"family":"Klieme","given":"Eckhard"},{"family":"Neubrand","given":"Michael"},{"family":"Prenzel","given":"Manfred"},{"family":"Schiefele","given":"Ulrich"},{"family":"Schneider","given":"Wolfgang"},{"family":"Stanat","given":"Petra"},{"family":"Tillmann","given":"Klaus-Jürgen"},{"family":"Weiß","given":"Manfred"}],"accessed":{"date-parts":[["2023",10,24]]},"issued":{"date-parts":[["2012"]]}}}],"schema":"https://github.com/citation-style-language/schema/raw/master/csl-citation.json"} </w:instrText>
            </w:r>
            <w:r w:rsidRPr="004E63D3">
              <w:rPr>
                <w:kern w:val="2"/>
                <w:sz w:val="20"/>
                <w:szCs w:val="20"/>
                <w:lang w:val="en-US"/>
                <w14:ligatures w14:val="standardContextual"/>
              </w:rPr>
              <w:fldChar w:fldCharType="separate"/>
            </w:r>
            <w:r w:rsidRPr="002C0E4F">
              <w:rPr>
                <w:sz w:val="20"/>
              </w:rPr>
              <w:t>[24, 25]</w:t>
            </w:r>
            <w:r w:rsidRPr="004E63D3">
              <w:rPr>
                <w:kern w:val="2"/>
                <w:sz w:val="20"/>
                <w:szCs w:val="20"/>
                <w:lang w:val="en-US"/>
                <w14:ligatures w14:val="standardContextual"/>
              </w:rPr>
              <w:fldChar w:fldCharType="end"/>
            </w:r>
            <w:r w:rsidRPr="004E63D3">
              <w:rPr>
                <w:kern w:val="2"/>
                <w:sz w:val="20"/>
                <w:szCs w:val="20"/>
                <w:vertAlign w:val="superscript"/>
                <w:lang w:val="en-US"/>
                <w14:ligatures w14:val="standardContextual"/>
              </w:rPr>
              <w:t xml:space="preserve"> b</w:t>
            </w:r>
          </w:p>
        </w:tc>
        <w:tc>
          <w:tcPr>
            <w:tcW w:w="366" w:type="pct"/>
            <w:shd w:val="clear" w:color="auto" w:fill="FFFFFF"/>
          </w:tcPr>
          <w:p w14:paraId="2EAC6198"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2628C901"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05B3FB77"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64C2BE5F"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1E0E40EB" w14:textId="77777777" w:rsidR="00EA7077" w:rsidRPr="004E63D3" w:rsidRDefault="00EA7077" w:rsidP="00EA7077">
            <w:pPr>
              <w:shd w:val="clear" w:color="auto" w:fill="FFFFFF"/>
              <w:jc w:val="center"/>
              <w:rPr>
                <w:color w:val="FF0000"/>
                <w:kern w:val="2"/>
                <w:sz w:val="20"/>
                <w:szCs w:val="20"/>
                <w:lang w:val="en-US"/>
                <w14:ligatures w14:val="standardContextual"/>
              </w:rPr>
            </w:pPr>
            <w:r w:rsidRPr="004E63D3">
              <w:rPr>
                <w:kern w:val="2"/>
                <w:sz w:val="20"/>
                <w:szCs w:val="20"/>
                <w:lang w:val="en-US"/>
                <w14:ligatures w14:val="standardContextual"/>
              </w:rPr>
              <w:t>X</w:t>
            </w:r>
          </w:p>
        </w:tc>
        <w:tc>
          <w:tcPr>
            <w:tcW w:w="767" w:type="pct"/>
            <w:shd w:val="clear" w:color="auto" w:fill="FFFFFF"/>
          </w:tcPr>
          <w:p w14:paraId="23DD3B42" w14:textId="77777777" w:rsidR="00EA7077" w:rsidRPr="004E63D3" w:rsidRDefault="00EA7077" w:rsidP="00EA7077">
            <w:pPr>
              <w:shd w:val="clear" w:color="auto" w:fill="FFFFFF"/>
              <w:jc w:val="center"/>
              <w:rPr>
                <w:color w:val="FF0000"/>
                <w:kern w:val="2"/>
                <w:sz w:val="20"/>
                <w:szCs w:val="20"/>
                <w:lang w:val="en-US"/>
                <w14:ligatures w14:val="standardContextual"/>
              </w:rPr>
            </w:pPr>
            <w:r w:rsidRPr="004E63D3">
              <w:rPr>
                <w:kern w:val="2"/>
                <w:sz w:val="20"/>
                <w:szCs w:val="20"/>
                <w:lang w:val="en-US"/>
                <w14:ligatures w14:val="standardContextual"/>
              </w:rPr>
              <w:t>X</w:t>
            </w:r>
            <w:r w:rsidRPr="004E63D3">
              <w:rPr>
                <w:kern w:val="2"/>
                <w:sz w:val="20"/>
                <w:szCs w:val="20"/>
                <w:vertAlign w:val="superscript"/>
                <w:lang w:val="en-US"/>
                <w14:ligatures w14:val="standardContextual"/>
              </w:rPr>
              <w:t xml:space="preserve"> a</w:t>
            </w:r>
          </w:p>
        </w:tc>
      </w:tr>
      <w:tr w:rsidR="00EA7077" w:rsidRPr="004E63D3" w14:paraId="7AA804E5" w14:textId="77777777" w:rsidTr="00EA7077">
        <w:tc>
          <w:tcPr>
            <w:tcW w:w="2399" w:type="pct"/>
          </w:tcPr>
          <w:p w14:paraId="5240FC4F"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 xml:space="preserve">Action planning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HtMD0i5P","properties":{"formattedCitation":"[26]","plainCitation":"[26]","noteIndex":0},"citationItems":[{"id":2769,"uris":["http://zotero.org/users/9898164/items/DUZPR9NI"],"itemData":{"id":2769,"type":"article-journal","abstract":"Planning is regarded as highly valuable in the process of health behaviour change. It bridges the gap between behavioural intentions and health behaviour. To further develop this concept, a distinction is made between action planning and coping planning. The latter refers to the mental simulation of overcoming anticipated barriers to action. Action planning and coping planning for physical exercise were examined in a longitudinal study with 352 cardiac patients. They were approached during rehabilitation treatment and followed up at two and four months after discharge. Both planning cognitions were psychometrically identified, and it was found that they operated differently in the behavioural change process. Action plans were more influential early in the rehabilitation process, whereas coping plans were more instrumental later on. Participants with higher levels of coping planning after discharge were more likely to report higher levels of exercise four months after discharge. It is suggested to include both kinds ofplanning in interventions at different stages in health behaviour change.","container-title":"European Journal of Social Psychology","DOI":"10.1002/ejsp.258","ISSN":"0046-2772, 1099-0992","issue":"4","journalAbbreviation":"Eur. J. Soc. Psychol.","language":"en","page":"565-576","source":"DOI.org (Crossref)","title":"Action planning and coping planning for long-term lifestyle change: theory and assessment","title-short":"Action planning and coping planning for long-term lifestyle change","volume":"35","author":[{"family":"Sniehotta","given":"Falko F."},{"family":"Schwarzer","given":"Ralf"},{"family":"Scholz","given":"Urte"},{"family":"Schüz","given":"Benjamin"}],"issued":{"date-parts":[["2005",7]]}}}],"schema":"https://github.com/citation-style-language/schema/raw/master/csl-citation.json"} </w:instrText>
            </w:r>
            <w:r w:rsidRPr="004E63D3">
              <w:rPr>
                <w:kern w:val="2"/>
                <w:sz w:val="20"/>
                <w:szCs w:val="20"/>
                <w:lang w:val="en-US"/>
                <w14:ligatures w14:val="standardContextual"/>
              </w:rPr>
              <w:fldChar w:fldCharType="separate"/>
            </w:r>
            <w:r w:rsidRPr="002C0E4F">
              <w:rPr>
                <w:sz w:val="20"/>
              </w:rPr>
              <w:t>[26]</w:t>
            </w:r>
            <w:r w:rsidRPr="004E63D3">
              <w:rPr>
                <w:kern w:val="2"/>
                <w:sz w:val="20"/>
                <w:szCs w:val="20"/>
                <w:lang w:val="en-US"/>
                <w14:ligatures w14:val="standardContextual"/>
              </w:rPr>
              <w:fldChar w:fldCharType="end"/>
            </w:r>
            <w:r w:rsidRPr="004E63D3">
              <w:rPr>
                <w:kern w:val="2"/>
                <w:sz w:val="20"/>
                <w:szCs w:val="20"/>
                <w:vertAlign w:val="superscript"/>
                <w:lang w:val="en-US"/>
                <w14:ligatures w14:val="standardContextual"/>
              </w:rPr>
              <w:t xml:space="preserve"> c</w:t>
            </w:r>
          </w:p>
        </w:tc>
        <w:tc>
          <w:tcPr>
            <w:tcW w:w="366" w:type="pct"/>
            <w:shd w:val="clear" w:color="auto" w:fill="FFFFFF"/>
          </w:tcPr>
          <w:p w14:paraId="221C363F"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2F59D6AB"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248D3869"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58B9E943"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6F36965D"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767" w:type="pct"/>
            <w:shd w:val="clear" w:color="auto" w:fill="FFFFFF"/>
          </w:tcPr>
          <w:p w14:paraId="1C3364A0"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r w:rsidRPr="004E63D3">
              <w:rPr>
                <w:kern w:val="2"/>
                <w:sz w:val="20"/>
                <w:szCs w:val="20"/>
                <w:vertAlign w:val="superscript"/>
                <w:lang w:val="en-US"/>
                <w14:ligatures w14:val="standardContextual"/>
              </w:rPr>
              <w:t xml:space="preserve"> a</w:t>
            </w:r>
          </w:p>
        </w:tc>
      </w:tr>
      <w:tr w:rsidR="00EA7077" w:rsidRPr="00261442" w14:paraId="2DBB9590" w14:textId="77777777" w:rsidTr="00EA7077">
        <w:tc>
          <w:tcPr>
            <w:tcW w:w="2399" w:type="pct"/>
          </w:tcPr>
          <w:p w14:paraId="1AD0BCEE"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 xml:space="preserve">Descriptive and injunctive norms towards being </w:t>
            </w:r>
            <w:r>
              <w:rPr>
                <w:kern w:val="2"/>
                <w:sz w:val="20"/>
                <w:szCs w:val="20"/>
                <w:lang w:val="en-US"/>
                <w14:ligatures w14:val="standardContextual"/>
              </w:rPr>
              <w:t xml:space="preserve">vape- and </w:t>
            </w:r>
            <w:r w:rsidRPr="004E63D3">
              <w:rPr>
                <w:kern w:val="2"/>
                <w:sz w:val="20"/>
                <w:szCs w:val="20"/>
                <w:lang w:val="en-US"/>
                <w14:ligatures w14:val="standardContextual"/>
              </w:rPr>
              <w:t xml:space="preserve">smoke-free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nUgHBWRq","properties":{"formattedCitation":"[16, 17]","plainCitation":"[16, 1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4E63D3">
              <w:rPr>
                <w:kern w:val="2"/>
                <w:sz w:val="20"/>
                <w:szCs w:val="20"/>
                <w:lang w:val="en-US"/>
                <w14:ligatures w14:val="standardContextual"/>
              </w:rPr>
              <w:fldChar w:fldCharType="separate"/>
            </w:r>
            <w:r w:rsidRPr="002C0E4F">
              <w:rPr>
                <w:sz w:val="20"/>
                <w:lang w:val="en-US"/>
              </w:rPr>
              <w:t>[16, 17]</w:t>
            </w:r>
            <w:r w:rsidRPr="004E63D3">
              <w:rPr>
                <w:kern w:val="2"/>
                <w:sz w:val="20"/>
                <w:szCs w:val="20"/>
                <w:lang w:val="en-US"/>
                <w14:ligatures w14:val="standardContextual"/>
              </w:rPr>
              <w:fldChar w:fldCharType="end"/>
            </w:r>
          </w:p>
        </w:tc>
        <w:tc>
          <w:tcPr>
            <w:tcW w:w="366" w:type="pct"/>
            <w:shd w:val="clear" w:color="auto" w:fill="FFFFFF"/>
          </w:tcPr>
          <w:p w14:paraId="54ECB420"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17C71C46"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4C946B71"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74EAA8DC"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695D05D1"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767" w:type="pct"/>
            <w:shd w:val="clear" w:color="auto" w:fill="FFFFFF"/>
          </w:tcPr>
          <w:p w14:paraId="30B5138B"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r w:rsidRPr="004E63D3">
              <w:rPr>
                <w:kern w:val="2"/>
                <w:sz w:val="20"/>
                <w:szCs w:val="20"/>
                <w:vertAlign w:val="superscript"/>
                <w:lang w:val="en-US"/>
                <w14:ligatures w14:val="standardContextual"/>
              </w:rPr>
              <w:t xml:space="preserve"> a</w:t>
            </w:r>
          </w:p>
        </w:tc>
      </w:tr>
      <w:tr w:rsidR="00EA7077" w:rsidRPr="00261442" w14:paraId="1B999150" w14:textId="77777777" w:rsidTr="00EA7077">
        <w:tc>
          <w:tcPr>
            <w:tcW w:w="2399" w:type="pct"/>
          </w:tcPr>
          <w:p w14:paraId="10657587"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Attitude towards being</w:t>
            </w:r>
            <w:r>
              <w:rPr>
                <w:kern w:val="2"/>
                <w:sz w:val="20"/>
                <w:szCs w:val="20"/>
                <w:lang w:val="en-US"/>
                <w14:ligatures w14:val="standardContextual"/>
              </w:rPr>
              <w:t xml:space="preserve"> vape- and</w:t>
            </w:r>
            <w:r w:rsidRPr="004E63D3">
              <w:rPr>
                <w:kern w:val="2"/>
                <w:sz w:val="20"/>
                <w:szCs w:val="20"/>
                <w:lang w:val="en-US"/>
                <w14:ligatures w14:val="standardContextual"/>
              </w:rPr>
              <w:t xml:space="preserve"> smoke-free (direct measure)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sxYir26Z","properties":{"formattedCitation":"[16, 17]","plainCitation":"[16, 1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4E63D3">
              <w:rPr>
                <w:kern w:val="2"/>
                <w:sz w:val="20"/>
                <w:szCs w:val="20"/>
                <w:lang w:val="en-US"/>
                <w14:ligatures w14:val="standardContextual"/>
              </w:rPr>
              <w:fldChar w:fldCharType="separate"/>
            </w:r>
            <w:r w:rsidRPr="002C0E4F">
              <w:rPr>
                <w:sz w:val="20"/>
                <w:lang w:val="en-US"/>
              </w:rPr>
              <w:t>[16, 17]</w:t>
            </w:r>
            <w:r w:rsidRPr="004E63D3">
              <w:rPr>
                <w:kern w:val="2"/>
                <w:sz w:val="20"/>
                <w:szCs w:val="20"/>
                <w:lang w:val="en-US"/>
                <w14:ligatures w14:val="standardContextual"/>
              </w:rPr>
              <w:fldChar w:fldCharType="end"/>
            </w:r>
          </w:p>
        </w:tc>
        <w:tc>
          <w:tcPr>
            <w:tcW w:w="366" w:type="pct"/>
            <w:shd w:val="clear" w:color="auto" w:fill="FFFFFF"/>
          </w:tcPr>
          <w:p w14:paraId="1F5A8912"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6F4946E3"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69315A03"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2557267E"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1B6C7DDA"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767" w:type="pct"/>
            <w:shd w:val="clear" w:color="auto" w:fill="FFFFFF"/>
          </w:tcPr>
          <w:p w14:paraId="2C24D203"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r w:rsidRPr="004E63D3">
              <w:rPr>
                <w:kern w:val="2"/>
                <w:sz w:val="20"/>
                <w:szCs w:val="20"/>
                <w:vertAlign w:val="superscript"/>
                <w:lang w:val="en-US"/>
                <w14:ligatures w14:val="standardContextual"/>
              </w:rPr>
              <w:t xml:space="preserve"> a</w:t>
            </w:r>
          </w:p>
        </w:tc>
      </w:tr>
      <w:tr w:rsidR="00EA7077" w:rsidRPr="00261442" w14:paraId="1FE7537D" w14:textId="77777777" w:rsidTr="00EA7077">
        <w:tc>
          <w:tcPr>
            <w:tcW w:w="2399" w:type="pct"/>
          </w:tcPr>
          <w:p w14:paraId="6D6863D4" w14:textId="77777777" w:rsidR="00EA7077" w:rsidRPr="00F5215C" w:rsidRDefault="00EA7077" w:rsidP="00EA7077">
            <w:pPr>
              <w:shd w:val="clear" w:color="auto" w:fill="FFFFFF"/>
              <w:rPr>
                <w:kern w:val="2"/>
                <w:sz w:val="20"/>
                <w:szCs w:val="20"/>
                <w:lang w:val="en-US"/>
                <w14:ligatures w14:val="standardContextual"/>
              </w:rPr>
            </w:pPr>
            <w:r w:rsidRPr="00F5215C">
              <w:rPr>
                <w:kern w:val="2"/>
                <w:sz w:val="20"/>
                <w:szCs w:val="20"/>
                <w:lang w:val="en-US"/>
                <w14:ligatures w14:val="standardContextual"/>
              </w:rPr>
              <w:t xml:space="preserve">Outcome expectations (indirect attitude measure) </w:t>
            </w:r>
            <w:r w:rsidRPr="00F5215C">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nykvTzoA","properties":{"formattedCitation":"[10, 16, 17, 27\\uc0\\u8211{}29]","plainCitation":"[10, 16, 17, 27–29]","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id":2387,"uris":["http://zotero.org/users/9898164/items/ISC64FAH"],"itemData":{"id":2387,"type":"article-journal","abstract":"Methodology: Responses concerning potential inclination to smoking that were collected from children on the basis of questionnaires were categorized into the following groups: image, the influence of a role model, the effects of smoking, curiosity. Reasons for non-smoking were categorized into the following groups: health, aesthetic, economic, restrictive, other aspects. Children were also asked to describe smokers by using three pairs of opposite characteristics: education, success, wealth. The frequencies of answers were analysed for the whole set, for boys and girls and for children with different smoking behaviour; the differences were evaluated using the statistical programme EPI INFO, version 6.\nResults: A total of 1153 children in the 3rd class and 799 children in the 5th class completed the questionnaire. Motivations for smoking were given by nearly 17% of children in the 3rd class and by nearly 27% of the same cohort in the 5th class. Aspects such as image (41.9% vs. 46.2%) were mentioned most frequently, by boys more frequently than by girls (OR 1.77; 95% CI 0.93-3.36; p=0.06), by children from smokers’ families more frequently than by children from non-smokers’ families (OR 1.33; 95% CI 0.69–2.57; p=0.3) and more frequently by children with repeated attempts to smoke (OR 3.93; 95% CI 2.32–6.65) or children who had only had a single smoking attempt (OR 3.18; 95% CI 1.52–6.75). Also the role of models (parents, relatives, friends) was often mentioned (12.9% in the 3rd class and 10.2% in the 5th class). Potential beneficial effects of smoking were expressed by 13% of children in the 3rd class and by 55% of children in the 5th class (p&lt;0.0001). About 40 % of children considered smoking as effective coping with stress and about 20% of them declared smoking for mood improvement. Beneficial effects of smoking significantly more often described children with repeated smoking attempts (OR 2.91; 95% CI 1.73–4.89; p&lt;0.001). Children often linked smoking to the less educated and less successful social groups but also to the rich. In both investigations, health aspects were the most common reasons for choosing not to smoke (69.2% vs. 73.3%), being more frequently presented by girls and non-smokers. A significant shift in the negative aesthetic perception of smoking (14.1% in the 3rd class vs. 40.2% in the 5th class) and economic disadvantages of smoking (3.9% vs. 24.8%) was observed in the given period of time. Restrictive reasons were given only rarely by pupils in the 3rd class (0.7%), unlike pupils in the 5th class who feared the reaction of their parents (24.8%).\nConclusion: Our study provides an overview of current motivations in children aged 9 and 11 years that are crucial for their future smoking/nonsmoking behaviour. The results of the study are important for developing a strategy for the primary prevention of smoking in school programmes and for introducing a general social approach to address the problem of the decreasing age of smoking initiation.","container-title":"Central European Journal of Public Health","DOI":"10.21101/cejph.a3626","ISSN":"12107778, 18031048","issue":"4","journalAbbreviation":"Cent Eur J Public Health","language":"en","page":"202-208","source":"DOI.org (Crossref)","title":"Why to Smoke? Why not to Smoke? Major Reasons for Children's Decisions on Whether or not to Smoke","title-short":"Why to Smoke?","volume":"18","author":[{"family":"Hrubá","given":"Drahoslava"},{"family":"Žaloudíková","given":"Iva"}],"issued":{"date-parts":[["2010",12,1]]}}},{"id":5932,"uris":["http://zotero.org/users/9898164/items/BG5KYGPT"],"itemData":{"id":5932,"type":"article-journal","abstract":"Purpose.\nTo examine relations among gender, self-generated smoking-outcome expectancies, and smoking in adolescents.\nMethods.\nStudents from one all-girls' (n = 350; 53%) and one all-boys' (n = 315; 47%) Catholic high school participated. Analyses included binary and ordinal logistic regression.\nResults.\nFor boys, smoking behavior was associated with buzz (odds radio [OR] = 1.92, 95% confidence interval [CI]: 1.31–2.83, p &lt; .001), pleasure (OR = 1.47, 95% CI: 1.01–2.16, p = .044), taste/smell (OR = 2.17, 95% CI: 1.12–4.19, p = .022), stimulation (OR = 3.69, 95% CI: 1.32–10.28, p = .013), and exercise/sport impairment (OR = 2.84, 95% CI: 1.68–4.81, p &lt; .001). Among girls, weight control (OR = 0.22, 95% CI: 0.13–0.36, p &lt; .001), negative aesthetics (OR = 0.42, 95% CI: 0.28-0.64, p &lt; .001), addiction (OR = 0.39, 95% CI: 0.28–0.55, p &lt; .001), and negative mood (OR = 0.44, 95% CI: 0.20–0.97, p = .041) predicted smoking. Buzz (β = 2.88, p = .004) mediated the gender-smoking relationship. Moderators included negative social (β = −0.45, p = .021) and enhance self-esteem (β = −1.07, p = .024).\nConclusion.\nInterventions might benefit from tailoring on gender differences in smoking-outcome expectancies.","container-title":"American Journal of Health Promotion","DOI":"10.4278/0890-1171-20.6.383","ISSN":"0890-1171","issue":"6","journalAbbreviation":"Am J Health Promot","language":"en","note":"publisher: SAGE Publications Inc","page":"383-387","source":"SAGE Journals","title":"Gender Differences in Adolescent Smoking: Mediator and Moderator Effects of Self-Generated Expected Smoking Outcomes","title-short":"Gender Differences in Adolescent Smoking","volume":"20","author":[{"family":"Vidrine","given":"Jennifer Irvin"},{"family":"Anderson","given":"Cheryl B."},{"family":"Pollak","given":"Kathryn I."},{"family":"Wetter","given":"David W."}],"issued":{"date-parts":[["2006",7,1]]}}},{"id":4317,"uris":["http://zotero.org/users/9898164/items/6F3C4CKJ"],"itemData":{"id":4317,"type":"article-journal","abstract":"This paper elicited context specific underlying beliefs for physical activity, fruit and vegetable consumption and smoke-free behaviour from the Theory of Planned Behaviour (TPB), and then determined whether the TPB explained significant variation in intentions and behaviour over a 1 month period in a sample of grade 7–9 (age 12–16 years) adolescents. Eighteen individual interviews and one focus group were used to elicit student beliefs. Analyses of this data produced behavioural, normative and control beliefs which were put into a TPB questionnaire completed by 183 students at time 1 and time 2. The Path analyses from the main study showed that the attitude/intention relationship was moderately large for fruit and vegetable consumption and small to moderate for being smoke free. Perceived behavioural control had a large effect on being smoke free and a moderately large effect for fruit and vegetable consumption and physical activity. Intention had a large direct effect on all three behaviours. Common (e.g. feel better, more energy) and behaviour-specific (e.g., prevent yellow fingers, control my weight) beliefs emerged across the three health behaviours. These novel findings, to the adolescent population, support the importance of specific attention being given to each of the behaviours in future multi-behavioural interventions.","container-title":"Psychology &amp; Health","DOI":"10.1080/08870440902866894","ISSN":"0887-0446","issue":"8","note":"publisher: Routledge\n_eprint: https://doi.org/10.1080/08870440902866894\nPMID: 20204952","page":"925-941","source":"Taylor and Francis+NEJM","title":"Predictors of physical activity, healthy eating and being smoke-free in teens: A theory of planned behaviour approach","title-short":"Predictors of physical activity, healthy eating and being smoke-free in teens","volume":"25","author":[{"family":"Murnaghan","given":"Donna A."},{"family":"Blanchard","given":"Chris M."},{"family":"Rodgers","given":"Wendy M."},{"family":"LaRosa","given":"Jennifer N."},{"family":"MacQuarrie","given":"Colleen R."},{"family":"MacLellan","given":"Debbie L."},{"family":"Gray","given":"Bob J."}],"issued":{"date-parts":[["2010",10,1]]}}},{"id":4984,"uris":["http://zotero.org/users/9898164/items/PTMN8WMK"],"itemData":{"id":4984,"type":"article-journal","abstract":"BACKGROUND: Most European countries have seen a decrease in the prevalence of adolescent smoking. This decrease has, however, been patterned by gender. Girls' smoking rates have now overtaken boys' in many European countries. The two genders may not, however, share the same smoking beliefs and this could explain differences between the genders in smoking prevalence. We describe gender differences in smoking beliefs and investigate variations between countries, along with their gender context.\nMETHODS: In 2016, we conducted the SILNE R study (Smoking Inequalities Learning from Natural Experiments - Renew) in 55 schools located in seven European countries: Belgium, Italy, The Netherlands, Portugal, Finland, Ireland, and Germany. We surveyed 12,979 students aged 14-16 years (50% were girls). We classified smoking beliefs into four categories: positive individual, positive social, negative individual, and negative social beliefs. We expected girls to score higher on the last three of those categories and we hypothesized that countries with a more gender-equal culture would have less gender difference in beliefs about smoking.\nRESULTS: One out of two smoking beliefs differed significantly between genders. Negative social beliefs were more common in girls, while beliefs about the dating-related aspects of smoking were more common in boys. We identified Germany and Belgium as the only countries with no gender differences in any of the belief scales. No correlation was found, however, between these scales and the Gender Inequality Index.\nCONCLUSIONS: In some countries, gender-specific interventions might be implemented; however, two opposing strategies might be used, depending on whether such programs are aimed at boys or girls.","container-title":"BMC public health","DOI":"10.1186/s12889-019-7700-6","ISSN":"1471-2458","issue":"1","journalAbbreviation":"BMC Public Health","language":"eng","note":"PMID: 31638938\nPMCID: PMC6805413","page":"1321","source":"PubMed","title":"Smoking beliefs across genders, a comparative analysis of seven European countries","volume":"19","author":[{"family":"Grard","given":"Adeline"},{"family":"Schreuders","given":"Michael"},{"family":"Alves","given":"Joana"},{"family":"Kinnunen","given":"Jaana M."},{"family":"Richter","given":"Matthias"},{"family":"Federico","given":"Bruno"},{"family":"Kunst","given":"Anton"},{"family":"Clancy","given":"Luke"},{"family":"Lorant","given":"Vincent"}],"issued":{"date-parts":[["2019",10,21]]}}}],"schema":"https://github.com/citation-style-language/schema/raw/master/csl-citation.json"} </w:instrText>
            </w:r>
            <w:r w:rsidRPr="00F5215C">
              <w:rPr>
                <w:kern w:val="2"/>
                <w:sz w:val="20"/>
                <w:szCs w:val="20"/>
                <w:lang w:val="en-US"/>
                <w14:ligatures w14:val="standardContextual"/>
              </w:rPr>
              <w:fldChar w:fldCharType="separate"/>
            </w:r>
            <w:r w:rsidRPr="002C0E4F">
              <w:rPr>
                <w:sz w:val="20"/>
                <w:szCs w:val="24"/>
                <w:lang w:val="en-US"/>
              </w:rPr>
              <w:t>[10, 16, 17, 27–29]</w:t>
            </w:r>
            <w:r w:rsidRPr="00F5215C">
              <w:rPr>
                <w:kern w:val="2"/>
                <w:sz w:val="20"/>
                <w:szCs w:val="20"/>
                <w:lang w:val="en-US"/>
                <w14:ligatures w14:val="standardContextual"/>
              </w:rPr>
              <w:fldChar w:fldCharType="end"/>
            </w:r>
          </w:p>
        </w:tc>
        <w:tc>
          <w:tcPr>
            <w:tcW w:w="366" w:type="pct"/>
            <w:shd w:val="clear" w:color="auto" w:fill="FFFFFF"/>
          </w:tcPr>
          <w:p w14:paraId="58CABDF1"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74E59F30"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shd w:val="clear" w:color="auto" w:fill="FFFFFF"/>
          </w:tcPr>
          <w:p w14:paraId="2818F012"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5FBEB149"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31A43A0D" w14:textId="77777777" w:rsidR="00EA7077" w:rsidRPr="004E63D3" w:rsidRDefault="00EA7077" w:rsidP="00EA7077">
            <w:pPr>
              <w:shd w:val="clear" w:color="auto" w:fill="FFFFFF"/>
              <w:jc w:val="center"/>
              <w:rPr>
                <w:color w:val="FF0000"/>
                <w:kern w:val="2"/>
                <w:sz w:val="20"/>
                <w:szCs w:val="20"/>
                <w:lang w:val="en-US"/>
                <w14:ligatures w14:val="standardContextual"/>
              </w:rPr>
            </w:pPr>
            <w:r w:rsidRPr="004E63D3">
              <w:rPr>
                <w:kern w:val="2"/>
                <w:sz w:val="20"/>
                <w:szCs w:val="20"/>
                <w:lang w:val="en-US"/>
                <w14:ligatures w14:val="standardContextual"/>
              </w:rPr>
              <w:t>X</w:t>
            </w:r>
          </w:p>
        </w:tc>
        <w:tc>
          <w:tcPr>
            <w:tcW w:w="767" w:type="pct"/>
            <w:shd w:val="clear" w:color="auto" w:fill="FFFFFF"/>
          </w:tcPr>
          <w:p w14:paraId="0453DA38" w14:textId="77777777" w:rsidR="00EA7077" w:rsidRPr="004E63D3" w:rsidRDefault="00EA7077" w:rsidP="00EA7077">
            <w:pPr>
              <w:shd w:val="clear" w:color="auto" w:fill="FFFFFF"/>
              <w:jc w:val="center"/>
              <w:rPr>
                <w:kern w:val="2"/>
                <w:sz w:val="20"/>
                <w:szCs w:val="20"/>
                <w:lang w:val="en-US"/>
                <w14:ligatures w14:val="standardContextual"/>
              </w:rPr>
            </w:pPr>
          </w:p>
        </w:tc>
      </w:tr>
      <w:tr w:rsidR="00EA7077" w:rsidRPr="004E63D3" w14:paraId="6BB076D5" w14:textId="77777777" w:rsidTr="00EA7077">
        <w:tc>
          <w:tcPr>
            <w:tcW w:w="2399" w:type="pct"/>
          </w:tcPr>
          <w:p w14:paraId="087A9E48" w14:textId="77777777" w:rsidR="00EA7077" w:rsidRPr="00F5215C" w:rsidRDefault="00EA7077" w:rsidP="00EA7077">
            <w:pPr>
              <w:shd w:val="clear" w:color="auto" w:fill="FFFFFF"/>
              <w:rPr>
                <w:kern w:val="2"/>
                <w:sz w:val="20"/>
                <w:szCs w:val="20"/>
                <w:lang w:val="en-US"/>
                <w14:ligatures w14:val="standardContextual"/>
              </w:rPr>
            </w:pPr>
            <w:r w:rsidRPr="00F5215C">
              <w:rPr>
                <w:kern w:val="2"/>
                <w:sz w:val="20"/>
                <w:szCs w:val="20"/>
                <w:lang w:val="en-US"/>
                <w14:ligatures w14:val="standardContextual"/>
              </w:rPr>
              <w:t>Stress and problem coping self-efficacy</w:t>
            </w:r>
            <w:r w:rsidRPr="00F5215C">
              <w:rPr>
                <w:kern w:val="2"/>
                <w:sz w:val="20"/>
                <w:szCs w:val="20"/>
                <w:vertAlign w:val="superscript"/>
                <w:lang w:val="en-US"/>
                <w14:ligatures w14:val="standardContextual"/>
              </w:rPr>
              <w:t xml:space="preserve"> </w:t>
            </w:r>
            <w:r w:rsidRPr="00F5215C">
              <w:rPr>
                <w:kern w:val="2"/>
                <w:sz w:val="20"/>
                <w:szCs w:val="20"/>
                <w:lang w:val="en-US"/>
                <w14:ligatures w14:val="standardContextual"/>
              </w:rPr>
              <w:t xml:space="preserve"> </w:t>
            </w:r>
            <w:r w:rsidRPr="00F5215C">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GgLgDEWP","properties":{"formattedCitation":"[16]","plainCitation":"[16]","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schema":"https://github.com/citation-style-language/schema/raw/master/csl-citation.json"} </w:instrText>
            </w:r>
            <w:r w:rsidRPr="00F5215C">
              <w:rPr>
                <w:kern w:val="2"/>
                <w:sz w:val="20"/>
                <w:szCs w:val="20"/>
                <w:lang w:val="en-US"/>
                <w14:ligatures w14:val="standardContextual"/>
              </w:rPr>
              <w:fldChar w:fldCharType="separate"/>
            </w:r>
            <w:r w:rsidRPr="002C0E4F">
              <w:rPr>
                <w:sz w:val="20"/>
                <w:lang w:val="en-US"/>
              </w:rPr>
              <w:t>[16]</w:t>
            </w:r>
            <w:r w:rsidRPr="00F5215C">
              <w:rPr>
                <w:kern w:val="2"/>
                <w:sz w:val="20"/>
                <w:szCs w:val="20"/>
                <w:lang w:val="en-US"/>
                <w14:ligatures w14:val="standardContextual"/>
              </w:rPr>
              <w:fldChar w:fldCharType="end"/>
            </w:r>
            <w:r w:rsidRPr="00F5215C">
              <w:rPr>
                <w:kern w:val="2"/>
                <w:sz w:val="20"/>
                <w:szCs w:val="20"/>
                <w:lang w:val="en-US"/>
                <w14:ligatures w14:val="standardContextual"/>
              </w:rPr>
              <w:t xml:space="preserve">, stress and problem coping planning </w:t>
            </w:r>
            <w:r w:rsidRPr="00F5215C">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298ECVOF","properties":{"formattedCitation":"[26]","plainCitation":"[26]","noteIndex":0},"citationItems":[{"id":2769,"uris":["http://zotero.org/users/9898164/items/DUZPR9NI"],"itemData":{"id":2769,"type":"article-journal","abstract":"Planning is regarded as highly valuable in the process of health behaviour change. It bridges the gap between behavioural intentions and health behaviour. To further develop this concept, a distinction is made between action planning and coping planning. The latter refers to the mental simulation of overcoming anticipated barriers to action. Action planning and coping planning for physical exercise were examined in a longitudinal study with 352 cardiac patients. They were approached during rehabilitation treatment and followed up at two and four months after discharge. Both planning cognitions were psychometrically identified, and it was found that they operated differently in the behavioural change process. Action plans were more influential early in the rehabilitation process, whereas coping plans were more instrumental later on. Participants with higher levels of coping planning after discharge were more likely to report higher levels of exercise four months after discharge. It is suggested to include both kinds ofplanning in interventions at different stages in health behaviour change.","container-title":"European Journal of Social Psychology","DOI":"10.1002/ejsp.258","ISSN":"0046-2772, 1099-0992","issue":"4","journalAbbreviation":"Eur. J. Soc. Psychol.","language":"en","page":"565-576","source":"DOI.org (Crossref)","title":"Action planning and coping planning for long-term lifestyle change: theory and assessment","title-short":"Action planning and coping planning for long-term lifestyle change","volume":"35","author":[{"family":"Sniehotta","given":"Falko F."},{"family":"Schwarzer","given":"Ralf"},{"family":"Scholz","given":"Urte"},{"family":"Schüz","given":"Benjamin"}],"issued":{"date-parts":[["2005",7]]}}}],"schema":"https://github.com/citation-style-language/schema/raw/master/csl-citation.json"} </w:instrText>
            </w:r>
            <w:r w:rsidRPr="00F5215C">
              <w:rPr>
                <w:kern w:val="2"/>
                <w:sz w:val="20"/>
                <w:szCs w:val="20"/>
                <w:lang w:val="en-US"/>
                <w14:ligatures w14:val="standardContextual"/>
              </w:rPr>
              <w:fldChar w:fldCharType="separate"/>
            </w:r>
            <w:r w:rsidRPr="002C0E4F">
              <w:rPr>
                <w:sz w:val="20"/>
              </w:rPr>
              <w:t>[26]</w:t>
            </w:r>
            <w:r w:rsidRPr="00F5215C">
              <w:rPr>
                <w:kern w:val="2"/>
                <w:sz w:val="20"/>
                <w:szCs w:val="20"/>
                <w:lang w:val="en-US"/>
                <w14:ligatures w14:val="standardContextual"/>
              </w:rPr>
              <w:fldChar w:fldCharType="end"/>
            </w:r>
            <w:r w:rsidRPr="00F5215C">
              <w:rPr>
                <w:kern w:val="2"/>
                <w:sz w:val="20"/>
                <w:szCs w:val="20"/>
                <w:lang w:val="en-US"/>
                <w14:ligatures w14:val="standardContextual"/>
              </w:rPr>
              <w:t xml:space="preserve">, affect (LE-PANAVA) </w:t>
            </w:r>
            <w:r w:rsidRPr="00F5215C">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UZBfOQpC","properties":{"formattedCitation":"[30]","plainCitation":"[30]","noteIndex":0},"citationItems":[{"id":7167,"uris":["http://zotero.org/users/9898164/items/EYI9IR9G"],"itemData":{"id":7167,"type":"article-journal","abstract":"Positive and negative activation (PA/NA) represent two general activation systems of affect that are of importance for studying personality. Hereby, many studies focus on state assessment of PA and NA in everyday situations, using the ‘Experience Sampling Method’ (ESM) performed via mobile devices. ESM studies require short, reliable and validated non-verbal scales for immediate and fast capturing of personality and situation characteristics. In this study we present the non-verbal ‘Lebender Emoticon PANAVA’ scale (LE-PANAVA), consisting of five items capturing PA, NA, and valence (VA). LE-PANAVA is based on the 10-item verbal PANAVA-KS scale developed by Schallberger (2005). The development of LE-PANAVA consisted of a three step process: The graphical development and selection of a set of emoticons (study 1), the validation of the set of emoticons and corresponding adjustments to the scale (study 2), and validation of the final scale (study 3). We conclude from the results that LE-PANAVA captures the two factors PA and NA, but are aware that they are closely interrelated. Additional to LE-PANAVA, an ultra-short version was derived, that is, a forced choice 2 × 2 matrix of emoticons – the ‘Lebender Emoticon PANA Matrix’ (LE-PANA-M). Both LE-PANAVA and LE-PANA-M are available for future research and practical application.","container-title":"Personality and Individual Differences","DOI":"10.1016/j.paid.2020.109923","ISSN":"0191-8869","journalAbbreviation":"Personality and Individual Differences","page":"109923","source":"ScienceDirect","title":"Development and validation of the ‘Lebender emoticon PANAVA’ scale (LE-PANAVA) for digitally measuring positive and negative activation, and valence via emoticons","volume":"160","author":[{"family":"Schreiber","given":"Marc"},{"family":"Jenny","given":"Gregor J."}],"issued":{"date-parts":[["2020",7,1]]}}}],"schema":"https://github.com/citation-style-language/schema/raw/master/csl-citation.json"} </w:instrText>
            </w:r>
            <w:r w:rsidRPr="00F5215C">
              <w:rPr>
                <w:kern w:val="2"/>
                <w:sz w:val="20"/>
                <w:szCs w:val="20"/>
                <w:lang w:val="en-US"/>
                <w14:ligatures w14:val="standardContextual"/>
              </w:rPr>
              <w:fldChar w:fldCharType="separate"/>
            </w:r>
            <w:r w:rsidRPr="002C0E4F">
              <w:rPr>
                <w:sz w:val="20"/>
              </w:rPr>
              <w:t>[30]</w:t>
            </w:r>
            <w:r w:rsidRPr="00F5215C">
              <w:rPr>
                <w:kern w:val="2"/>
                <w:sz w:val="20"/>
                <w:szCs w:val="20"/>
                <w:lang w:val="en-US"/>
                <w14:ligatures w14:val="standardContextual"/>
              </w:rPr>
              <w:fldChar w:fldCharType="end"/>
            </w:r>
            <w:r w:rsidRPr="00F5215C">
              <w:rPr>
                <w:kern w:val="2"/>
                <w:sz w:val="20"/>
                <w:szCs w:val="20"/>
                <w:vertAlign w:val="superscript"/>
                <w:lang w:val="en-US"/>
                <w14:ligatures w14:val="standardContextual"/>
              </w:rPr>
              <w:t>a</w:t>
            </w:r>
            <w:r w:rsidRPr="00F5215C">
              <w:rPr>
                <w:kern w:val="2"/>
                <w:sz w:val="20"/>
                <w:szCs w:val="20"/>
                <w:lang w:val="en-US"/>
                <w14:ligatures w14:val="standardContextual"/>
              </w:rPr>
              <w:t xml:space="preserve">, anxiety </w:t>
            </w:r>
            <w:r w:rsidRPr="00F5215C">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UsuDr8no","properties":{"formattedCitation":"[31]","plainCitation":"[31]","noteIndex":0},"citationItems":[{"id":7166,"uris":["http://zotero.org/users/9898164/items/8IUPNAV4"],"itemData":{"id":7166,"type":"article-journal","abstract":"Zusammenfassung. Das State-Trait-Angstinventar (STAI) ist eines der am häufigsten eingesetzten Erhebungsinstrumente im Bereich der Angstdiagnostik. Die STAI-Skala zur Erfassung von Zustandsangst umfasst 20 Items. Unter bestimmten Erhebungsbedingungen erweist es sich als relativ schwierig, eine große Menge an Items zu bearbeiten oder aber es steht nicht ausreichend Testzeit zur Verfügung. Daher war es das Ziel der vorliegenden Studie, eine Kurzform der State-Version des STAI zu entwickeln. An einer Stichprobe von N = 65 Studierenden wurde aufgrund inhaltlicher und statistischer Kriterien eine Kurzform der State-Version des STAI, das STAI-SKD, mit fünf Items generiert. Eine konfirmatorische Faktorenanalyse an einer zweiten Stichprobe von N = 191 Studierenden zeigte, dass das STAI-SKD die Angstkomponenten Emotionality und Worry abbildet. Die Beziehungen des STAI-SKD zu positivem und negativem Affekt sowie dessen Veränderungssensitivität fielen in einer dritten Stichprobe (N = 80 Studierende) erwartungsgemäß aus. Die neue Kurzform der State-Version des STAI erlaubt eine ökonomische Erfassung der Zustandsangst.","container-title":"Zeitschrift für Gesundheitspsychologie","DOI":"10.1026/0943-8149/a000049","ISSN":"0943-8149","issue":"4","note":"publisher: Hogrefe Verlag","page":"173-180","source":"econtent.hogrefe.com (Atypon)","title":"Entwicklung der Fünf-Item-Kurzskala STAI-SKD zur Messung von Zustandsangst","volume":"19","author":[{"family":"Englert","given":"Chris"},{"family":"Bertrams","given":"Alex"},{"family":"Dickhäuser","given":"Oliver"}],"issued":{"date-parts":[["2011",10]]}}}],"schema":"https://github.com/citation-style-language/schema/raw/master/csl-citation.json"} </w:instrText>
            </w:r>
            <w:r w:rsidRPr="00F5215C">
              <w:rPr>
                <w:kern w:val="2"/>
                <w:sz w:val="20"/>
                <w:szCs w:val="20"/>
                <w:lang w:val="en-US"/>
                <w14:ligatures w14:val="standardContextual"/>
              </w:rPr>
              <w:fldChar w:fldCharType="separate"/>
            </w:r>
            <w:r w:rsidRPr="002C0E4F">
              <w:rPr>
                <w:sz w:val="20"/>
              </w:rPr>
              <w:t>[31]</w:t>
            </w:r>
            <w:r w:rsidRPr="00F5215C">
              <w:rPr>
                <w:kern w:val="2"/>
                <w:sz w:val="20"/>
                <w:szCs w:val="20"/>
                <w:lang w:val="en-US"/>
                <w14:ligatures w14:val="standardContextual"/>
              </w:rPr>
              <w:fldChar w:fldCharType="end"/>
            </w:r>
            <w:r w:rsidRPr="00F5215C">
              <w:rPr>
                <w:kern w:val="2"/>
                <w:sz w:val="20"/>
                <w:szCs w:val="20"/>
                <w:vertAlign w:val="superscript"/>
                <w:lang w:val="en-US"/>
                <w14:ligatures w14:val="standardContextual"/>
              </w:rPr>
              <w:t>a</w:t>
            </w:r>
          </w:p>
        </w:tc>
        <w:tc>
          <w:tcPr>
            <w:tcW w:w="366" w:type="pct"/>
            <w:shd w:val="clear" w:color="auto" w:fill="FFFFFF"/>
          </w:tcPr>
          <w:p w14:paraId="6316E8A6"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00E826DD"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652797BE"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3AF53B5A"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X</w:t>
            </w:r>
          </w:p>
        </w:tc>
        <w:tc>
          <w:tcPr>
            <w:tcW w:w="367" w:type="pct"/>
            <w:shd w:val="clear" w:color="auto" w:fill="FFFFFF"/>
          </w:tcPr>
          <w:p w14:paraId="6CF2BD24" w14:textId="77777777" w:rsidR="00EA7077" w:rsidRPr="004E63D3" w:rsidRDefault="00EA7077" w:rsidP="00EA7077">
            <w:pPr>
              <w:shd w:val="clear" w:color="auto" w:fill="FFFFFF"/>
              <w:jc w:val="center"/>
              <w:rPr>
                <w:color w:val="000000"/>
                <w:kern w:val="2"/>
                <w:sz w:val="20"/>
                <w:szCs w:val="20"/>
                <w:lang w:val="en-US"/>
                <w14:ligatures w14:val="standardContextual"/>
              </w:rPr>
            </w:pPr>
            <w:r w:rsidRPr="004E63D3">
              <w:rPr>
                <w:color w:val="000000"/>
                <w:kern w:val="2"/>
                <w:sz w:val="20"/>
                <w:szCs w:val="20"/>
                <w:lang w:val="en-US"/>
                <w14:ligatures w14:val="standardContextual"/>
              </w:rPr>
              <w:t>X</w:t>
            </w:r>
          </w:p>
        </w:tc>
        <w:tc>
          <w:tcPr>
            <w:tcW w:w="767" w:type="pct"/>
            <w:shd w:val="clear" w:color="auto" w:fill="FFFFFF"/>
          </w:tcPr>
          <w:p w14:paraId="374EF8ED" w14:textId="77777777" w:rsidR="00EA7077" w:rsidRPr="004E63D3" w:rsidRDefault="00EA7077" w:rsidP="00EA7077">
            <w:pPr>
              <w:shd w:val="clear" w:color="auto" w:fill="FFFFFF"/>
              <w:jc w:val="center"/>
              <w:rPr>
                <w:color w:val="000000"/>
                <w:kern w:val="2"/>
                <w:sz w:val="20"/>
                <w:szCs w:val="20"/>
                <w:lang w:val="en-US"/>
                <w14:ligatures w14:val="standardContextual"/>
              </w:rPr>
            </w:pPr>
            <w:proofErr w:type="spellStart"/>
            <w:r w:rsidRPr="004E63D3">
              <w:rPr>
                <w:color w:val="000000"/>
                <w:kern w:val="2"/>
                <w:sz w:val="20"/>
                <w:szCs w:val="20"/>
                <w:lang w:val="en-US"/>
                <w14:ligatures w14:val="standardContextual"/>
              </w:rPr>
              <w:t>X</w:t>
            </w:r>
            <w:r w:rsidRPr="004E63D3">
              <w:rPr>
                <w:kern w:val="2"/>
                <w:sz w:val="20"/>
                <w:szCs w:val="20"/>
                <w:vertAlign w:val="superscript"/>
                <w:lang w:val="en-US"/>
                <w14:ligatures w14:val="standardContextual"/>
              </w:rPr>
              <w:t>a</w:t>
            </w:r>
            <w:proofErr w:type="spellEnd"/>
          </w:p>
        </w:tc>
      </w:tr>
      <w:tr w:rsidR="00EA7077" w:rsidRPr="004E63D3" w14:paraId="6D28630A" w14:textId="77777777" w:rsidTr="00EA7077">
        <w:tc>
          <w:tcPr>
            <w:tcW w:w="2399" w:type="pct"/>
          </w:tcPr>
          <w:p w14:paraId="6BCBC84E" w14:textId="77777777" w:rsidR="00EA7077" w:rsidRPr="004E63D3" w:rsidRDefault="00EA7077" w:rsidP="00EA7077">
            <w:pPr>
              <w:shd w:val="clear" w:color="auto" w:fill="FFFFFF"/>
              <w:rPr>
                <w:kern w:val="2"/>
                <w:sz w:val="20"/>
                <w:szCs w:val="20"/>
                <w:lang w:val="en-US"/>
                <w14:ligatures w14:val="standardContextual"/>
              </w:rPr>
            </w:pPr>
            <w:r w:rsidRPr="004E63D3">
              <w:rPr>
                <w:b/>
                <w:kern w:val="2"/>
                <w:sz w:val="20"/>
                <w:szCs w:val="20"/>
                <w:lang w:val="en-US"/>
                <w14:ligatures w14:val="standardContextual"/>
              </w:rPr>
              <w:t>Program evaluation</w:t>
            </w:r>
          </w:p>
        </w:tc>
        <w:tc>
          <w:tcPr>
            <w:tcW w:w="366" w:type="pct"/>
            <w:shd w:val="clear" w:color="auto" w:fill="FFFFFF"/>
          </w:tcPr>
          <w:p w14:paraId="03D04D27"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692C8B89"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6CF1F3B6"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191F915E"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shd w:val="clear" w:color="auto" w:fill="FFFFFF"/>
          </w:tcPr>
          <w:p w14:paraId="6B188D8D" w14:textId="77777777" w:rsidR="00EA7077" w:rsidRPr="004E63D3" w:rsidRDefault="00EA7077" w:rsidP="00EA7077">
            <w:pPr>
              <w:shd w:val="clear" w:color="auto" w:fill="FFFFFF"/>
              <w:jc w:val="center"/>
              <w:rPr>
                <w:color w:val="000000"/>
                <w:kern w:val="2"/>
                <w:sz w:val="20"/>
                <w:szCs w:val="20"/>
                <w:lang w:val="en-US"/>
                <w14:ligatures w14:val="standardContextual"/>
              </w:rPr>
            </w:pPr>
          </w:p>
        </w:tc>
        <w:tc>
          <w:tcPr>
            <w:tcW w:w="767" w:type="pct"/>
            <w:shd w:val="clear" w:color="auto" w:fill="FFFFFF"/>
          </w:tcPr>
          <w:p w14:paraId="27FB423A" w14:textId="77777777" w:rsidR="00EA7077" w:rsidRPr="004E63D3" w:rsidRDefault="00EA7077" w:rsidP="00EA7077">
            <w:pPr>
              <w:shd w:val="clear" w:color="auto" w:fill="FFFFFF"/>
              <w:jc w:val="center"/>
              <w:rPr>
                <w:color w:val="000000"/>
                <w:kern w:val="2"/>
                <w:sz w:val="20"/>
                <w:szCs w:val="20"/>
                <w:lang w:val="en-US"/>
                <w14:ligatures w14:val="standardContextual"/>
              </w:rPr>
            </w:pPr>
          </w:p>
        </w:tc>
      </w:tr>
      <w:tr w:rsidR="00EA7077" w:rsidRPr="004E63D3" w14:paraId="30116564" w14:textId="77777777" w:rsidTr="00EA7077">
        <w:trPr>
          <w:trHeight w:val="397"/>
        </w:trPr>
        <w:tc>
          <w:tcPr>
            <w:tcW w:w="2399" w:type="pct"/>
            <w:tcBorders>
              <w:bottom w:val="nil"/>
            </w:tcBorders>
          </w:tcPr>
          <w:p w14:paraId="416C6AC6"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 xml:space="preserve">Satisfaction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51l2QuOT","properties":{"formattedCitation":"[32]","plainCitation":"[32]","noteIndex":0},"citationItems":[{"id":1321,"uris":["http://zotero.org/users/9898164/items/FFRCPSTL"],"itemData":{"id":1321,"type":"article-journal","abstract":"In this study, the effectiveness of a life skills program to impede tobacco use in early adolescence was scrutinized. The focus was on the mediating role of yielding to peer pressure. The universal school-based life skills program IPSY (Information + Psychosocial Competence = Protection) against adolescent substance use was implemented over 3 years. Over the same time period, it was evaluated based on a longitudinal quasi-experimental design with an intervention and comparison group (4 measurement points; N = 1,657 German students, age 10 at T1). By applying a growth curve modeling approach, we found that participation in IPSY compared with non-participation predicted a slower increase in tobacco use over time, suggesting a significant intervention effect. Moreover, a parallel growth curve model revealed that less yielding to peer pressure induced by IPSY mediated the program effects on tobacco use over time.","container-title":"Journal of Early Adolescence","DOI":"10.1177/0272431615589349","ISSN":"15525449","issue":"7","page":"881-908","title":"The Effectiveness of the Life Skills Program IPSY for the Prevention of Adolescent Tobacco Use: The Mediating Role of Yielding to Peer Pressure","volume":"36","author":[{"family":"Weichold","given":"Karina"},{"family":"Tomasik","given":"Martin J."},{"family":"Silbereisen","given":"Rainer K."},{"family":"Spaeth","given":"Michael"}],"issued":{"date-parts":[["2016"]]}}}],"schema":"https://github.com/citation-style-language/schema/raw/master/csl-citation.json"} </w:instrText>
            </w:r>
            <w:r w:rsidRPr="004E63D3">
              <w:rPr>
                <w:kern w:val="2"/>
                <w:sz w:val="20"/>
                <w:szCs w:val="20"/>
                <w:lang w:val="en-US"/>
                <w14:ligatures w14:val="standardContextual"/>
              </w:rPr>
              <w:fldChar w:fldCharType="separate"/>
            </w:r>
            <w:r w:rsidRPr="002C0E4F">
              <w:rPr>
                <w:sz w:val="20"/>
                <w:lang w:val="en-US"/>
              </w:rPr>
              <w:t>[32]</w:t>
            </w:r>
            <w:r w:rsidRPr="004E63D3">
              <w:rPr>
                <w:kern w:val="2"/>
                <w:sz w:val="20"/>
                <w:szCs w:val="20"/>
                <w:lang w:val="en-US"/>
                <w14:ligatures w14:val="standardContextual"/>
              </w:rPr>
              <w:fldChar w:fldCharType="end"/>
            </w:r>
            <w:r w:rsidRPr="004E63D3">
              <w:rPr>
                <w:kern w:val="2"/>
                <w:sz w:val="20"/>
                <w:szCs w:val="20"/>
                <w:lang w:val="en-US"/>
                <w14:ligatures w14:val="standardContextual"/>
              </w:rPr>
              <w:t>: Liking of the program; program should be offered to other students</w:t>
            </w:r>
          </w:p>
        </w:tc>
        <w:tc>
          <w:tcPr>
            <w:tcW w:w="366" w:type="pct"/>
            <w:tcBorders>
              <w:bottom w:val="nil"/>
            </w:tcBorders>
            <w:shd w:val="clear" w:color="auto" w:fill="FFFFFF"/>
          </w:tcPr>
          <w:p w14:paraId="7748F662" w14:textId="77777777" w:rsidR="00EA7077" w:rsidRPr="004E63D3" w:rsidRDefault="00EA7077" w:rsidP="00EA7077">
            <w:pPr>
              <w:shd w:val="clear" w:color="auto" w:fill="FFFFFF"/>
              <w:jc w:val="center"/>
              <w:rPr>
                <w:kern w:val="2"/>
                <w:sz w:val="20"/>
                <w:szCs w:val="20"/>
                <w:lang w:val="en-US"/>
                <w14:ligatures w14:val="standardContextual"/>
              </w:rPr>
            </w:pPr>
          </w:p>
        </w:tc>
        <w:tc>
          <w:tcPr>
            <w:tcW w:w="367" w:type="pct"/>
            <w:tcBorders>
              <w:bottom w:val="nil"/>
            </w:tcBorders>
            <w:shd w:val="clear" w:color="auto" w:fill="FFFFFF"/>
          </w:tcPr>
          <w:p w14:paraId="4521003E"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tcBorders>
              <w:bottom w:val="nil"/>
            </w:tcBorders>
            <w:shd w:val="clear" w:color="auto" w:fill="FFFFFF"/>
          </w:tcPr>
          <w:p w14:paraId="1E132111"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tcBorders>
              <w:bottom w:val="nil"/>
            </w:tcBorders>
            <w:shd w:val="clear" w:color="auto" w:fill="FFFFFF"/>
          </w:tcPr>
          <w:p w14:paraId="5EE85B25"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tcBorders>
              <w:bottom w:val="nil"/>
            </w:tcBorders>
            <w:shd w:val="clear" w:color="auto" w:fill="FFFFFF"/>
          </w:tcPr>
          <w:p w14:paraId="12FD8FB5" w14:textId="77777777" w:rsidR="00EA7077" w:rsidRPr="004E63D3" w:rsidRDefault="00EA7077" w:rsidP="00EA7077">
            <w:pPr>
              <w:shd w:val="clear" w:color="auto" w:fill="FFFFFF"/>
              <w:jc w:val="center"/>
              <w:rPr>
                <w:kern w:val="2"/>
                <w:sz w:val="20"/>
                <w:szCs w:val="20"/>
                <w:lang w:val="en-US"/>
                <w14:ligatures w14:val="standardContextual"/>
              </w:rPr>
            </w:pPr>
          </w:p>
        </w:tc>
        <w:tc>
          <w:tcPr>
            <w:tcW w:w="767" w:type="pct"/>
            <w:tcBorders>
              <w:bottom w:val="nil"/>
            </w:tcBorders>
            <w:shd w:val="clear" w:color="auto" w:fill="FFFFFF"/>
          </w:tcPr>
          <w:p w14:paraId="247ED07F" w14:textId="77777777" w:rsidR="00EA7077" w:rsidRPr="004E63D3" w:rsidRDefault="00EA7077" w:rsidP="00EA7077">
            <w:pPr>
              <w:shd w:val="clear" w:color="auto" w:fill="FFFFFF"/>
              <w:jc w:val="center"/>
              <w:rPr>
                <w:kern w:val="2"/>
                <w:sz w:val="20"/>
                <w:szCs w:val="20"/>
                <w:lang w:val="en-US"/>
                <w14:ligatures w14:val="standardContextual"/>
              </w:rPr>
            </w:pPr>
          </w:p>
        </w:tc>
      </w:tr>
      <w:tr w:rsidR="00EA7077" w:rsidRPr="004E63D3" w14:paraId="3EA5C2DE" w14:textId="77777777" w:rsidTr="00EA7077">
        <w:trPr>
          <w:trHeight w:val="397"/>
        </w:trPr>
        <w:tc>
          <w:tcPr>
            <w:tcW w:w="2399" w:type="pct"/>
            <w:tcBorders>
              <w:top w:val="nil"/>
              <w:bottom w:val="single" w:sz="4" w:space="0" w:color="auto"/>
            </w:tcBorders>
          </w:tcPr>
          <w:p w14:paraId="266B6B39" w14:textId="77777777" w:rsidR="00EA7077" w:rsidRPr="004E63D3" w:rsidRDefault="00EA7077" w:rsidP="00EA7077">
            <w:pPr>
              <w:shd w:val="clear" w:color="auto" w:fill="FFFFFF"/>
              <w:rPr>
                <w:kern w:val="2"/>
                <w:sz w:val="20"/>
                <w:szCs w:val="20"/>
                <w:lang w:val="en-US"/>
                <w14:ligatures w14:val="standardContextual"/>
              </w:rPr>
            </w:pPr>
            <w:r w:rsidRPr="004E63D3">
              <w:rPr>
                <w:kern w:val="2"/>
                <w:sz w:val="20"/>
                <w:szCs w:val="20"/>
                <w:lang w:val="en-US"/>
                <w14:ligatures w14:val="standardContextual"/>
              </w:rPr>
              <w:t xml:space="preserve">Careful responding /attention </w:t>
            </w:r>
            <w:r w:rsidRPr="004E63D3">
              <w:rPr>
                <w:kern w:val="2"/>
                <w:sz w:val="20"/>
                <w:szCs w:val="20"/>
                <w:lang w:val="en-US"/>
                <w14:ligatures w14:val="standardContextual"/>
              </w:rPr>
              <w:fldChar w:fldCharType="begin"/>
            </w:r>
            <w:r>
              <w:rPr>
                <w:kern w:val="2"/>
                <w:sz w:val="20"/>
                <w:szCs w:val="20"/>
                <w:lang w:val="en-US"/>
                <w14:ligatures w14:val="standardContextual"/>
              </w:rPr>
              <w:instrText xml:space="preserve"> ADDIN ZOTERO_ITEM CSL_CITATION {"citationID":"NtgGfKfI","properties":{"formattedCitation":"[15]","plainCitation":"[15]","noteIndex":0},"citationItems":[{"id":5073,"uris":["http://zotero.org/users/9898164/items/LZ56K8N8"],"itemData":{"id":5073,"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 (PsycINFO Database Record (c) 2012 APA, all rights reserved).","container-title":"Psychological methods","DOI":"10.1037/a0028085","journalAbbreviation":"Psychological methods","page":"437-55","source":"ResearchGate","title":"Identifying Careless Responses in Survey Data","volume":"17","author":[{"family":"Meade","given":"Adam"},{"family":"Craig","given":"Bart"}],"issued":{"date-parts":[["2012",4,16]]}}}],"schema":"https://github.com/citation-style-language/schema/raw/master/csl-citation.json"} </w:instrText>
            </w:r>
            <w:r w:rsidRPr="004E63D3">
              <w:rPr>
                <w:kern w:val="2"/>
                <w:sz w:val="20"/>
                <w:szCs w:val="20"/>
                <w:lang w:val="en-US"/>
                <w14:ligatures w14:val="standardContextual"/>
              </w:rPr>
              <w:fldChar w:fldCharType="separate"/>
            </w:r>
            <w:r w:rsidRPr="002C0E4F">
              <w:rPr>
                <w:sz w:val="20"/>
              </w:rPr>
              <w:t>[15]</w:t>
            </w:r>
            <w:r w:rsidRPr="004E63D3">
              <w:rPr>
                <w:kern w:val="2"/>
                <w:sz w:val="20"/>
                <w:szCs w:val="20"/>
                <w:lang w:val="en-US"/>
                <w14:ligatures w14:val="standardContextual"/>
              </w:rPr>
              <w:fldChar w:fldCharType="end"/>
            </w:r>
          </w:p>
        </w:tc>
        <w:tc>
          <w:tcPr>
            <w:tcW w:w="366" w:type="pct"/>
            <w:tcBorders>
              <w:top w:val="nil"/>
              <w:bottom w:val="single" w:sz="4" w:space="0" w:color="auto"/>
            </w:tcBorders>
            <w:shd w:val="clear" w:color="auto" w:fill="FFFFFF"/>
          </w:tcPr>
          <w:p w14:paraId="01FD1E89"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tcBorders>
              <w:top w:val="nil"/>
              <w:bottom w:val="single" w:sz="4" w:space="0" w:color="auto"/>
            </w:tcBorders>
            <w:shd w:val="clear" w:color="auto" w:fill="FFFFFF"/>
          </w:tcPr>
          <w:p w14:paraId="6689236B"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tcBorders>
              <w:top w:val="nil"/>
              <w:bottom w:val="single" w:sz="4" w:space="0" w:color="auto"/>
            </w:tcBorders>
            <w:shd w:val="clear" w:color="auto" w:fill="FFFFFF"/>
          </w:tcPr>
          <w:p w14:paraId="36209BD0"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tcBorders>
              <w:top w:val="nil"/>
              <w:bottom w:val="single" w:sz="4" w:space="0" w:color="auto"/>
            </w:tcBorders>
            <w:shd w:val="clear" w:color="auto" w:fill="FFFFFF"/>
          </w:tcPr>
          <w:p w14:paraId="1C06402C"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367" w:type="pct"/>
            <w:tcBorders>
              <w:top w:val="nil"/>
              <w:bottom w:val="single" w:sz="4" w:space="0" w:color="auto"/>
            </w:tcBorders>
            <w:shd w:val="clear" w:color="auto" w:fill="FFFFFF"/>
          </w:tcPr>
          <w:p w14:paraId="36D8A802"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c>
          <w:tcPr>
            <w:tcW w:w="767" w:type="pct"/>
            <w:tcBorders>
              <w:top w:val="nil"/>
              <w:bottom w:val="single" w:sz="4" w:space="0" w:color="auto"/>
            </w:tcBorders>
            <w:shd w:val="clear" w:color="auto" w:fill="FFFFFF"/>
          </w:tcPr>
          <w:p w14:paraId="30B22E44" w14:textId="77777777" w:rsidR="00EA7077" w:rsidRPr="004E63D3" w:rsidRDefault="00EA7077" w:rsidP="00EA7077">
            <w:pPr>
              <w:shd w:val="clear" w:color="auto" w:fill="FFFFFF"/>
              <w:jc w:val="center"/>
              <w:rPr>
                <w:kern w:val="2"/>
                <w:sz w:val="20"/>
                <w:szCs w:val="20"/>
                <w:lang w:val="en-US"/>
                <w14:ligatures w14:val="standardContextual"/>
              </w:rPr>
            </w:pPr>
            <w:r w:rsidRPr="004E63D3">
              <w:rPr>
                <w:kern w:val="2"/>
                <w:sz w:val="20"/>
                <w:szCs w:val="20"/>
                <w:lang w:val="en-US"/>
                <w14:ligatures w14:val="standardContextual"/>
              </w:rPr>
              <w:t>X</w:t>
            </w:r>
          </w:p>
        </w:tc>
      </w:tr>
    </w:tbl>
    <w:p w14:paraId="7BB601EE" w14:textId="751CED08" w:rsidR="00486E8B" w:rsidRPr="004E63D3" w:rsidRDefault="00486E8B" w:rsidP="00486E8B">
      <w:pPr>
        <w:shd w:val="clear" w:color="auto" w:fill="FFFFFF"/>
        <w:rPr>
          <w:rFonts w:eastAsia="Calibri"/>
          <w:sz w:val="20"/>
          <w:szCs w:val="20"/>
          <w:lang w:val="en-US"/>
        </w:rPr>
      </w:pPr>
      <w:r w:rsidRPr="004E63D3">
        <w:rPr>
          <w:rFonts w:eastAsia="Calibri"/>
          <w:sz w:val="20"/>
          <w:szCs w:val="20"/>
          <w:lang w:val="en-US"/>
        </w:rPr>
        <w:t>T0=Baseline: conducted approximately one week or immediately before the first core workshop, T1: immediately after core workshops 1 and 2, T2: 3 months post-intervention, T3: 6 months post-intervention, T4:  12 months post-intervention, Tn= optional follow-up surveys up to the age of 21. “XX” indicates assessments conducted both immediately before and after the workshop in the treatment condition (T3).</w:t>
      </w:r>
      <w:r w:rsidRPr="004E63D3">
        <w:rPr>
          <w:rFonts w:eastAsia="Calibri"/>
          <w:kern w:val="2"/>
          <w:sz w:val="20"/>
          <w:szCs w:val="20"/>
          <w:lang w:val="en-US"/>
          <w14:ligatures w14:val="standardContextual"/>
        </w:rPr>
        <w:br/>
      </w:r>
      <w:r w:rsidRPr="004E63D3">
        <w:rPr>
          <w:rFonts w:eastAsia="Calibri"/>
          <w:kern w:val="2"/>
          <w:sz w:val="20"/>
          <w:szCs w:val="20"/>
          <w:vertAlign w:val="superscript"/>
          <w:lang w:val="en-US"/>
          <w14:ligatures w14:val="standardContextual"/>
        </w:rPr>
        <w:t>a</w:t>
      </w:r>
      <w:r w:rsidRPr="004E63D3">
        <w:rPr>
          <w:rFonts w:eastAsia="Calibri"/>
          <w:kern w:val="2"/>
          <w:sz w:val="20"/>
          <w:szCs w:val="20"/>
          <w:lang w:val="en-US"/>
          <w14:ligatures w14:val="standardContextual"/>
        </w:rPr>
        <w:t xml:space="preserve"> = measured only of the intervention arm participants. </w:t>
      </w:r>
      <w:r w:rsidRPr="004E63D3">
        <w:rPr>
          <w:rFonts w:eastAsia="Calibri"/>
          <w:kern w:val="2"/>
          <w:sz w:val="20"/>
          <w:szCs w:val="20"/>
          <w:vertAlign w:val="superscript"/>
          <w:lang w:val="en-US"/>
          <w14:ligatures w14:val="standardContextual"/>
        </w:rPr>
        <w:t>b</w:t>
      </w:r>
      <w:r w:rsidRPr="004E63D3">
        <w:rPr>
          <w:rFonts w:eastAsia="Calibri"/>
          <w:kern w:val="2"/>
          <w:sz w:val="20"/>
          <w:szCs w:val="20"/>
          <w:lang w:val="en-US"/>
          <w14:ligatures w14:val="standardContextual"/>
        </w:rPr>
        <w:t xml:space="preserve"> = Questionnaire measure developed during the feasibility study for use in this study based named sources. </w:t>
      </w:r>
    </w:p>
    <w:p w14:paraId="484ECC9A" w14:textId="77777777" w:rsidR="00486E8B" w:rsidRPr="00486E8B" w:rsidRDefault="00486E8B" w:rsidP="02941D9E">
      <w:pPr>
        <w:spacing w:line="360" w:lineRule="auto"/>
        <w:rPr>
          <w:i/>
          <w:iCs/>
          <w:lang w:val="en-US"/>
        </w:rPr>
      </w:pPr>
    </w:p>
    <w:p w14:paraId="1B197020" w14:textId="77777777" w:rsidR="004E63D3" w:rsidRDefault="004E63D3" w:rsidP="004E63D3">
      <w:pPr>
        <w:spacing w:line="480" w:lineRule="auto"/>
        <w:rPr>
          <w:lang w:val="en-US"/>
        </w:rPr>
      </w:pPr>
    </w:p>
    <w:p w14:paraId="243E0424" w14:textId="74A36D23" w:rsidR="00420E2E" w:rsidRPr="00477A80" w:rsidRDefault="0021641C" w:rsidP="00F5215C">
      <w:pPr>
        <w:spacing w:line="480" w:lineRule="auto"/>
        <w:rPr>
          <w:i/>
          <w:shd w:val="clear" w:color="auto" w:fill="FAF9F8"/>
          <w:lang w:val="en-US"/>
        </w:rPr>
      </w:pPr>
      <w:r>
        <w:rPr>
          <w:b/>
          <w:lang w:val="en-US"/>
        </w:rPr>
        <w:lastRenderedPageBreak/>
        <w:t>Supplementary Table 2</w:t>
      </w:r>
      <w:r w:rsidR="00F5215C" w:rsidRPr="004E63D3">
        <w:rPr>
          <w:b/>
          <w:lang w:val="en-US"/>
        </w:rPr>
        <w:t>:</w:t>
      </w:r>
      <w:r w:rsidR="00F5215C">
        <w:rPr>
          <w:lang w:val="en-US"/>
        </w:rPr>
        <w:t xml:space="preserve"> </w:t>
      </w:r>
      <w:r>
        <w:rPr>
          <w:lang w:val="en-US"/>
        </w:rPr>
        <w:br/>
      </w:r>
      <w:r w:rsidR="004B6EB2" w:rsidRPr="00CE227A">
        <w:rPr>
          <w:rFonts w:eastAsia="Times New Roman"/>
          <w:i/>
          <w:lang w:val="en-US"/>
        </w:rPr>
        <w:t xml:space="preserve">Overview of T0-T4 </w:t>
      </w:r>
      <w:r w:rsidR="00261442">
        <w:rPr>
          <w:rFonts w:eastAsia="Times New Roman"/>
          <w:i/>
          <w:lang w:val="en-US"/>
        </w:rPr>
        <w:t>m</w:t>
      </w:r>
      <w:r w:rsidR="00261442" w:rsidRPr="00CE227A">
        <w:rPr>
          <w:rFonts w:eastAsia="Times New Roman"/>
          <w:i/>
          <w:lang w:val="en-US"/>
        </w:rPr>
        <w:t xml:space="preserve">easurements and </w:t>
      </w:r>
      <w:r w:rsidR="00261442">
        <w:rPr>
          <w:rFonts w:eastAsia="Times New Roman"/>
          <w:i/>
          <w:lang w:val="en-US"/>
        </w:rPr>
        <w:t>q</w:t>
      </w:r>
      <w:r w:rsidR="00261442" w:rsidRPr="00CE227A">
        <w:rPr>
          <w:rFonts w:eastAsia="Times New Roman"/>
          <w:i/>
          <w:lang w:val="en-US"/>
        </w:rPr>
        <w:t xml:space="preserve">uestion </w:t>
      </w:r>
      <w:r w:rsidR="00261442">
        <w:rPr>
          <w:rFonts w:eastAsia="Times New Roman"/>
          <w:i/>
          <w:lang w:val="en-US"/>
        </w:rPr>
        <w:t>o</w:t>
      </w:r>
      <w:r w:rsidR="00261442" w:rsidRPr="00CE227A">
        <w:rPr>
          <w:rFonts w:eastAsia="Times New Roman"/>
          <w:i/>
          <w:lang w:val="en-US"/>
        </w:rPr>
        <w:t xml:space="preserve">rder at </w:t>
      </w:r>
      <w:r w:rsidR="00261442">
        <w:rPr>
          <w:rFonts w:eastAsia="Times New Roman"/>
          <w:i/>
          <w:lang w:val="en-US"/>
        </w:rPr>
        <w:t>e</w:t>
      </w:r>
      <w:r w:rsidR="00261442" w:rsidRPr="00CE227A">
        <w:rPr>
          <w:rFonts w:eastAsia="Times New Roman"/>
          <w:i/>
          <w:lang w:val="en-US"/>
        </w:rPr>
        <w:t xml:space="preserve">ach </w:t>
      </w:r>
      <w:r w:rsidR="00261442">
        <w:rPr>
          <w:rFonts w:eastAsia="Times New Roman"/>
          <w:i/>
          <w:lang w:val="en-US"/>
        </w:rPr>
        <w:t>a</w:t>
      </w:r>
      <w:r w:rsidR="00261442" w:rsidRPr="00CE227A">
        <w:rPr>
          <w:rFonts w:eastAsia="Times New Roman"/>
          <w:i/>
          <w:lang w:val="en-US"/>
        </w:rPr>
        <w:t xml:space="preserve">ssessment </w:t>
      </w:r>
      <w:r w:rsidR="00261442">
        <w:rPr>
          <w:rFonts w:eastAsia="Times New Roman"/>
          <w:i/>
          <w:lang w:val="en-US"/>
        </w:rPr>
        <w:t>t</w:t>
      </w:r>
      <w:r w:rsidR="00261442" w:rsidRPr="00CE227A">
        <w:rPr>
          <w:rFonts w:eastAsia="Times New Roman"/>
          <w:i/>
          <w:lang w:val="en-US"/>
        </w:rPr>
        <w:t>imepoint</w:t>
      </w:r>
    </w:p>
    <w:tbl>
      <w:tblPr>
        <w:tblStyle w:val="Tabellenraster"/>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56"/>
        <w:gridCol w:w="2253"/>
        <w:gridCol w:w="2613"/>
        <w:gridCol w:w="1950"/>
      </w:tblGrid>
      <w:tr w:rsidR="00122C0F" w:rsidRPr="00074255" w14:paraId="665B5A79" w14:textId="67EA1DF6" w:rsidTr="00AD323F">
        <w:tc>
          <w:tcPr>
            <w:tcW w:w="1243" w:type="pct"/>
          </w:tcPr>
          <w:p w14:paraId="090F89BF" w14:textId="51C78FDE" w:rsidR="00122C0F" w:rsidRPr="00074255" w:rsidRDefault="00122C0F" w:rsidP="00262B1C">
            <w:pPr>
              <w:rPr>
                <w:sz w:val="20"/>
                <w:szCs w:val="20"/>
                <w:shd w:val="clear" w:color="auto" w:fill="FAF9F8"/>
                <w:lang w:val="en-US"/>
              </w:rPr>
            </w:pPr>
            <w:r w:rsidRPr="00074255">
              <w:rPr>
                <w:sz w:val="20"/>
                <w:szCs w:val="20"/>
                <w:shd w:val="clear" w:color="auto" w:fill="FAF9F8"/>
                <w:lang w:val="en-US"/>
              </w:rPr>
              <w:t xml:space="preserve">Timepoint </w:t>
            </w:r>
          </w:p>
        </w:tc>
        <w:tc>
          <w:tcPr>
            <w:tcW w:w="1242" w:type="pct"/>
          </w:tcPr>
          <w:p w14:paraId="34240EDF" w14:textId="724E50BA" w:rsidR="00122C0F" w:rsidRPr="00074255" w:rsidRDefault="00122C0F" w:rsidP="00262B1C">
            <w:pPr>
              <w:rPr>
                <w:sz w:val="20"/>
                <w:szCs w:val="20"/>
                <w:shd w:val="clear" w:color="auto" w:fill="FAF9F8"/>
                <w:lang w:val="en-US"/>
              </w:rPr>
            </w:pPr>
            <w:r w:rsidRPr="00074255">
              <w:rPr>
                <w:sz w:val="20"/>
                <w:szCs w:val="20"/>
                <w:shd w:val="clear" w:color="auto" w:fill="FAF9F8"/>
                <w:lang w:val="en-US"/>
              </w:rPr>
              <w:t>Student survey</w:t>
            </w:r>
          </w:p>
        </w:tc>
        <w:tc>
          <w:tcPr>
            <w:tcW w:w="1440" w:type="pct"/>
          </w:tcPr>
          <w:p w14:paraId="6DA3856F" w14:textId="0916FDD4" w:rsidR="00122C0F" w:rsidRPr="00074255" w:rsidRDefault="00122C0F" w:rsidP="00262B1C">
            <w:pPr>
              <w:rPr>
                <w:sz w:val="20"/>
                <w:szCs w:val="20"/>
                <w:shd w:val="clear" w:color="auto" w:fill="FAF9F8"/>
                <w:lang w:val="en-US"/>
              </w:rPr>
            </w:pPr>
            <w:r w:rsidRPr="00074255">
              <w:rPr>
                <w:sz w:val="20"/>
                <w:szCs w:val="20"/>
                <w:shd w:val="clear" w:color="auto" w:fill="FAF9F8"/>
                <w:lang w:val="en-US"/>
              </w:rPr>
              <w:t>Teacher survey</w:t>
            </w:r>
          </w:p>
        </w:tc>
        <w:tc>
          <w:tcPr>
            <w:tcW w:w="1075" w:type="pct"/>
          </w:tcPr>
          <w:p w14:paraId="1B8C4454" w14:textId="2273197A" w:rsidR="00122C0F" w:rsidRPr="00074255" w:rsidRDefault="00122C0F" w:rsidP="00262B1C">
            <w:pPr>
              <w:rPr>
                <w:sz w:val="20"/>
                <w:szCs w:val="20"/>
                <w:shd w:val="clear" w:color="auto" w:fill="FAF9F8"/>
                <w:lang w:val="en-US"/>
              </w:rPr>
            </w:pPr>
            <w:r w:rsidRPr="00074255">
              <w:rPr>
                <w:sz w:val="20"/>
                <w:szCs w:val="20"/>
                <w:shd w:val="clear" w:color="auto" w:fill="FAF9F8"/>
                <w:lang w:val="en-US"/>
              </w:rPr>
              <w:t xml:space="preserve">Interventionist </w:t>
            </w:r>
            <w:proofErr w:type="spellStart"/>
            <w:r w:rsidRPr="00074255">
              <w:rPr>
                <w:sz w:val="20"/>
                <w:szCs w:val="20"/>
                <w:shd w:val="clear" w:color="auto" w:fill="FAF9F8"/>
                <w:lang w:val="en-US"/>
              </w:rPr>
              <w:t>survey</w:t>
            </w:r>
            <w:r w:rsidR="00262B1C" w:rsidRPr="00074255">
              <w:rPr>
                <w:sz w:val="20"/>
                <w:szCs w:val="20"/>
                <w:vertAlign w:val="superscript"/>
                <w:lang w:val="en-US"/>
              </w:rPr>
              <w:t>a</w:t>
            </w:r>
            <w:proofErr w:type="spellEnd"/>
          </w:p>
        </w:tc>
      </w:tr>
      <w:tr w:rsidR="00122C0F" w:rsidRPr="00261442" w14:paraId="0992FBD5" w14:textId="0F281FCA" w:rsidTr="00AD323F">
        <w:tc>
          <w:tcPr>
            <w:tcW w:w="1243" w:type="pct"/>
          </w:tcPr>
          <w:p w14:paraId="08E7C297" w14:textId="140B62A9" w:rsidR="00122C0F" w:rsidRPr="00074255" w:rsidRDefault="00122C0F" w:rsidP="00262B1C">
            <w:pPr>
              <w:rPr>
                <w:sz w:val="20"/>
                <w:szCs w:val="20"/>
                <w:shd w:val="clear" w:color="auto" w:fill="FAF9F8"/>
                <w:lang w:val="en-US"/>
              </w:rPr>
            </w:pPr>
            <w:r w:rsidRPr="00074255">
              <w:rPr>
                <w:sz w:val="20"/>
                <w:szCs w:val="20"/>
                <w:shd w:val="clear" w:color="auto" w:fill="FAF9F8"/>
                <w:lang w:val="en-US"/>
              </w:rPr>
              <w:t>T0 Before implementation of the teaching unit</w:t>
            </w:r>
          </w:p>
        </w:tc>
        <w:tc>
          <w:tcPr>
            <w:tcW w:w="1242" w:type="pct"/>
          </w:tcPr>
          <w:p w14:paraId="2C14FAF4" w14:textId="71DE2CB6" w:rsidR="00122C0F" w:rsidRPr="00074255" w:rsidRDefault="007F13EC" w:rsidP="00262B1C">
            <w:pPr>
              <w:autoSpaceDE w:val="0"/>
              <w:autoSpaceDN w:val="0"/>
              <w:adjustRightInd w:val="0"/>
              <w:rPr>
                <w:sz w:val="20"/>
                <w:szCs w:val="20"/>
                <w:shd w:val="clear" w:color="auto" w:fill="FAF9F8"/>
                <w:lang w:val="en-US"/>
              </w:rPr>
            </w:pPr>
            <w:r w:rsidRPr="00074255">
              <w:rPr>
                <w:sz w:val="20"/>
                <w:szCs w:val="20"/>
                <w:shd w:val="clear" w:color="auto" w:fill="FAF9F8"/>
                <w:lang w:val="en-US"/>
              </w:rPr>
              <w:t>A</w:t>
            </w:r>
            <w:r w:rsidR="00122C0F" w:rsidRPr="00074255">
              <w:rPr>
                <w:sz w:val="20"/>
                <w:szCs w:val="20"/>
                <w:shd w:val="clear" w:color="auto" w:fill="FAF9F8"/>
                <w:lang w:val="en-US"/>
              </w:rPr>
              <w:t>: Intro</w:t>
            </w:r>
          </w:p>
          <w:p w14:paraId="1008BD1D" w14:textId="307EE9FD" w:rsidR="66FA4FBA" w:rsidRPr="00074255" w:rsidRDefault="007F13EC" w:rsidP="00262B1C">
            <w:pPr>
              <w:rPr>
                <w:sz w:val="20"/>
                <w:szCs w:val="20"/>
                <w:lang w:val="en-US"/>
              </w:rPr>
            </w:pPr>
            <w:r w:rsidRPr="00074255">
              <w:rPr>
                <w:sz w:val="20"/>
                <w:szCs w:val="20"/>
                <w:lang w:val="en-US"/>
              </w:rPr>
              <w:t>B</w:t>
            </w:r>
            <w:r w:rsidR="6A89115E" w:rsidRPr="00074255">
              <w:rPr>
                <w:sz w:val="20"/>
                <w:szCs w:val="20"/>
                <w:lang w:val="en-US"/>
              </w:rPr>
              <w:t xml:space="preserve">: </w:t>
            </w:r>
            <w:r w:rsidR="00AD323F" w:rsidRPr="00074255">
              <w:rPr>
                <w:sz w:val="20"/>
                <w:szCs w:val="20"/>
                <w:lang w:val="en-US"/>
              </w:rPr>
              <w:t>Vaping</w:t>
            </w:r>
            <w:r w:rsidR="434A4A16" w:rsidRPr="00074255">
              <w:rPr>
                <w:color w:val="000000" w:themeColor="text1"/>
                <w:sz w:val="20"/>
                <w:szCs w:val="20"/>
                <w:lang w:val="en-US"/>
              </w:rPr>
              <w:t>/</w:t>
            </w:r>
            <w:r w:rsidR="66FA4FBA" w:rsidRPr="00074255">
              <w:rPr>
                <w:sz w:val="20"/>
                <w:szCs w:val="20"/>
                <w:lang w:val="en-US"/>
              </w:rPr>
              <w:br/>
            </w:r>
            <w:r w:rsidR="00AD323F" w:rsidRPr="00074255">
              <w:rPr>
                <w:color w:val="000000" w:themeColor="text1"/>
                <w:sz w:val="20"/>
                <w:szCs w:val="20"/>
                <w:lang w:val="en-US"/>
              </w:rPr>
              <w:t>smoking</w:t>
            </w:r>
            <w:r w:rsidR="434A4A16" w:rsidRPr="00074255">
              <w:rPr>
                <w:color w:val="000000" w:themeColor="text1"/>
                <w:sz w:val="20"/>
                <w:szCs w:val="20"/>
                <w:lang w:val="en-US"/>
              </w:rPr>
              <w:t xml:space="preserve"> behavior and intention</w:t>
            </w:r>
            <w:r w:rsidR="00AD323F" w:rsidRPr="00074255">
              <w:rPr>
                <w:color w:val="000000" w:themeColor="text1"/>
                <w:sz w:val="20"/>
                <w:szCs w:val="20"/>
                <w:lang w:val="en-US"/>
              </w:rPr>
              <w:t xml:space="preserve"> &amp; attention check</w:t>
            </w:r>
          </w:p>
          <w:p w14:paraId="6CAE9C55" w14:textId="216768BC" w:rsidR="00122C0F" w:rsidRPr="00074255" w:rsidRDefault="007F13EC" w:rsidP="00262B1C">
            <w:pPr>
              <w:autoSpaceDE w:val="0"/>
              <w:autoSpaceDN w:val="0"/>
              <w:adjustRightInd w:val="0"/>
              <w:rPr>
                <w:sz w:val="20"/>
                <w:szCs w:val="20"/>
                <w:shd w:val="clear" w:color="auto" w:fill="FAF9F8"/>
                <w:lang w:val="en-US"/>
              </w:rPr>
            </w:pPr>
            <w:r w:rsidRPr="00074255">
              <w:rPr>
                <w:sz w:val="20"/>
                <w:szCs w:val="20"/>
                <w:shd w:val="clear" w:color="auto" w:fill="FAF9F8"/>
                <w:lang w:val="en-US"/>
              </w:rPr>
              <w:t>C</w:t>
            </w:r>
            <w:r w:rsidR="66FA4FBA" w:rsidRPr="00074255">
              <w:rPr>
                <w:sz w:val="20"/>
                <w:szCs w:val="20"/>
                <w:shd w:val="clear" w:color="auto" w:fill="FAF9F8"/>
                <w:lang w:val="en-US"/>
              </w:rPr>
              <w:t xml:space="preserve">: Determinants of </w:t>
            </w:r>
            <w:r w:rsidR="66FA4FBA" w:rsidRPr="00074255">
              <w:rPr>
                <w:sz w:val="20"/>
                <w:szCs w:val="20"/>
                <w:lang w:val="en-US"/>
              </w:rPr>
              <w:t>vapi</w:t>
            </w:r>
            <w:r w:rsidR="56327BEE" w:rsidRPr="00074255">
              <w:rPr>
                <w:sz w:val="20"/>
                <w:szCs w:val="20"/>
                <w:lang w:val="en-US"/>
              </w:rPr>
              <w:t>n</w:t>
            </w:r>
            <w:r w:rsidR="66FA4FBA" w:rsidRPr="00074255">
              <w:rPr>
                <w:sz w:val="20"/>
                <w:szCs w:val="20"/>
                <w:lang w:val="en-US"/>
              </w:rPr>
              <w:t>g/</w:t>
            </w:r>
            <w:r w:rsidR="66FA4FBA" w:rsidRPr="00074255">
              <w:rPr>
                <w:sz w:val="20"/>
                <w:szCs w:val="20"/>
                <w:shd w:val="clear" w:color="auto" w:fill="FAF9F8"/>
                <w:lang w:val="en-US"/>
              </w:rPr>
              <w:t xml:space="preserve">smoking behavior </w:t>
            </w:r>
          </w:p>
          <w:p w14:paraId="0511870A" w14:textId="383DB8C0" w:rsidR="007F13EC" w:rsidRPr="00074255" w:rsidRDefault="007F13EC" w:rsidP="00262B1C">
            <w:pPr>
              <w:autoSpaceDE w:val="0"/>
              <w:autoSpaceDN w:val="0"/>
              <w:adjustRightInd w:val="0"/>
              <w:rPr>
                <w:sz w:val="20"/>
                <w:szCs w:val="20"/>
                <w:shd w:val="clear" w:color="auto" w:fill="FAF9F8"/>
                <w:lang w:val="en-US"/>
              </w:rPr>
            </w:pPr>
            <w:r w:rsidRPr="00074255">
              <w:rPr>
                <w:sz w:val="20"/>
                <w:szCs w:val="20"/>
                <w:shd w:val="clear" w:color="auto" w:fill="FAF9F8"/>
                <w:lang w:val="en-US"/>
              </w:rPr>
              <w:t>G</w:t>
            </w:r>
            <w:r w:rsidR="66FA4FBA" w:rsidRPr="00074255">
              <w:rPr>
                <w:sz w:val="20"/>
                <w:szCs w:val="20"/>
                <w:shd w:val="clear" w:color="auto" w:fill="FAF9F8"/>
                <w:lang w:val="en-US"/>
              </w:rPr>
              <w:t>: Social determinants of health</w:t>
            </w:r>
          </w:p>
          <w:p w14:paraId="3E20C0D8" w14:textId="51C98D12" w:rsidR="00122C0F" w:rsidRPr="00074255" w:rsidRDefault="007F13EC" w:rsidP="00262B1C">
            <w:pPr>
              <w:autoSpaceDE w:val="0"/>
              <w:autoSpaceDN w:val="0"/>
              <w:adjustRightInd w:val="0"/>
              <w:rPr>
                <w:sz w:val="20"/>
                <w:szCs w:val="20"/>
                <w:shd w:val="clear" w:color="auto" w:fill="FAF9F8"/>
                <w:lang w:val="en-US"/>
              </w:rPr>
            </w:pPr>
            <w:r w:rsidRPr="00074255">
              <w:rPr>
                <w:sz w:val="20"/>
                <w:szCs w:val="20"/>
                <w:lang w:val="en-US"/>
              </w:rPr>
              <w:t>H: Q</w:t>
            </w:r>
            <w:r w:rsidR="66FA4FBA" w:rsidRPr="00074255">
              <w:rPr>
                <w:sz w:val="20"/>
                <w:szCs w:val="20"/>
                <w:lang w:val="en-US"/>
              </w:rPr>
              <w:t>uestion on careful responding</w:t>
            </w:r>
          </w:p>
        </w:tc>
        <w:tc>
          <w:tcPr>
            <w:tcW w:w="1440" w:type="pct"/>
          </w:tcPr>
          <w:p w14:paraId="7E2370A1" w14:textId="77777777" w:rsidR="00122C0F" w:rsidRPr="00074255" w:rsidRDefault="00122C0F" w:rsidP="00262B1C">
            <w:pPr>
              <w:autoSpaceDE w:val="0"/>
              <w:autoSpaceDN w:val="0"/>
              <w:adjustRightInd w:val="0"/>
              <w:rPr>
                <w:sz w:val="20"/>
                <w:szCs w:val="20"/>
                <w:shd w:val="clear" w:color="auto" w:fill="FAF9F8"/>
                <w:lang w:val="en-US"/>
              </w:rPr>
            </w:pPr>
          </w:p>
        </w:tc>
        <w:tc>
          <w:tcPr>
            <w:tcW w:w="1075" w:type="pct"/>
          </w:tcPr>
          <w:p w14:paraId="11585244" w14:textId="77777777" w:rsidR="00122C0F" w:rsidRPr="00074255" w:rsidRDefault="00122C0F" w:rsidP="00262B1C">
            <w:pPr>
              <w:autoSpaceDE w:val="0"/>
              <w:autoSpaceDN w:val="0"/>
              <w:adjustRightInd w:val="0"/>
              <w:rPr>
                <w:sz w:val="20"/>
                <w:szCs w:val="20"/>
                <w:shd w:val="clear" w:color="auto" w:fill="FAF9F8"/>
                <w:lang w:val="en-US"/>
              </w:rPr>
            </w:pPr>
          </w:p>
        </w:tc>
      </w:tr>
      <w:tr w:rsidR="00122C0F" w:rsidRPr="00261442" w14:paraId="053793B0" w14:textId="1C1FF387" w:rsidTr="00AD323F">
        <w:tc>
          <w:tcPr>
            <w:tcW w:w="1243" w:type="pct"/>
          </w:tcPr>
          <w:p w14:paraId="53258B46" w14:textId="6E82E0DF" w:rsidR="00122C0F" w:rsidRPr="00074255" w:rsidRDefault="00122C0F" w:rsidP="00262B1C">
            <w:pPr>
              <w:spacing w:after="160"/>
              <w:rPr>
                <w:sz w:val="20"/>
                <w:szCs w:val="20"/>
                <w:lang w:val="en-US"/>
              </w:rPr>
            </w:pPr>
            <w:r w:rsidRPr="00074255">
              <w:rPr>
                <w:sz w:val="20"/>
                <w:szCs w:val="20"/>
                <w:shd w:val="clear" w:color="auto" w:fill="FAF9F8"/>
                <w:lang w:val="en-US"/>
              </w:rPr>
              <w:t>T1</w:t>
            </w:r>
            <w:r w:rsidRPr="00074255">
              <w:rPr>
                <w:sz w:val="20"/>
                <w:szCs w:val="20"/>
                <w:lang w:val="en-US"/>
              </w:rPr>
              <w:t xml:space="preserve"> After teaching unit</w:t>
            </w:r>
          </w:p>
          <w:p w14:paraId="19DEC61C" w14:textId="71763B93" w:rsidR="00122C0F" w:rsidRPr="00074255" w:rsidRDefault="00122C0F" w:rsidP="00262B1C">
            <w:pPr>
              <w:rPr>
                <w:sz w:val="20"/>
                <w:szCs w:val="20"/>
                <w:shd w:val="clear" w:color="auto" w:fill="FAF9F8"/>
                <w:lang w:val="en-US"/>
              </w:rPr>
            </w:pPr>
          </w:p>
          <w:p w14:paraId="5FD8716F" w14:textId="77777777" w:rsidR="005F6338" w:rsidRPr="00074255" w:rsidRDefault="005F6338" w:rsidP="00262B1C">
            <w:pPr>
              <w:rPr>
                <w:sz w:val="20"/>
                <w:szCs w:val="20"/>
                <w:shd w:val="clear" w:color="auto" w:fill="FAF9F8"/>
                <w:lang w:val="en-US"/>
              </w:rPr>
            </w:pPr>
          </w:p>
          <w:p w14:paraId="3AEF365A" w14:textId="765B2215" w:rsidR="00122C0F" w:rsidRPr="00074255" w:rsidRDefault="00122C0F" w:rsidP="00262B1C">
            <w:pPr>
              <w:spacing w:after="160"/>
              <w:rPr>
                <w:sz w:val="20"/>
                <w:szCs w:val="20"/>
                <w:shd w:val="clear" w:color="auto" w:fill="FAF9F8"/>
                <w:lang w:val="en-US"/>
              </w:rPr>
            </w:pPr>
          </w:p>
        </w:tc>
        <w:tc>
          <w:tcPr>
            <w:tcW w:w="1242" w:type="pct"/>
          </w:tcPr>
          <w:p w14:paraId="0BF047A7" w14:textId="36C0B152" w:rsidR="00122C0F" w:rsidRPr="00074255" w:rsidRDefault="007F13EC" w:rsidP="00262B1C">
            <w:pPr>
              <w:autoSpaceDE w:val="0"/>
              <w:autoSpaceDN w:val="0"/>
              <w:adjustRightInd w:val="0"/>
              <w:rPr>
                <w:sz w:val="20"/>
                <w:szCs w:val="20"/>
                <w:shd w:val="clear" w:color="auto" w:fill="FAF9F8"/>
                <w:lang w:val="en-US"/>
              </w:rPr>
            </w:pPr>
            <w:r w:rsidRPr="00074255">
              <w:rPr>
                <w:sz w:val="20"/>
                <w:szCs w:val="20"/>
                <w:shd w:val="clear" w:color="auto" w:fill="FAF9F8"/>
                <w:lang w:val="en-US"/>
              </w:rPr>
              <w:t>A</w:t>
            </w:r>
            <w:r w:rsidR="00122C0F" w:rsidRPr="00074255">
              <w:rPr>
                <w:sz w:val="20"/>
                <w:szCs w:val="20"/>
                <w:shd w:val="clear" w:color="auto" w:fill="FAF9F8"/>
                <w:lang w:val="en-US"/>
              </w:rPr>
              <w:t>: Intro</w:t>
            </w:r>
          </w:p>
          <w:p w14:paraId="1BF99362" w14:textId="19AE0F2B" w:rsidR="00122C0F" w:rsidRPr="00074255" w:rsidRDefault="007F13EC" w:rsidP="00262B1C">
            <w:pPr>
              <w:autoSpaceDE w:val="0"/>
              <w:autoSpaceDN w:val="0"/>
              <w:adjustRightInd w:val="0"/>
              <w:rPr>
                <w:sz w:val="20"/>
                <w:szCs w:val="20"/>
                <w:shd w:val="clear" w:color="auto" w:fill="FAF9F8"/>
                <w:lang w:val="en-US"/>
              </w:rPr>
            </w:pPr>
            <w:r w:rsidRPr="00074255">
              <w:rPr>
                <w:sz w:val="20"/>
                <w:szCs w:val="20"/>
                <w:lang w:val="en-US"/>
              </w:rPr>
              <w:t>B</w:t>
            </w:r>
            <w:r w:rsidR="66FA4FBA" w:rsidRPr="00074255">
              <w:rPr>
                <w:sz w:val="20"/>
                <w:szCs w:val="20"/>
                <w:lang w:val="en-US"/>
              </w:rPr>
              <w:t xml:space="preserve">: </w:t>
            </w:r>
            <w:r w:rsidR="00AD323F" w:rsidRPr="00074255">
              <w:rPr>
                <w:sz w:val="20"/>
                <w:szCs w:val="20"/>
                <w:lang w:val="en-US"/>
              </w:rPr>
              <w:t>V</w:t>
            </w:r>
            <w:r w:rsidR="00AD323F" w:rsidRPr="00074255">
              <w:rPr>
                <w:color w:val="000000" w:themeColor="text1"/>
                <w:sz w:val="20"/>
                <w:szCs w:val="20"/>
                <w:lang w:val="en-US"/>
              </w:rPr>
              <w:t>aping/ s</w:t>
            </w:r>
            <w:r w:rsidR="48B2D104" w:rsidRPr="00074255">
              <w:rPr>
                <w:color w:val="000000" w:themeColor="text1"/>
                <w:sz w:val="20"/>
                <w:szCs w:val="20"/>
                <w:lang w:val="en-US"/>
              </w:rPr>
              <w:t>mokin</w:t>
            </w:r>
            <w:r w:rsidR="00AD323F" w:rsidRPr="00074255">
              <w:rPr>
                <w:color w:val="000000" w:themeColor="text1"/>
                <w:sz w:val="20"/>
                <w:szCs w:val="20"/>
                <w:lang w:val="en-US"/>
              </w:rPr>
              <w:t>g</w:t>
            </w:r>
            <w:r w:rsidR="00122C0F" w:rsidRPr="00074255">
              <w:rPr>
                <w:sz w:val="20"/>
                <w:szCs w:val="20"/>
                <w:lang w:val="en-US"/>
              </w:rPr>
              <w:br/>
            </w:r>
            <w:r w:rsidR="48B2D104" w:rsidRPr="00074255">
              <w:rPr>
                <w:color w:val="000000" w:themeColor="text1"/>
                <w:sz w:val="20"/>
                <w:szCs w:val="20"/>
                <w:lang w:val="en-US"/>
              </w:rPr>
              <w:t>behavior and intention</w:t>
            </w:r>
            <w:r w:rsidR="00AD323F" w:rsidRPr="00074255">
              <w:rPr>
                <w:color w:val="000000" w:themeColor="text1"/>
                <w:sz w:val="20"/>
                <w:szCs w:val="20"/>
                <w:lang w:val="en-US"/>
              </w:rPr>
              <w:t xml:space="preserve"> &amp; attention check</w:t>
            </w:r>
          </w:p>
          <w:p w14:paraId="0604E7A7" w14:textId="4C838F28" w:rsidR="00122C0F" w:rsidRPr="00074255" w:rsidRDefault="007F13EC" w:rsidP="00262B1C">
            <w:pPr>
              <w:spacing w:after="160"/>
              <w:rPr>
                <w:sz w:val="20"/>
                <w:szCs w:val="20"/>
                <w:lang w:val="en-US"/>
              </w:rPr>
            </w:pPr>
            <w:r w:rsidRPr="00074255">
              <w:rPr>
                <w:sz w:val="20"/>
                <w:szCs w:val="20"/>
                <w:lang w:val="en-US"/>
              </w:rPr>
              <w:t>C</w:t>
            </w:r>
            <w:r w:rsidR="66FA4FBA" w:rsidRPr="00074255">
              <w:rPr>
                <w:sz w:val="20"/>
                <w:szCs w:val="20"/>
                <w:lang w:val="en-US"/>
              </w:rPr>
              <w:t xml:space="preserve">: Determinants of vaping/smoking behavior (abridged) </w:t>
            </w:r>
            <w:r w:rsidR="00122C0F" w:rsidRPr="00074255">
              <w:rPr>
                <w:sz w:val="20"/>
                <w:szCs w:val="20"/>
                <w:lang w:val="en-US"/>
              </w:rPr>
              <w:br/>
            </w:r>
            <w:r w:rsidRPr="00074255">
              <w:rPr>
                <w:sz w:val="20"/>
                <w:szCs w:val="20"/>
                <w:lang w:val="en-US"/>
              </w:rPr>
              <w:t>F</w:t>
            </w:r>
            <w:r w:rsidR="66FA4FBA" w:rsidRPr="00074255">
              <w:rPr>
                <w:sz w:val="20"/>
                <w:szCs w:val="20"/>
                <w:lang w:val="en-US"/>
              </w:rPr>
              <w:t xml:space="preserve">: </w:t>
            </w:r>
            <w:proofErr w:type="spellStart"/>
            <w:r w:rsidR="66FA4FBA" w:rsidRPr="00074255">
              <w:rPr>
                <w:sz w:val="20"/>
                <w:szCs w:val="20"/>
                <w:lang w:val="en-US"/>
              </w:rPr>
              <w:t>Evaluation</w:t>
            </w:r>
            <w:r w:rsidR="00AD323F" w:rsidRPr="00074255">
              <w:rPr>
                <w:sz w:val="20"/>
                <w:szCs w:val="20"/>
                <w:vertAlign w:val="superscript"/>
                <w:lang w:val="en-US"/>
              </w:rPr>
              <w:t>a</w:t>
            </w:r>
            <w:proofErr w:type="spellEnd"/>
            <w:r w:rsidR="00AD323F" w:rsidRPr="00074255">
              <w:rPr>
                <w:sz w:val="20"/>
                <w:szCs w:val="20"/>
                <w:lang w:val="en-US"/>
              </w:rPr>
              <w:t xml:space="preserve"> </w:t>
            </w:r>
            <w:r w:rsidRPr="00074255">
              <w:rPr>
                <w:sz w:val="20"/>
                <w:szCs w:val="20"/>
                <w:lang w:val="en-US"/>
              </w:rPr>
              <w:br/>
              <w:t>H:</w:t>
            </w:r>
            <w:r w:rsidR="00AD323F" w:rsidRPr="00074255">
              <w:rPr>
                <w:sz w:val="20"/>
                <w:szCs w:val="20"/>
                <w:lang w:val="en-US"/>
              </w:rPr>
              <w:t xml:space="preserve"> </w:t>
            </w:r>
            <w:r w:rsidRPr="00074255">
              <w:rPr>
                <w:sz w:val="20"/>
                <w:szCs w:val="20"/>
                <w:lang w:val="en-US"/>
              </w:rPr>
              <w:t>Q</w:t>
            </w:r>
            <w:r w:rsidR="00AD323F" w:rsidRPr="00074255">
              <w:rPr>
                <w:sz w:val="20"/>
                <w:szCs w:val="20"/>
                <w:lang w:val="en-US"/>
              </w:rPr>
              <w:t>uestion on careful responding</w:t>
            </w:r>
          </w:p>
        </w:tc>
        <w:tc>
          <w:tcPr>
            <w:tcW w:w="1440" w:type="pct"/>
          </w:tcPr>
          <w:p w14:paraId="6281A0EB" w14:textId="77777777" w:rsidR="007F7F40" w:rsidRPr="00074255" w:rsidRDefault="007F7F40" w:rsidP="00262B1C">
            <w:pPr>
              <w:rPr>
                <w:sz w:val="20"/>
                <w:szCs w:val="20"/>
                <w:lang w:val="en-US"/>
              </w:rPr>
            </w:pPr>
            <w:r w:rsidRPr="00074255">
              <w:rPr>
                <w:sz w:val="20"/>
                <w:szCs w:val="20"/>
                <w:lang w:val="en-US"/>
              </w:rPr>
              <w:t>A: Intro</w:t>
            </w:r>
          </w:p>
          <w:p w14:paraId="22074C30" w14:textId="77777777" w:rsidR="007F7F40" w:rsidRPr="00074255" w:rsidRDefault="007F7F40" w:rsidP="00262B1C">
            <w:pPr>
              <w:rPr>
                <w:sz w:val="20"/>
                <w:szCs w:val="20"/>
                <w:lang w:val="en-US"/>
              </w:rPr>
            </w:pPr>
            <w:r w:rsidRPr="00074255">
              <w:rPr>
                <w:sz w:val="20"/>
                <w:szCs w:val="20"/>
                <w:lang w:val="en-US"/>
              </w:rPr>
              <w:t>B: Organizational information</w:t>
            </w:r>
          </w:p>
          <w:p w14:paraId="0D0287BC" w14:textId="6405722F" w:rsidR="007F7F40" w:rsidRPr="00074255" w:rsidRDefault="007F7F40" w:rsidP="00262B1C">
            <w:pPr>
              <w:rPr>
                <w:sz w:val="20"/>
                <w:szCs w:val="20"/>
                <w:lang w:val="en-US"/>
              </w:rPr>
            </w:pPr>
            <w:r w:rsidRPr="00074255">
              <w:rPr>
                <w:sz w:val="20"/>
                <w:szCs w:val="20"/>
                <w:lang w:val="en-US"/>
              </w:rPr>
              <w:t xml:space="preserve">C: </w:t>
            </w:r>
            <w:proofErr w:type="spellStart"/>
            <w:r w:rsidRPr="00074255">
              <w:rPr>
                <w:sz w:val="20"/>
                <w:szCs w:val="20"/>
                <w:lang w:val="en-US"/>
              </w:rPr>
              <w:t>Evaluation</w:t>
            </w:r>
            <w:r w:rsidRPr="00074255">
              <w:rPr>
                <w:sz w:val="20"/>
                <w:szCs w:val="20"/>
                <w:vertAlign w:val="superscript"/>
                <w:lang w:val="en-US"/>
              </w:rPr>
              <w:t>a</w:t>
            </w:r>
            <w:proofErr w:type="spellEnd"/>
          </w:p>
          <w:p w14:paraId="351DF6E9" w14:textId="3FFA5B5A" w:rsidR="007F7F40" w:rsidRPr="00074255" w:rsidRDefault="007F7F40" w:rsidP="00262B1C">
            <w:pPr>
              <w:rPr>
                <w:sz w:val="20"/>
                <w:szCs w:val="20"/>
                <w:lang w:val="en-US"/>
              </w:rPr>
            </w:pPr>
            <w:r w:rsidRPr="00074255">
              <w:rPr>
                <w:sz w:val="20"/>
                <w:szCs w:val="20"/>
                <w:lang w:val="en-US"/>
              </w:rPr>
              <w:t xml:space="preserve">D: General </w:t>
            </w:r>
            <w:proofErr w:type="spellStart"/>
            <w:r w:rsidRPr="00074255">
              <w:rPr>
                <w:sz w:val="20"/>
                <w:szCs w:val="20"/>
                <w:lang w:val="en-US"/>
              </w:rPr>
              <w:t>report</w:t>
            </w:r>
            <w:r w:rsidRPr="00074255">
              <w:rPr>
                <w:sz w:val="20"/>
                <w:szCs w:val="20"/>
                <w:vertAlign w:val="superscript"/>
                <w:lang w:val="en-US"/>
              </w:rPr>
              <w:t>a</w:t>
            </w:r>
            <w:proofErr w:type="spellEnd"/>
          </w:p>
          <w:p w14:paraId="59962AA6" w14:textId="77777777" w:rsidR="007F7F40" w:rsidRPr="00074255" w:rsidRDefault="007F7F40" w:rsidP="00262B1C">
            <w:pPr>
              <w:rPr>
                <w:sz w:val="20"/>
                <w:szCs w:val="20"/>
                <w:lang w:val="en-US"/>
              </w:rPr>
            </w:pPr>
            <w:r w:rsidRPr="00074255">
              <w:rPr>
                <w:sz w:val="20"/>
                <w:szCs w:val="20"/>
                <w:lang w:val="en-US"/>
              </w:rPr>
              <w:t xml:space="preserve">E: </w:t>
            </w:r>
            <w:proofErr w:type="spellStart"/>
            <w:r w:rsidRPr="00074255">
              <w:rPr>
                <w:sz w:val="20"/>
                <w:szCs w:val="20"/>
                <w:lang w:val="en-US"/>
              </w:rPr>
              <w:t>Sociodemographics</w:t>
            </w:r>
            <w:proofErr w:type="spellEnd"/>
          </w:p>
          <w:p w14:paraId="70EF129F" w14:textId="77777777" w:rsidR="007F7F40" w:rsidRPr="00074255" w:rsidRDefault="007F7F40" w:rsidP="00262B1C">
            <w:pPr>
              <w:rPr>
                <w:sz w:val="20"/>
                <w:szCs w:val="20"/>
                <w:lang w:val="en-US"/>
              </w:rPr>
            </w:pPr>
            <w:r w:rsidRPr="00074255">
              <w:rPr>
                <w:sz w:val="20"/>
                <w:szCs w:val="20"/>
                <w:lang w:val="en-US"/>
              </w:rPr>
              <w:t>F: Vaping/Smoking behavior</w:t>
            </w:r>
          </w:p>
          <w:p w14:paraId="0D622B3F" w14:textId="2B0C4263" w:rsidR="00122C0F" w:rsidRPr="00074255" w:rsidRDefault="007F7F40" w:rsidP="00262B1C">
            <w:pPr>
              <w:rPr>
                <w:color w:val="FF0000"/>
                <w:sz w:val="20"/>
                <w:szCs w:val="20"/>
                <w:shd w:val="clear" w:color="auto" w:fill="FFFFFF"/>
                <w:lang w:val="en-US"/>
              </w:rPr>
            </w:pPr>
            <w:r w:rsidRPr="00074255">
              <w:rPr>
                <w:sz w:val="20"/>
                <w:szCs w:val="20"/>
                <w:lang w:val="en-US"/>
              </w:rPr>
              <w:t>G: Social determinants of health</w:t>
            </w:r>
          </w:p>
        </w:tc>
        <w:tc>
          <w:tcPr>
            <w:tcW w:w="1075" w:type="pct"/>
          </w:tcPr>
          <w:p w14:paraId="4F42F2EA" w14:textId="77777777" w:rsidR="00262B1C" w:rsidRPr="00074255" w:rsidRDefault="00262B1C" w:rsidP="00262B1C">
            <w:pPr>
              <w:rPr>
                <w:sz w:val="20"/>
                <w:szCs w:val="20"/>
                <w:lang w:val="en-US"/>
              </w:rPr>
            </w:pPr>
            <w:r w:rsidRPr="00074255">
              <w:rPr>
                <w:sz w:val="20"/>
                <w:szCs w:val="20"/>
                <w:lang w:val="en-US"/>
              </w:rPr>
              <w:t>A: Organizational information</w:t>
            </w:r>
          </w:p>
          <w:p w14:paraId="566DD7B1" w14:textId="77777777" w:rsidR="00262B1C" w:rsidRPr="00074255" w:rsidRDefault="00262B1C" w:rsidP="00262B1C">
            <w:pPr>
              <w:rPr>
                <w:sz w:val="20"/>
                <w:szCs w:val="20"/>
                <w:lang w:val="en-US"/>
              </w:rPr>
            </w:pPr>
            <w:r w:rsidRPr="00074255">
              <w:rPr>
                <w:sz w:val="20"/>
                <w:szCs w:val="20"/>
                <w:lang w:val="en-US"/>
              </w:rPr>
              <w:t>B: Adherence (T1)</w:t>
            </w:r>
          </w:p>
          <w:p w14:paraId="4EF89597" w14:textId="77777777" w:rsidR="00262B1C" w:rsidRPr="00074255" w:rsidRDefault="00262B1C" w:rsidP="00262B1C">
            <w:pPr>
              <w:rPr>
                <w:sz w:val="20"/>
                <w:szCs w:val="20"/>
                <w:u w:val="single"/>
                <w:lang w:val="en-US"/>
              </w:rPr>
            </w:pPr>
            <w:r w:rsidRPr="00074255">
              <w:rPr>
                <w:rFonts w:eastAsia="Aptos"/>
                <w:sz w:val="20"/>
                <w:szCs w:val="20"/>
                <w:lang w:val="en-US"/>
              </w:rPr>
              <w:t xml:space="preserve">C: Competence </w:t>
            </w:r>
            <w:r w:rsidRPr="00074255">
              <w:rPr>
                <w:sz w:val="20"/>
                <w:szCs w:val="20"/>
                <w:lang w:val="en-US"/>
              </w:rPr>
              <w:t>(T1)</w:t>
            </w:r>
          </w:p>
          <w:p w14:paraId="10CE3CA4" w14:textId="0D054C6C" w:rsidR="00122C0F" w:rsidRPr="00074255" w:rsidRDefault="00262B1C" w:rsidP="00262B1C">
            <w:pPr>
              <w:rPr>
                <w:sz w:val="20"/>
                <w:szCs w:val="20"/>
                <w:lang w:val="en-US"/>
              </w:rPr>
            </w:pPr>
            <w:r w:rsidRPr="00074255">
              <w:rPr>
                <w:rFonts w:eastAsia="Aptos"/>
                <w:sz w:val="20"/>
                <w:szCs w:val="20"/>
                <w:lang w:val="en-US"/>
              </w:rPr>
              <w:t>D: General report</w:t>
            </w:r>
          </w:p>
        </w:tc>
      </w:tr>
      <w:tr w:rsidR="004704CB" w:rsidRPr="00261442" w14:paraId="40637E6E" w14:textId="77777777" w:rsidTr="00AD323F">
        <w:tc>
          <w:tcPr>
            <w:tcW w:w="1243" w:type="pct"/>
          </w:tcPr>
          <w:p w14:paraId="2457C6D9" w14:textId="4E849E77" w:rsidR="004704CB" w:rsidRPr="00074255" w:rsidRDefault="004704CB" w:rsidP="00262B1C">
            <w:pPr>
              <w:spacing w:after="160"/>
              <w:rPr>
                <w:sz w:val="20"/>
                <w:szCs w:val="20"/>
                <w:lang w:val="en-US"/>
              </w:rPr>
            </w:pPr>
            <w:r w:rsidRPr="00074255">
              <w:rPr>
                <w:sz w:val="20"/>
                <w:szCs w:val="20"/>
                <w:shd w:val="clear" w:color="auto" w:fill="FAF9F8"/>
                <w:lang w:val="en-US"/>
              </w:rPr>
              <w:t>T2</w:t>
            </w:r>
            <w:r w:rsidRPr="00074255">
              <w:rPr>
                <w:sz w:val="20"/>
                <w:szCs w:val="20"/>
                <w:lang w:val="en-US"/>
              </w:rPr>
              <w:t xml:space="preserve"> After teaching </w:t>
            </w:r>
            <w:proofErr w:type="spellStart"/>
            <w:r w:rsidRPr="00074255">
              <w:rPr>
                <w:sz w:val="20"/>
                <w:szCs w:val="20"/>
                <w:lang w:val="en-US"/>
              </w:rPr>
              <w:t>unit</w:t>
            </w:r>
            <w:r w:rsidRPr="00074255">
              <w:rPr>
                <w:sz w:val="20"/>
                <w:szCs w:val="20"/>
                <w:vertAlign w:val="superscript"/>
                <w:lang w:val="en-US"/>
              </w:rPr>
              <w:t>a</w:t>
            </w:r>
            <w:proofErr w:type="spellEnd"/>
          </w:p>
          <w:p w14:paraId="086745E8" w14:textId="77777777" w:rsidR="004704CB" w:rsidRPr="00074255" w:rsidRDefault="004704CB" w:rsidP="00262B1C">
            <w:pPr>
              <w:spacing w:after="160"/>
              <w:rPr>
                <w:sz w:val="20"/>
                <w:szCs w:val="20"/>
                <w:shd w:val="clear" w:color="auto" w:fill="FAF9F8"/>
                <w:lang w:val="en-US"/>
              </w:rPr>
            </w:pPr>
          </w:p>
        </w:tc>
        <w:tc>
          <w:tcPr>
            <w:tcW w:w="1242" w:type="pct"/>
          </w:tcPr>
          <w:p w14:paraId="7CF18B73" w14:textId="77777777" w:rsidR="004704CB" w:rsidRPr="00074255" w:rsidRDefault="004704CB" w:rsidP="00262B1C">
            <w:pPr>
              <w:autoSpaceDE w:val="0"/>
              <w:autoSpaceDN w:val="0"/>
              <w:adjustRightInd w:val="0"/>
              <w:rPr>
                <w:sz w:val="20"/>
                <w:szCs w:val="20"/>
                <w:shd w:val="clear" w:color="auto" w:fill="FAF9F8"/>
                <w:lang w:val="en-US"/>
              </w:rPr>
            </w:pPr>
          </w:p>
        </w:tc>
        <w:tc>
          <w:tcPr>
            <w:tcW w:w="1440" w:type="pct"/>
          </w:tcPr>
          <w:p w14:paraId="27F9B2DF" w14:textId="095539DC" w:rsidR="004704CB" w:rsidRPr="00074255" w:rsidRDefault="004704CB" w:rsidP="00262B1C">
            <w:pPr>
              <w:rPr>
                <w:sz w:val="20"/>
                <w:szCs w:val="20"/>
                <w:lang w:val="en-US"/>
              </w:rPr>
            </w:pPr>
            <w:r w:rsidRPr="00074255">
              <w:rPr>
                <w:sz w:val="20"/>
                <w:szCs w:val="20"/>
                <w:lang w:val="en-US"/>
              </w:rPr>
              <w:t xml:space="preserve">A: Intro </w:t>
            </w:r>
            <w:r w:rsidRPr="00074255">
              <w:rPr>
                <w:sz w:val="20"/>
                <w:szCs w:val="20"/>
                <w:lang w:val="en-US"/>
              </w:rPr>
              <w:br/>
              <w:t>H: Organizational information/Adherence booster</w:t>
            </w:r>
          </w:p>
          <w:p w14:paraId="2599759B" w14:textId="0EA298E2" w:rsidR="004704CB" w:rsidRPr="00074255" w:rsidRDefault="004704CB" w:rsidP="00262B1C">
            <w:pPr>
              <w:rPr>
                <w:sz w:val="20"/>
                <w:szCs w:val="20"/>
                <w:lang w:val="en-US"/>
              </w:rPr>
            </w:pPr>
            <w:r w:rsidRPr="00074255">
              <w:rPr>
                <w:sz w:val="20"/>
                <w:szCs w:val="20"/>
                <w:lang w:val="en-US"/>
              </w:rPr>
              <w:t>I: Organizational information/Competence booster</w:t>
            </w:r>
          </w:p>
          <w:p w14:paraId="5C079493" w14:textId="6B4222FA" w:rsidR="004704CB" w:rsidRPr="00074255" w:rsidRDefault="004704CB" w:rsidP="00262B1C">
            <w:pPr>
              <w:rPr>
                <w:sz w:val="20"/>
                <w:szCs w:val="20"/>
                <w:lang w:val="en-US"/>
              </w:rPr>
            </w:pPr>
            <w:r w:rsidRPr="00074255">
              <w:rPr>
                <w:sz w:val="20"/>
                <w:szCs w:val="20"/>
                <w:lang w:val="en-US"/>
              </w:rPr>
              <w:t>C: Evaluation</w:t>
            </w:r>
          </w:p>
          <w:p w14:paraId="7B82CCA4" w14:textId="77777777" w:rsidR="004704CB" w:rsidRPr="00074255" w:rsidRDefault="004704CB" w:rsidP="00262B1C">
            <w:pPr>
              <w:rPr>
                <w:sz w:val="20"/>
                <w:szCs w:val="20"/>
                <w:lang w:val="en-US"/>
              </w:rPr>
            </w:pPr>
            <w:r w:rsidRPr="00074255">
              <w:rPr>
                <w:sz w:val="20"/>
                <w:szCs w:val="20"/>
                <w:lang w:val="en-US"/>
              </w:rPr>
              <w:t>D: General report</w:t>
            </w:r>
            <w:r w:rsidRPr="00074255">
              <w:rPr>
                <w:sz w:val="20"/>
                <w:szCs w:val="20"/>
                <w:lang w:val="en-US"/>
              </w:rPr>
              <w:br/>
              <w:t xml:space="preserve">E: </w:t>
            </w:r>
            <w:proofErr w:type="spellStart"/>
            <w:r w:rsidRPr="00074255">
              <w:rPr>
                <w:sz w:val="20"/>
                <w:szCs w:val="20"/>
                <w:lang w:val="en-US"/>
              </w:rPr>
              <w:t>Sociodemographics</w:t>
            </w:r>
            <w:proofErr w:type="spellEnd"/>
          </w:p>
          <w:p w14:paraId="63F197A7" w14:textId="77777777" w:rsidR="004704CB" w:rsidRPr="00074255" w:rsidRDefault="004704CB" w:rsidP="00262B1C">
            <w:pPr>
              <w:rPr>
                <w:sz w:val="20"/>
                <w:szCs w:val="20"/>
                <w:lang w:val="en-US"/>
              </w:rPr>
            </w:pPr>
            <w:r w:rsidRPr="00074255">
              <w:rPr>
                <w:sz w:val="20"/>
                <w:szCs w:val="20"/>
                <w:lang w:val="en-US"/>
              </w:rPr>
              <w:t>F: Vaping/Smoking behavior</w:t>
            </w:r>
          </w:p>
          <w:p w14:paraId="597FC77E" w14:textId="405BB45E" w:rsidR="004704CB" w:rsidRPr="00074255" w:rsidRDefault="004704CB" w:rsidP="00262B1C">
            <w:pPr>
              <w:rPr>
                <w:sz w:val="20"/>
                <w:szCs w:val="20"/>
                <w:lang w:val="en-US"/>
              </w:rPr>
            </w:pPr>
            <w:r w:rsidRPr="00074255">
              <w:rPr>
                <w:sz w:val="20"/>
                <w:szCs w:val="20"/>
                <w:lang w:val="en-US"/>
              </w:rPr>
              <w:t>G: Social determinants of health</w:t>
            </w:r>
          </w:p>
        </w:tc>
        <w:tc>
          <w:tcPr>
            <w:tcW w:w="1075" w:type="pct"/>
          </w:tcPr>
          <w:p w14:paraId="092A51DE" w14:textId="77777777" w:rsidR="00262B1C" w:rsidRPr="00074255" w:rsidRDefault="00262B1C" w:rsidP="00262B1C">
            <w:pPr>
              <w:rPr>
                <w:sz w:val="20"/>
                <w:szCs w:val="20"/>
                <w:lang w:val="en-US"/>
              </w:rPr>
            </w:pPr>
            <w:r w:rsidRPr="00074255">
              <w:rPr>
                <w:sz w:val="20"/>
                <w:szCs w:val="20"/>
                <w:lang w:val="en-US"/>
              </w:rPr>
              <w:t>A: Organizational information</w:t>
            </w:r>
          </w:p>
          <w:p w14:paraId="37936C2B" w14:textId="77777777" w:rsidR="00262B1C" w:rsidRPr="00074255" w:rsidRDefault="00262B1C" w:rsidP="00262B1C">
            <w:pPr>
              <w:rPr>
                <w:rFonts w:eastAsia="Aptos"/>
                <w:sz w:val="20"/>
                <w:szCs w:val="20"/>
                <w:lang w:val="en-US"/>
              </w:rPr>
            </w:pPr>
            <w:r w:rsidRPr="00074255">
              <w:rPr>
                <w:rFonts w:eastAsia="Aptos"/>
                <w:sz w:val="20"/>
                <w:szCs w:val="20"/>
                <w:lang w:val="en-US"/>
              </w:rPr>
              <w:t>E: Adherence (T2)</w:t>
            </w:r>
          </w:p>
          <w:p w14:paraId="2DA98224" w14:textId="77777777" w:rsidR="00262B1C" w:rsidRPr="00074255" w:rsidRDefault="00262B1C" w:rsidP="00262B1C">
            <w:pPr>
              <w:rPr>
                <w:rFonts w:eastAsia="Aptos"/>
                <w:sz w:val="20"/>
                <w:szCs w:val="20"/>
                <w:lang w:val="en-US"/>
              </w:rPr>
            </w:pPr>
            <w:r w:rsidRPr="00074255">
              <w:rPr>
                <w:rFonts w:eastAsia="Aptos"/>
                <w:sz w:val="20"/>
                <w:szCs w:val="20"/>
                <w:lang w:val="en-US"/>
              </w:rPr>
              <w:t>F: Competence (T2)</w:t>
            </w:r>
          </w:p>
          <w:p w14:paraId="5AF274B8" w14:textId="77777777" w:rsidR="00262B1C" w:rsidRPr="00074255" w:rsidRDefault="00262B1C" w:rsidP="00262B1C">
            <w:pPr>
              <w:rPr>
                <w:rFonts w:eastAsia="Aptos"/>
                <w:sz w:val="20"/>
                <w:szCs w:val="20"/>
                <w:lang w:val="en-US"/>
              </w:rPr>
            </w:pPr>
            <w:r w:rsidRPr="00074255">
              <w:rPr>
                <w:rFonts w:eastAsia="Aptos"/>
                <w:sz w:val="20"/>
                <w:szCs w:val="20"/>
                <w:lang w:val="en-US"/>
              </w:rPr>
              <w:t>D: General report</w:t>
            </w:r>
          </w:p>
          <w:p w14:paraId="16150B69" w14:textId="77777777" w:rsidR="004704CB" w:rsidRPr="00074255" w:rsidRDefault="004704CB" w:rsidP="00262B1C">
            <w:pPr>
              <w:spacing w:after="160"/>
              <w:rPr>
                <w:sz w:val="20"/>
                <w:szCs w:val="20"/>
                <w:lang w:val="en-US"/>
              </w:rPr>
            </w:pPr>
          </w:p>
        </w:tc>
      </w:tr>
      <w:tr w:rsidR="00122C0F" w:rsidRPr="00261442" w14:paraId="503FCDE4" w14:textId="55F4F276" w:rsidTr="00AD323F">
        <w:tc>
          <w:tcPr>
            <w:tcW w:w="1243" w:type="pct"/>
          </w:tcPr>
          <w:p w14:paraId="6FE40337" w14:textId="004B1DE7" w:rsidR="00122C0F" w:rsidRPr="00074255" w:rsidRDefault="00122C0F" w:rsidP="00262B1C">
            <w:pPr>
              <w:spacing w:after="160"/>
              <w:rPr>
                <w:sz w:val="20"/>
                <w:szCs w:val="20"/>
                <w:lang w:val="en-US"/>
              </w:rPr>
            </w:pPr>
            <w:r w:rsidRPr="00074255">
              <w:rPr>
                <w:sz w:val="20"/>
                <w:szCs w:val="20"/>
                <w:lang w:val="en-US"/>
              </w:rPr>
              <w:t xml:space="preserve">T3 Before teaching unit </w:t>
            </w:r>
          </w:p>
          <w:p w14:paraId="02CC0B44" w14:textId="77777777" w:rsidR="00122C0F" w:rsidRPr="00074255" w:rsidRDefault="00122C0F" w:rsidP="00262B1C">
            <w:pPr>
              <w:spacing w:after="160"/>
              <w:rPr>
                <w:sz w:val="20"/>
                <w:szCs w:val="20"/>
                <w:shd w:val="clear" w:color="auto" w:fill="FAF9F8"/>
                <w:lang w:val="en-US"/>
              </w:rPr>
            </w:pPr>
          </w:p>
        </w:tc>
        <w:tc>
          <w:tcPr>
            <w:tcW w:w="1242" w:type="pct"/>
          </w:tcPr>
          <w:p w14:paraId="73E82A1C" w14:textId="23F2C414" w:rsidR="00122C0F" w:rsidRPr="00074255" w:rsidRDefault="007F13EC" w:rsidP="00262B1C">
            <w:pPr>
              <w:spacing w:after="20"/>
              <w:rPr>
                <w:sz w:val="20"/>
                <w:szCs w:val="20"/>
                <w:lang w:val="en-US"/>
              </w:rPr>
            </w:pPr>
            <w:r w:rsidRPr="00074255">
              <w:rPr>
                <w:sz w:val="20"/>
                <w:szCs w:val="20"/>
                <w:lang w:val="en-US"/>
              </w:rPr>
              <w:t>A</w:t>
            </w:r>
            <w:r w:rsidR="00122C0F" w:rsidRPr="00074255">
              <w:rPr>
                <w:sz w:val="20"/>
                <w:szCs w:val="20"/>
                <w:lang w:val="en-US"/>
              </w:rPr>
              <w:t>: Intro</w:t>
            </w:r>
          </w:p>
          <w:p w14:paraId="2CA4768C" w14:textId="4C86F7CD" w:rsidR="00122C0F" w:rsidRPr="00074255" w:rsidRDefault="007F13EC" w:rsidP="00262B1C">
            <w:pPr>
              <w:autoSpaceDE w:val="0"/>
              <w:autoSpaceDN w:val="0"/>
              <w:adjustRightInd w:val="0"/>
              <w:spacing w:after="20"/>
              <w:rPr>
                <w:color w:val="000000" w:themeColor="text1"/>
                <w:sz w:val="20"/>
                <w:szCs w:val="20"/>
                <w:lang w:val="en-US"/>
              </w:rPr>
            </w:pPr>
            <w:r w:rsidRPr="00074255">
              <w:rPr>
                <w:sz w:val="20"/>
                <w:szCs w:val="20"/>
                <w:lang w:val="en-US"/>
              </w:rPr>
              <w:t>B</w:t>
            </w:r>
            <w:r w:rsidR="66FA4FBA" w:rsidRPr="00074255">
              <w:rPr>
                <w:sz w:val="20"/>
                <w:szCs w:val="20"/>
                <w:lang w:val="en-US"/>
              </w:rPr>
              <w:t xml:space="preserve">: </w:t>
            </w:r>
            <w:r w:rsidR="5B9B5C79" w:rsidRPr="00074255">
              <w:rPr>
                <w:color w:val="000000" w:themeColor="text1"/>
                <w:sz w:val="20"/>
                <w:szCs w:val="20"/>
                <w:lang w:val="en-US"/>
              </w:rPr>
              <w:t xml:space="preserve"> </w:t>
            </w:r>
            <w:r w:rsidR="00AD323F" w:rsidRPr="00074255">
              <w:rPr>
                <w:color w:val="000000" w:themeColor="text1"/>
                <w:sz w:val="20"/>
                <w:szCs w:val="20"/>
                <w:lang w:val="en-US"/>
              </w:rPr>
              <w:t>Vaping</w:t>
            </w:r>
            <w:r w:rsidR="5B9B5C79" w:rsidRPr="00074255">
              <w:rPr>
                <w:color w:val="000000" w:themeColor="text1"/>
                <w:sz w:val="20"/>
                <w:szCs w:val="20"/>
                <w:lang w:val="en-US"/>
              </w:rPr>
              <w:t>/</w:t>
            </w:r>
            <w:r w:rsidR="00122C0F" w:rsidRPr="00074255">
              <w:rPr>
                <w:sz w:val="20"/>
                <w:szCs w:val="20"/>
                <w:lang w:val="en-US"/>
              </w:rPr>
              <w:br/>
            </w:r>
            <w:r w:rsidR="00AD323F" w:rsidRPr="00074255">
              <w:rPr>
                <w:color w:val="000000" w:themeColor="text1"/>
                <w:sz w:val="20"/>
                <w:szCs w:val="20"/>
                <w:lang w:val="en-US"/>
              </w:rPr>
              <w:t>smoking</w:t>
            </w:r>
            <w:r w:rsidR="5B9B5C79" w:rsidRPr="00074255">
              <w:rPr>
                <w:color w:val="000000" w:themeColor="text1"/>
                <w:sz w:val="20"/>
                <w:szCs w:val="20"/>
                <w:lang w:val="en-US"/>
              </w:rPr>
              <w:t xml:space="preserve"> behavior and intention</w:t>
            </w:r>
            <w:r w:rsidR="005F6338" w:rsidRPr="00074255">
              <w:rPr>
                <w:color w:val="000000" w:themeColor="text1"/>
                <w:sz w:val="20"/>
                <w:szCs w:val="20"/>
                <w:lang w:val="en-US"/>
              </w:rPr>
              <w:t xml:space="preserve"> &amp; attention check</w:t>
            </w:r>
          </w:p>
          <w:p w14:paraId="65E402D8" w14:textId="20151A55" w:rsidR="00AD323F" w:rsidRPr="00074255" w:rsidRDefault="007F13EC" w:rsidP="00262B1C">
            <w:pPr>
              <w:autoSpaceDE w:val="0"/>
              <w:autoSpaceDN w:val="0"/>
              <w:adjustRightInd w:val="0"/>
              <w:spacing w:after="20"/>
              <w:rPr>
                <w:sz w:val="20"/>
                <w:szCs w:val="20"/>
                <w:lang w:val="en-US"/>
              </w:rPr>
            </w:pPr>
            <w:r w:rsidRPr="00074255">
              <w:rPr>
                <w:sz w:val="20"/>
                <w:szCs w:val="20"/>
                <w:lang w:val="en-US"/>
              </w:rPr>
              <w:t>C</w:t>
            </w:r>
            <w:r w:rsidR="00AD323F" w:rsidRPr="00074255">
              <w:rPr>
                <w:sz w:val="20"/>
                <w:szCs w:val="20"/>
                <w:lang w:val="en-US"/>
              </w:rPr>
              <w:t>: Determinants of vaping/smoking behavior (abridged)</w:t>
            </w:r>
          </w:p>
          <w:p w14:paraId="2529D3CC" w14:textId="75D8DB5F" w:rsidR="007F13EC" w:rsidRPr="00074255" w:rsidRDefault="007F13EC" w:rsidP="00262B1C">
            <w:pPr>
              <w:spacing w:after="20"/>
              <w:rPr>
                <w:color w:val="000000" w:themeColor="text1"/>
                <w:sz w:val="20"/>
                <w:szCs w:val="20"/>
                <w:vertAlign w:val="superscript"/>
                <w:lang w:val="en-US"/>
              </w:rPr>
            </w:pPr>
            <w:r w:rsidRPr="00074255">
              <w:rPr>
                <w:color w:val="000000" w:themeColor="text1"/>
                <w:sz w:val="20"/>
                <w:szCs w:val="20"/>
                <w:lang w:val="en-US"/>
              </w:rPr>
              <w:t>D</w:t>
            </w:r>
            <w:r w:rsidRPr="00074255">
              <w:rPr>
                <w:color w:val="000000" w:themeColor="text1"/>
                <w:sz w:val="20"/>
                <w:szCs w:val="20"/>
                <w:vertAlign w:val="superscript"/>
                <w:lang w:val="en-US"/>
              </w:rPr>
              <w:t>a</w:t>
            </w:r>
            <w:r w:rsidRPr="00074255">
              <w:rPr>
                <w:color w:val="000000" w:themeColor="text1"/>
                <w:sz w:val="20"/>
                <w:szCs w:val="20"/>
                <w:lang w:val="en-US"/>
              </w:rPr>
              <w:t>: Affect and anxiety</w:t>
            </w:r>
          </w:p>
          <w:p w14:paraId="7D7C17C6" w14:textId="0A68732F" w:rsidR="005F6338" w:rsidRPr="00074255" w:rsidRDefault="007F13EC" w:rsidP="00262B1C">
            <w:pPr>
              <w:spacing w:after="20"/>
              <w:rPr>
                <w:color w:val="000000" w:themeColor="text1"/>
                <w:sz w:val="20"/>
                <w:szCs w:val="20"/>
                <w:lang w:val="en-US"/>
              </w:rPr>
            </w:pPr>
            <w:r w:rsidRPr="00074255">
              <w:rPr>
                <w:sz w:val="20"/>
                <w:szCs w:val="20"/>
                <w:lang w:val="en-US"/>
              </w:rPr>
              <w:lastRenderedPageBreak/>
              <w:t>E</w:t>
            </w:r>
            <w:r w:rsidR="66FA4FBA" w:rsidRPr="00074255">
              <w:rPr>
                <w:sz w:val="20"/>
                <w:szCs w:val="20"/>
                <w:lang w:val="en-US"/>
              </w:rPr>
              <w:t xml:space="preserve">: </w:t>
            </w:r>
            <w:r w:rsidR="41D6A14D" w:rsidRPr="00074255">
              <w:rPr>
                <w:color w:val="000000" w:themeColor="text1"/>
                <w:sz w:val="20"/>
                <w:szCs w:val="20"/>
                <w:lang w:val="en-US"/>
              </w:rPr>
              <w:t xml:space="preserve">Coping with stress and </w:t>
            </w:r>
            <w:r w:rsidR="002507CF" w:rsidRPr="00074255">
              <w:rPr>
                <w:color w:val="000000" w:themeColor="text1"/>
                <w:sz w:val="20"/>
                <w:szCs w:val="20"/>
                <w:lang w:val="en-US"/>
              </w:rPr>
              <w:t>problems</w:t>
            </w:r>
          </w:p>
          <w:p w14:paraId="68D8F1A3" w14:textId="635A2EEC" w:rsidR="00122C0F" w:rsidRPr="00074255" w:rsidRDefault="007F13EC" w:rsidP="00262B1C">
            <w:pPr>
              <w:spacing w:after="20"/>
              <w:rPr>
                <w:sz w:val="20"/>
                <w:szCs w:val="20"/>
                <w:lang w:val="en-US"/>
              </w:rPr>
            </w:pPr>
            <w:r w:rsidRPr="00074255">
              <w:rPr>
                <w:color w:val="000000" w:themeColor="text1"/>
                <w:sz w:val="20"/>
                <w:szCs w:val="20"/>
                <w:lang w:val="en-US"/>
              </w:rPr>
              <w:t>H: Q</w:t>
            </w:r>
            <w:r w:rsidR="00885D06" w:rsidRPr="00074255">
              <w:rPr>
                <w:sz w:val="20"/>
                <w:szCs w:val="20"/>
                <w:lang w:val="en-US"/>
              </w:rPr>
              <w:t>uestion on careful responding</w:t>
            </w:r>
            <w:r w:rsidR="41D6A14D" w:rsidRPr="00074255">
              <w:rPr>
                <w:sz w:val="20"/>
                <w:szCs w:val="20"/>
                <w:lang w:val="en-US"/>
              </w:rPr>
              <w:t xml:space="preserve"> </w:t>
            </w:r>
          </w:p>
        </w:tc>
        <w:tc>
          <w:tcPr>
            <w:tcW w:w="1440" w:type="pct"/>
          </w:tcPr>
          <w:p w14:paraId="65BAF46C" w14:textId="77777777" w:rsidR="00122C0F" w:rsidRPr="00074255" w:rsidRDefault="00122C0F" w:rsidP="00262B1C">
            <w:pPr>
              <w:rPr>
                <w:sz w:val="20"/>
                <w:szCs w:val="20"/>
                <w:shd w:val="clear" w:color="auto" w:fill="FAF9F8"/>
                <w:lang w:val="en-US"/>
              </w:rPr>
            </w:pPr>
          </w:p>
        </w:tc>
        <w:tc>
          <w:tcPr>
            <w:tcW w:w="1075" w:type="pct"/>
          </w:tcPr>
          <w:p w14:paraId="31066F56" w14:textId="77777777" w:rsidR="00122C0F" w:rsidRPr="00074255" w:rsidRDefault="00122C0F" w:rsidP="00262B1C">
            <w:pPr>
              <w:rPr>
                <w:sz w:val="20"/>
                <w:szCs w:val="20"/>
                <w:shd w:val="clear" w:color="auto" w:fill="FAF9F8"/>
                <w:lang w:val="en-US"/>
              </w:rPr>
            </w:pPr>
          </w:p>
        </w:tc>
      </w:tr>
      <w:tr w:rsidR="00122C0F" w:rsidRPr="00261442" w14:paraId="78C17BDD" w14:textId="47AFC803" w:rsidTr="00AD323F">
        <w:tc>
          <w:tcPr>
            <w:tcW w:w="1243" w:type="pct"/>
          </w:tcPr>
          <w:p w14:paraId="3F58EF67" w14:textId="5CC6E76E" w:rsidR="00122C0F" w:rsidRPr="00074255" w:rsidRDefault="00122C0F" w:rsidP="00262B1C">
            <w:pPr>
              <w:spacing w:after="160"/>
              <w:rPr>
                <w:sz w:val="20"/>
                <w:szCs w:val="20"/>
                <w:lang w:val="en-US"/>
              </w:rPr>
            </w:pPr>
            <w:r w:rsidRPr="00074255">
              <w:rPr>
                <w:sz w:val="20"/>
                <w:szCs w:val="20"/>
                <w:lang w:val="en-US"/>
              </w:rPr>
              <w:t xml:space="preserve">T3 After teaching </w:t>
            </w:r>
            <w:proofErr w:type="spellStart"/>
            <w:r w:rsidRPr="00074255">
              <w:rPr>
                <w:sz w:val="20"/>
                <w:szCs w:val="20"/>
                <w:lang w:val="en-US"/>
              </w:rPr>
              <w:t>unit</w:t>
            </w:r>
            <w:r w:rsidR="00052AA1" w:rsidRPr="00074255">
              <w:rPr>
                <w:sz w:val="20"/>
                <w:szCs w:val="20"/>
                <w:vertAlign w:val="superscript"/>
                <w:lang w:val="en-US"/>
              </w:rPr>
              <w:t>a</w:t>
            </w:r>
            <w:proofErr w:type="spellEnd"/>
            <w:r w:rsidRPr="00074255">
              <w:rPr>
                <w:sz w:val="20"/>
                <w:szCs w:val="20"/>
                <w:lang w:val="en-US"/>
              </w:rPr>
              <w:t xml:space="preserve"> </w:t>
            </w:r>
          </w:p>
          <w:p w14:paraId="3BA10780" w14:textId="77777777" w:rsidR="00122C0F" w:rsidRPr="00074255" w:rsidRDefault="00122C0F" w:rsidP="00262B1C">
            <w:pPr>
              <w:spacing w:after="160"/>
              <w:rPr>
                <w:sz w:val="20"/>
                <w:szCs w:val="20"/>
                <w:lang w:val="en-US"/>
              </w:rPr>
            </w:pPr>
          </w:p>
        </w:tc>
        <w:tc>
          <w:tcPr>
            <w:tcW w:w="1242" w:type="pct"/>
          </w:tcPr>
          <w:p w14:paraId="1F3D48CF" w14:textId="5DDD0CE2" w:rsidR="00122C0F" w:rsidRPr="00074255" w:rsidRDefault="007F13EC" w:rsidP="00262B1C">
            <w:pPr>
              <w:spacing w:after="20"/>
              <w:rPr>
                <w:sz w:val="20"/>
                <w:szCs w:val="20"/>
                <w:lang w:val="en-US"/>
              </w:rPr>
            </w:pPr>
            <w:r w:rsidRPr="00074255">
              <w:rPr>
                <w:sz w:val="20"/>
                <w:szCs w:val="20"/>
                <w:lang w:val="en-US"/>
              </w:rPr>
              <w:t>A</w:t>
            </w:r>
            <w:r w:rsidR="00122C0F" w:rsidRPr="00074255">
              <w:rPr>
                <w:sz w:val="20"/>
                <w:szCs w:val="20"/>
                <w:lang w:val="en-US"/>
              </w:rPr>
              <w:t>: Intro</w:t>
            </w:r>
          </w:p>
          <w:p w14:paraId="2663C12B" w14:textId="5B5E3575" w:rsidR="005F6338" w:rsidRPr="00074255" w:rsidRDefault="007F13EC" w:rsidP="00262B1C">
            <w:pPr>
              <w:spacing w:after="20"/>
              <w:rPr>
                <w:color w:val="000000" w:themeColor="text1"/>
                <w:sz w:val="20"/>
                <w:szCs w:val="20"/>
                <w:lang w:val="en-US"/>
              </w:rPr>
            </w:pPr>
            <w:r w:rsidRPr="00074255">
              <w:rPr>
                <w:sz w:val="20"/>
                <w:szCs w:val="20"/>
                <w:lang w:val="en-US"/>
              </w:rPr>
              <w:t>D:</w:t>
            </w:r>
            <w:r w:rsidR="00052AA1" w:rsidRPr="00074255">
              <w:rPr>
                <w:sz w:val="20"/>
                <w:szCs w:val="20"/>
                <w:lang w:val="en-US"/>
              </w:rPr>
              <w:t xml:space="preserve"> </w:t>
            </w:r>
            <w:r w:rsidR="00052AA1" w:rsidRPr="00074255">
              <w:rPr>
                <w:color w:val="000000" w:themeColor="text1"/>
                <w:sz w:val="20"/>
                <w:szCs w:val="20"/>
                <w:lang w:val="en-US"/>
              </w:rPr>
              <w:t xml:space="preserve">Coping with stress and </w:t>
            </w:r>
            <w:r w:rsidR="002507CF" w:rsidRPr="00074255">
              <w:rPr>
                <w:color w:val="000000" w:themeColor="text1"/>
                <w:sz w:val="20"/>
                <w:szCs w:val="20"/>
                <w:lang w:val="en-US"/>
              </w:rPr>
              <w:t>problems</w:t>
            </w:r>
          </w:p>
          <w:p w14:paraId="143269A6" w14:textId="6F68856C" w:rsidR="005F6338" w:rsidRPr="00074255" w:rsidRDefault="007F13EC" w:rsidP="00262B1C">
            <w:pPr>
              <w:spacing w:after="20"/>
              <w:rPr>
                <w:color w:val="000000" w:themeColor="text1"/>
                <w:sz w:val="20"/>
                <w:szCs w:val="20"/>
                <w:vertAlign w:val="superscript"/>
                <w:lang w:val="en-US"/>
              </w:rPr>
            </w:pPr>
            <w:r w:rsidRPr="00074255">
              <w:rPr>
                <w:color w:val="000000" w:themeColor="text1"/>
                <w:sz w:val="20"/>
                <w:szCs w:val="20"/>
                <w:lang w:val="en-US"/>
              </w:rPr>
              <w:t>E</w:t>
            </w:r>
            <w:r w:rsidR="005F6338" w:rsidRPr="00074255">
              <w:rPr>
                <w:color w:val="000000" w:themeColor="text1"/>
                <w:sz w:val="20"/>
                <w:szCs w:val="20"/>
                <w:lang w:val="en-US"/>
              </w:rPr>
              <w:t>: Affect and anxiety</w:t>
            </w:r>
          </w:p>
          <w:p w14:paraId="348C8F61" w14:textId="25B115CA" w:rsidR="00A40710" w:rsidRPr="00074255" w:rsidRDefault="00A40710" w:rsidP="00262B1C">
            <w:pPr>
              <w:spacing w:after="20"/>
              <w:rPr>
                <w:color w:val="000000" w:themeColor="text1"/>
                <w:sz w:val="20"/>
                <w:szCs w:val="20"/>
                <w:lang w:val="en-US"/>
              </w:rPr>
            </w:pPr>
            <w:r w:rsidRPr="00074255">
              <w:rPr>
                <w:sz w:val="20"/>
                <w:szCs w:val="20"/>
                <w:lang w:val="en-US"/>
              </w:rPr>
              <w:t>F: Evaluation</w:t>
            </w:r>
          </w:p>
          <w:p w14:paraId="2BA98AA6" w14:textId="43A68986" w:rsidR="00122C0F" w:rsidRPr="00074255" w:rsidRDefault="00A40710" w:rsidP="00262B1C">
            <w:pPr>
              <w:spacing w:after="20"/>
              <w:rPr>
                <w:sz w:val="20"/>
                <w:szCs w:val="20"/>
                <w:lang w:val="en-US"/>
              </w:rPr>
            </w:pPr>
            <w:r w:rsidRPr="00074255">
              <w:rPr>
                <w:sz w:val="20"/>
                <w:szCs w:val="20"/>
                <w:lang w:val="en-US"/>
              </w:rPr>
              <w:t>H: Question on careful responding</w:t>
            </w:r>
          </w:p>
        </w:tc>
        <w:tc>
          <w:tcPr>
            <w:tcW w:w="1440" w:type="pct"/>
          </w:tcPr>
          <w:p w14:paraId="2238D148" w14:textId="49080550" w:rsidR="00122C0F" w:rsidRPr="00074255" w:rsidRDefault="00122C0F" w:rsidP="00262B1C">
            <w:pPr>
              <w:rPr>
                <w:sz w:val="20"/>
                <w:szCs w:val="20"/>
                <w:shd w:val="clear" w:color="auto" w:fill="FAF9F8"/>
                <w:lang w:val="en-US"/>
              </w:rPr>
            </w:pPr>
          </w:p>
        </w:tc>
        <w:tc>
          <w:tcPr>
            <w:tcW w:w="1075" w:type="pct"/>
          </w:tcPr>
          <w:p w14:paraId="54172E60" w14:textId="77777777" w:rsidR="00262B1C" w:rsidRPr="00074255" w:rsidRDefault="00262B1C" w:rsidP="00262B1C">
            <w:pPr>
              <w:rPr>
                <w:sz w:val="20"/>
                <w:szCs w:val="20"/>
                <w:lang w:val="en-US"/>
              </w:rPr>
            </w:pPr>
            <w:r w:rsidRPr="00074255">
              <w:rPr>
                <w:sz w:val="20"/>
                <w:szCs w:val="20"/>
                <w:lang w:val="en-US"/>
              </w:rPr>
              <w:t>A: Organizational information</w:t>
            </w:r>
          </w:p>
          <w:p w14:paraId="185AFA96" w14:textId="77777777" w:rsidR="00262B1C" w:rsidRPr="00074255" w:rsidRDefault="00262B1C" w:rsidP="00262B1C">
            <w:pPr>
              <w:rPr>
                <w:sz w:val="20"/>
                <w:szCs w:val="20"/>
                <w:lang w:val="en-US"/>
              </w:rPr>
            </w:pPr>
            <w:r w:rsidRPr="00074255">
              <w:rPr>
                <w:rFonts w:eastAsia="Times New Roman"/>
                <w:sz w:val="20"/>
                <w:szCs w:val="20"/>
                <w:lang w:val="en-US"/>
              </w:rPr>
              <w:t xml:space="preserve">G: </w:t>
            </w:r>
            <w:r w:rsidRPr="00074255">
              <w:rPr>
                <w:sz w:val="20"/>
                <w:szCs w:val="20"/>
                <w:lang w:val="en-US"/>
              </w:rPr>
              <w:t xml:space="preserve">Adherence (T3) </w:t>
            </w:r>
          </w:p>
          <w:p w14:paraId="754BFA92" w14:textId="77777777" w:rsidR="00262B1C" w:rsidRPr="00074255" w:rsidRDefault="00262B1C" w:rsidP="00262B1C">
            <w:pPr>
              <w:rPr>
                <w:sz w:val="20"/>
                <w:szCs w:val="20"/>
                <w:lang w:val="en-US"/>
              </w:rPr>
            </w:pPr>
            <w:r w:rsidRPr="00074255">
              <w:rPr>
                <w:sz w:val="20"/>
                <w:szCs w:val="20"/>
                <w:lang w:val="en-US"/>
              </w:rPr>
              <w:t xml:space="preserve">H: </w:t>
            </w:r>
            <w:r w:rsidRPr="00074255">
              <w:rPr>
                <w:rFonts w:eastAsia="Aptos"/>
                <w:sz w:val="20"/>
                <w:szCs w:val="20"/>
                <w:lang w:val="en-US"/>
              </w:rPr>
              <w:t xml:space="preserve">Competence (T3)  </w:t>
            </w:r>
          </w:p>
          <w:p w14:paraId="3D98EBDD" w14:textId="31B03141" w:rsidR="00122C0F" w:rsidRPr="00074255" w:rsidRDefault="00262B1C" w:rsidP="00262B1C">
            <w:pPr>
              <w:rPr>
                <w:rFonts w:eastAsia="Aptos"/>
                <w:sz w:val="20"/>
                <w:szCs w:val="20"/>
                <w:lang w:val="en-US"/>
              </w:rPr>
            </w:pPr>
            <w:r w:rsidRPr="00074255">
              <w:rPr>
                <w:rFonts w:eastAsia="Aptos"/>
                <w:sz w:val="20"/>
                <w:szCs w:val="20"/>
                <w:lang w:val="en-US"/>
              </w:rPr>
              <w:t>D: General report</w:t>
            </w:r>
          </w:p>
        </w:tc>
      </w:tr>
      <w:tr w:rsidR="00122C0F" w:rsidRPr="00261442" w14:paraId="670651FF" w14:textId="029C0BB8" w:rsidTr="00AD323F">
        <w:tc>
          <w:tcPr>
            <w:tcW w:w="1243" w:type="pct"/>
          </w:tcPr>
          <w:p w14:paraId="5201C77F" w14:textId="5FD60976" w:rsidR="00122C0F" w:rsidRPr="00074255" w:rsidRDefault="00122C0F" w:rsidP="00262B1C">
            <w:pPr>
              <w:spacing w:after="160"/>
              <w:rPr>
                <w:sz w:val="20"/>
                <w:szCs w:val="20"/>
                <w:lang w:val="en-US"/>
              </w:rPr>
            </w:pPr>
            <w:r w:rsidRPr="00074255">
              <w:rPr>
                <w:sz w:val="20"/>
                <w:szCs w:val="20"/>
                <w:lang w:val="en-US"/>
              </w:rPr>
              <w:t xml:space="preserve">T4: 12-month follow-up </w:t>
            </w:r>
          </w:p>
          <w:p w14:paraId="2AEB35EC" w14:textId="77777777" w:rsidR="00122C0F" w:rsidRPr="00074255" w:rsidRDefault="00122C0F" w:rsidP="00262B1C">
            <w:pPr>
              <w:spacing w:after="160"/>
              <w:rPr>
                <w:sz w:val="20"/>
                <w:szCs w:val="20"/>
                <w:lang w:val="en-US"/>
              </w:rPr>
            </w:pPr>
          </w:p>
        </w:tc>
        <w:tc>
          <w:tcPr>
            <w:tcW w:w="1242" w:type="pct"/>
          </w:tcPr>
          <w:p w14:paraId="31D6562B" w14:textId="52536B8B" w:rsidR="00122C0F" w:rsidRPr="00074255" w:rsidRDefault="00A57142" w:rsidP="00262B1C">
            <w:pPr>
              <w:autoSpaceDE w:val="0"/>
              <w:autoSpaceDN w:val="0"/>
              <w:adjustRightInd w:val="0"/>
              <w:rPr>
                <w:sz w:val="20"/>
                <w:szCs w:val="20"/>
                <w:shd w:val="clear" w:color="auto" w:fill="FAF9F8"/>
                <w:lang w:val="en-US"/>
              </w:rPr>
            </w:pPr>
            <w:r w:rsidRPr="00074255">
              <w:rPr>
                <w:sz w:val="20"/>
                <w:szCs w:val="20"/>
                <w:shd w:val="clear" w:color="auto" w:fill="FAF9F8"/>
                <w:lang w:val="en-US"/>
              </w:rPr>
              <w:t>A</w:t>
            </w:r>
            <w:r w:rsidR="00122C0F" w:rsidRPr="00074255">
              <w:rPr>
                <w:sz w:val="20"/>
                <w:szCs w:val="20"/>
                <w:shd w:val="clear" w:color="auto" w:fill="FAF9F8"/>
                <w:lang w:val="en-US"/>
              </w:rPr>
              <w:t>: Intro</w:t>
            </w:r>
          </w:p>
          <w:p w14:paraId="25102B1F" w14:textId="065FBA22" w:rsidR="005F6338" w:rsidRPr="00074255" w:rsidRDefault="00A57142" w:rsidP="00262B1C">
            <w:pPr>
              <w:autoSpaceDE w:val="0"/>
              <w:autoSpaceDN w:val="0"/>
              <w:adjustRightInd w:val="0"/>
              <w:rPr>
                <w:color w:val="000000" w:themeColor="text1"/>
                <w:sz w:val="20"/>
                <w:szCs w:val="20"/>
                <w:lang w:val="en-US"/>
              </w:rPr>
            </w:pPr>
            <w:r w:rsidRPr="00074255">
              <w:rPr>
                <w:sz w:val="20"/>
                <w:szCs w:val="20"/>
                <w:lang w:val="en-US"/>
              </w:rPr>
              <w:t>B</w:t>
            </w:r>
            <w:r w:rsidR="005F6338" w:rsidRPr="00074255">
              <w:rPr>
                <w:sz w:val="20"/>
                <w:szCs w:val="20"/>
                <w:lang w:val="en-US"/>
              </w:rPr>
              <w:t xml:space="preserve">: </w:t>
            </w:r>
            <w:r w:rsidR="005F6338" w:rsidRPr="00074255">
              <w:rPr>
                <w:color w:val="000000" w:themeColor="text1"/>
                <w:sz w:val="20"/>
                <w:szCs w:val="20"/>
                <w:lang w:val="en-US"/>
              </w:rPr>
              <w:t>Vaping/</w:t>
            </w:r>
            <w:r w:rsidR="005F6338" w:rsidRPr="00074255">
              <w:rPr>
                <w:sz w:val="20"/>
                <w:szCs w:val="20"/>
                <w:lang w:val="en-US"/>
              </w:rPr>
              <w:br/>
            </w:r>
            <w:r w:rsidR="005F6338" w:rsidRPr="00074255">
              <w:rPr>
                <w:color w:val="000000" w:themeColor="text1"/>
                <w:sz w:val="20"/>
                <w:szCs w:val="20"/>
                <w:lang w:val="en-US"/>
              </w:rPr>
              <w:t>smoking behavior and intention &amp; attention check</w:t>
            </w:r>
          </w:p>
          <w:p w14:paraId="08FA47A4" w14:textId="26FF170D" w:rsidR="00122C0F" w:rsidRPr="00074255" w:rsidRDefault="00A57142" w:rsidP="00262B1C">
            <w:pPr>
              <w:spacing w:after="20"/>
              <w:rPr>
                <w:color w:val="000000" w:themeColor="text1"/>
                <w:sz w:val="20"/>
                <w:szCs w:val="20"/>
                <w:lang w:val="en-US"/>
              </w:rPr>
            </w:pPr>
            <w:r w:rsidRPr="00074255">
              <w:rPr>
                <w:sz w:val="20"/>
                <w:szCs w:val="20"/>
                <w:lang w:val="en-US"/>
              </w:rPr>
              <w:t>C</w:t>
            </w:r>
            <w:r w:rsidR="66FA4FBA" w:rsidRPr="00074255">
              <w:rPr>
                <w:sz w:val="20"/>
                <w:szCs w:val="20"/>
                <w:lang w:val="en-US"/>
              </w:rPr>
              <w:t>: Determinants of vaping/smoking behavior (abridged)</w:t>
            </w:r>
            <w:r w:rsidR="00122C0F" w:rsidRPr="00074255">
              <w:rPr>
                <w:sz w:val="20"/>
                <w:szCs w:val="20"/>
                <w:lang w:val="en-US"/>
              </w:rPr>
              <w:br/>
            </w:r>
            <w:r w:rsidRPr="00074255">
              <w:rPr>
                <w:sz w:val="20"/>
                <w:szCs w:val="20"/>
                <w:lang w:val="en-US"/>
              </w:rPr>
              <w:t>D</w:t>
            </w:r>
            <w:r w:rsidR="005F6338" w:rsidRPr="00074255">
              <w:rPr>
                <w:sz w:val="20"/>
                <w:szCs w:val="20"/>
                <w:lang w:val="en-US"/>
              </w:rPr>
              <w:t xml:space="preserve">: </w:t>
            </w:r>
            <w:r w:rsidR="005F6338" w:rsidRPr="00074255">
              <w:rPr>
                <w:color w:val="000000" w:themeColor="text1"/>
                <w:sz w:val="20"/>
                <w:szCs w:val="20"/>
                <w:lang w:val="en-US"/>
              </w:rPr>
              <w:t xml:space="preserve">Coping with stress and </w:t>
            </w:r>
            <w:r w:rsidR="002507CF" w:rsidRPr="00074255">
              <w:rPr>
                <w:color w:val="000000" w:themeColor="text1"/>
                <w:sz w:val="20"/>
                <w:szCs w:val="20"/>
                <w:lang w:val="en-US"/>
              </w:rPr>
              <w:t>problems</w:t>
            </w:r>
          </w:p>
          <w:p w14:paraId="1C805E0D" w14:textId="73CD602E" w:rsidR="00122C0F" w:rsidRPr="00074255" w:rsidRDefault="00A57142" w:rsidP="00262B1C">
            <w:pPr>
              <w:rPr>
                <w:sz w:val="20"/>
                <w:szCs w:val="20"/>
                <w:lang w:val="en-US"/>
              </w:rPr>
            </w:pPr>
            <w:r w:rsidRPr="00074255">
              <w:rPr>
                <w:sz w:val="20"/>
                <w:szCs w:val="20"/>
                <w:lang w:val="en-US"/>
              </w:rPr>
              <w:t>H</w:t>
            </w:r>
            <w:r w:rsidR="2A4C25E0" w:rsidRPr="00074255">
              <w:rPr>
                <w:color w:val="000000" w:themeColor="text1"/>
                <w:sz w:val="20"/>
                <w:szCs w:val="20"/>
                <w:lang w:val="en-US"/>
              </w:rPr>
              <w:t xml:space="preserve">: </w:t>
            </w:r>
            <w:r w:rsidR="005F6338" w:rsidRPr="00074255">
              <w:rPr>
                <w:color w:val="000000" w:themeColor="text1"/>
                <w:sz w:val="20"/>
                <w:szCs w:val="20"/>
                <w:lang w:val="en-US"/>
              </w:rPr>
              <w:t>Question on c</w:t>
            </w:r>
            <w:r w:rsidR="2A4C25E0" w:rsidRPr="00074255">
              <w:rPr>
                <w:color w:val="000000" w:themeColor="text1"/>
                <w:sz w:val="20"/>
                <w:szCs w:val="20"/>
                <w:lang w:val="en-US"/>
              </w:rPr>
              <w:t>areful responding</w:t>
            </w:r>
            <w:r w:rsidR="2A4C25E0" w:rsidRPr="00074255">
              <w:rPr>
                <w:sz w:val="20"/>
                <w:szCs w:val="20"/>
                <w:lang w:val="en-US"/>
              </w:rPr>
              <w:t xml:space="preserve"> </w:t>
            </w:r>
          </w:p>
        </w:tc>
        <w:tc>
          <w:tcPr>
            <w:tcW w:w="1440" w:type="pct"/>
          </w:tcPr>
          <w:p w14:paraId="03A4DEDC" w14:textId="77777777" w:rsidR="00122C0F" w:rsidRPr="00074255" w:rsidRDefault="00122C0F" w:rsidP="00262B1C">
            <w:pPr>
              <w:rPr>
                <w:sz w:val="20"/>
                <w:szCs w:val="20"/>
                <w:shd w:val="clear" w:color="auto" w:fill="FAF9F8"/>
                <w:lang w:val="en-US"/>
              </w:rPr>
            </w:pPr>
          </w:p>
        </w:tc>
        <w:tc>
          <w:tcPr>
            <w:tcW w:w="1075" w:type="pct"/>
          </w:tcPr>
          <w:p w14:paraId="377A3B5B" w14:textId="77777777" w:rsidR="00122C0F" w:rsidRPr="00074255" w:rsidRDefault="00122C0F" w:rsidP="00262B1C">
            <w:pPr>
              <w:rPr>
                <w:sz w:val="20"/>
                <w:szCs w:val="20"/>
                <w:shd w:val="clear" w:color="auto" w:fill="FAF9F8"/>
                <w:lang w:val="en-US"/>
              </w:rPr>
            </w:pPr>
          </w:p>
        </w:tc>
      </w:tr>
    </w:tbl>
    <w:p w14:paraId="092765E3" w14:textId="0DDAE1F7" w:rsidR="00AD323F" w:rsidRDefault="00AD323F" w:rsidP="009641CC">
      <w:pPr>
        <w:spacing w:line="360" w:lineRule="auto"/>
        <w:rPr>
          <w:rFonts w:eastAsia="Calibri"/>
          <w:kern w:val="2"/>
          <w:sz w:val="20"/>
          <w:szCs w:val="20"/>
          <w:vertAlign w:val="superscript"/>
          <w:lang w:val="en-US"/>
          <w14:ligatures w14:val="standardContextual"/>
        </w:rPr>
      </w:pPr>
      <w:r w:rsidRPr="004E63D3">
        <w:rPr>
          <w:rFonts w:eastAsia="Calibri"/>
          <w:sz w:val="20"/>
          <w:szCs w:val="20"/>
          <w:lang w:val="en-US"/>
        </w:rPr>
        <w:t>T0=Baseline: conducted approximately one week or immediately before the first core workshop, T1: immediately after core workshops 1 and 2, T2: 3 months post-intervention, T3: 6 months post-intervention, T4:  12 months post-intervention</w:t>
      </w:r>
      <w:r>
        <w:rPr>
          <w:rFonts w:eastAsia="Calibri"/>
          <w:sz w:val="20"/>
          <w:szCs w:val="20"/>
          <w:lang w:val="en-US"/>
        </w:rPr>
        <w:t>.</w:t>
      </w:r>
    </w:p>
    <w:p w14:paraId="2A5FA82D" w14:textId="00103755" w:rsidR="009641CC" w:rsidRDefault="00AD323F" w:rsidP="009641CC">
      <w:pPr>
        <w:spacing w:line="360" w:lineRule="auto"/>
        <w:rPr>
          <w:b/>
          <w:shd w:val="clear" w:color="auto" w:fill="FAF9F8"/>
          <w:lang w:val="en-US"/>
        </w:rPr>
      </w:pPr>
      <w:r w:rsidRPr="004E63D3">
        <w:rPr>
          <w:rFonts w:eastAsia="Calibri"/>
          <w:kern w:val="2"/>
          <w:sz w:val="20"/>
          <w:szCs w:val="20"/>
          <w:vertAlign w:val="superscript"/>
          <w:lang w:val="en-US"/>
          <w14:ligatures w14:val="standardContextual"/>
        </w:rPr>
        <w:t>a</w:t>
      </w:r>
      <w:r w:rsidRPr="004E63D3">
        <w:rPr>
          <w:rFonts w:eastAsia="Calibri"/>
          <w:kern w:val="2"/>
          <w:sz w:val="20"/>
          <w:szCs w:val="20"/>
          <w:lang w:val="en-US"/>
          <w14:ligatures w14:val="standardContextual"/>
        </w:rPr>
        <w:t xml:space="preserve"> = measured only of the intervention arm participants.</w:t>
      </w:r>
    </w:p>
    <w:p w14:paraId="501E481C" w14:textId="425360FF" w:rsidR="00122C0F" w:rsidRPr="004A2083" w:rsidRDefault="00122C0F" w:rsidP="2DBF1D50">
      <w:pPr>
        <w:spacing w:after="160" w:line="259" w:lineRule="auto"/>
        <w:rPr>
          <w:lang w:val="en-US"/>
        </w:rPr>
        <w:sectPr w:rsidR="00122C0F" w:rsidRPr="004A2083" w:rsidSect="00EC0894">
          <w:pgSz w:w="11906" w:h="16838"/>
          <w:pgMar w:top="1417" w:right="1417" w:bottom="1134" w:left="1417" w:header="708" w:footer="708" w:gutter="0"/>
          <w:cols w:space="708"/>
          <w:docGrid w:linePitch="360"/>
        </w:sectPr>
      </w:pPr>
    </w:p>
    <w:p w14:paraId="1F450CEE" w14:textId="5C81E56F" w:rsidR="00420E2E" w:rsidRPr="00477A80" w:rsidRDefault="003E04C0" w:rsidP="00565CB0">
      <w:pPr>
        <w:spacing w:line="360" w:lineRule="auto"/>
        <w:jc w:val="center"/>
        <w:rPr>
          <w:b/>
          <w:shd w:val="clear" w:color="auto" w:fill="FAF9F8"/>
          <w:lang w:val="en-US"/>
        </w:rPr>
      </w:pPr>
      <w:r w:rsidRPr="00477A80">
        <w:rPr>
          <w:b/>
          <w:shd w:val="clear" w:color="auto" w:fill="FAF9F8"/>
          <w:lang w:val="en-US"/>
        </w:rPr>
        <w:lastRenderedPageBreak/>
        <w:t xml:space="preserve">Main questionnaire for </w:t>
      </w:r>
      <w:r>
        <w:rPr>
          <w:b/>
          <w:shd w:val="clear" w:color="auto" w:fill="FAF9F8"/>
          <w:lang w:val="en-US"/>
        </w:rPr>
        <w:t>student</w:t>
      </w:r>
      <w:r w:rsidRPr="00477A80">
        <w:rPr>
          <w:b/>
          <w:shd w:val="clear" w:color="auto" w:fill="FAF9F8"/>
          <w:lang w:val="en-US"/>
        </w:rPr>
        <w:t>s</w:t>
      </w:r>
    </w:p>
    <w:p w14:paraId="1DFD3CCD" w14:textId="5407278F" w:rsidR="00F844F1" w:rsidRDefault="006131C2" w:rsidP="00381566">
      <w:pPr>
        <w:spacing w:line="240" w:lineRule="auto"/>
        <w:rPr>
          <w:lang w:val="en-US"/>
        </w:rPr>
      </w:pPr>
      <w:r w:rsidRPr="0093236E">
        <w:rPr>
          <w:rFonts w:eastAsia="Calibri"/>
          <w:lang w:val="en-US"/>
        </w:rPr>
        <w:t xml:space="preserve">At baseline, students </w:t>
      </w:r>
      <w:r>
        <w:rPr>
          <w:rFonts w:eastAsia="Calibri"/>
          <w:lang w:val="en-US"/>
        </w:rPr>
        <w:t>will be</w:t>
      </w:r>
      <w:r w:rsidRPr="0093236E">
        <w:rPr>
          <w:rFonts w:eastAsia="Calibri"/>
          <w:lang w:val="en-US"/>
        </w:rPr>
        <w:t xml:space="preserve"> instructed to complete a work sheet with sample items to familiarize themselves with the question format and survey-specific terminology</w:t>
      </w:r>
      <w:r>
        <w:rPr>
          <w:rFonts w:eastAsia="Calibri"/>
          <w:lang w:val="en-US"/>
        </w:rPr>
        <w:t xml:space="preserve">. In particular, they view a mind-map demonstrating the use of the term </w:t>
      </w:r>
      <w:r w:rsidRPr="0093236E">
        <w:rPr>
          <w:rFonts w:eastAsia="Calibri"/>
          <w:lang w:val="en-US"/>
        </w:rPr>
        <w:t>“smoking” or “being smoke-free” as umbrella terms for use of/abstinence from any tobacco or vaping product</w:t>
      </w:r>
      <w:r>
        <w:rPr>
          <w:rFonts w:eastAsia="Calibri"/>
          <w:lang w:val="en-US"/>
        </w:rPr>
        <w:t>.</w:t>
      </w:r>
      <w:r w:rsidR="00F844F1" w:rsidRPr="00F844F1">
        <w:rPr>
          <w:lang w:val="en-US"/>
        </w:rPr>
        <w:t xml:space="preserve"> </w:t>
      </w:r>
    </w:p>
    <w:p w14:paraId="166EB126" w14:textId="346484E4" w:rsidR="00381566" w:rsidRPr="00381566" w:rsidRDefault="00381566" w:rsidP="00381566">
      <w:pPr>
        <w:spacing w:line="240" w:lineRule="auto"/>
        <w:rPr>
          <w:u w:val="single"/>
          <w:lang w:val="en-US"/>
        </w:rPr>
      </w:pPr>
      <w:r w:rsidRPr="005F6338">
        <w:rPr>
          <w:u w:val="single"/>
          <w:lang w:val="en-US"/>
        </w:rPr>
        <w:t xml:space="preserve">General note: </w:t>
      </w:r>
    </w:p>
    <w:p w14:paraId="2F8EA94A" w14:textId="77777777" w:rsidR="00381566" w:rsidRPr="006678C6" w:rsidRDefault="00381566" w:rsidP="00381566">
      <w:pPr>
        <w:spacing w:line="240" w:lineRule="auto"/>
        <w:rPr>
          <w:rFonts w:eastAsia="Calibri"/>
          <w:lang w:val="en-US"/>
        </w:rPr>
      </w:pPr>
      <w:r w:rsidRPr="006678C6">
        <w:rPr>
          <w:rFonts w:eastAsia="Calibri"/>
          <w:lang w:val="en-US"/>
        </w:rPr>
        <w:t xml:space="preserve">If not otherwise stated, response options range from </w:t>
      </w:r>
    </w:p>
    <w:p w14:paraId="0F01555A" w14:textId="77777777" w:rsidR="00381566" w:rsidRPr="006678C6" w:rsidRDefault="00381566" w:rsidP="00381566">
      <w:pPr>
        <w:spacing w:line="240" w:lineRule="auto"/>
        <w:rPr>
          <w:rFonts w:eastAsia="Calibri"/>
          <w:lang w:val="en-US"/>
        </w:rPr>
      </w:pPr>
      <w:r w:rsidRPr="006678C6">
        <w:rPr>
          <w:rFonts w:eastAsia="Calibri"/>
          <w:lang w:val="en-US"/>
        </w:rPr>
        <w:t>□ strongly disagree □ somewhat disagree □ partially agree, partially disagree □ somewhat agree □ fully agree</w:t>
      </w:r>
    </w:p>
    <w:p w14:paraId="41340C87" w14:textId="77777777" w:rsidR="00381566" w:rsidRPr="006678C6" w:rsidRDefault="00381566" w:rsidP="00381566">
      <w:pPr>
        <w:spacing w:line="240" w:lineRule="auto"/>
        <w:rPr>
          <w:rFonts w:eastAsia="Calibri"/>
          <w:lang w:val="en-US"/>
        </w:rPr>
      </w:pPr>
      <w:r w:rsidRPr="006678C6">
        <w:rPr>
          <w:rFonts w:eastAsia="Calibri"/>
          <w:lang w:val="en-US"/>
        </w:rPr>
        <w:t xml:space="preserve">Measures for social determinants of health are presented in a separate manuscript. </w:t>
      </w:r>
    </w:p>
    <w:p w14:paraId="48D14C0F" w14:textId="77777777" w:rsidR="0021641C" w:rsidRPr="0021641C" w:rsidRDefault="009F4328" w:rsidP="00F844F1">
      <w:pPr>
        <w:spacing w:line="480" w:lineRule="auto"/>
        <w:rPr>
          <w:b/>
          <w:lang w:val="en-US"/>
        </w:rPr>
      </w:pPr>
      <w:r>
        <w:rPr>
          <w:lang w:val="en-US"/>
        </w:rPr>
        <w:br/>
      </w:r>
      <w:r w:rsidR="0021641C" w:rsidRPr="0021641C">
        <w:rPr>
          <w:b/>
          <w:lang w:val="en-US"/>
        </w:rPr>
        <w:t>Supplementary Table 3</w:t>
      </w:r>
      <w:r w:rsidR="00F844F1" w:rsidRPr="0021641C">
        <w:rPr>
          <w:b/>
          <w:lang w:val="en-US"/>
        </w:rPr>
        <w:t xml:space="preserve">: </w:t>
      </w:r>
    </w:p>
    <w:p w14:paraId="7A752A2A" w14:textId="33ABD141" w:rsidR="006131C2" w:rsidRPr="00F844F1" w:rsidRDefault="004B6EB2" w:rsidP="00F844F1">
      <w:pPr>
        <w:spacing w:line="480" w:lineRule="auto"/>
        <w:rPr>
          <w:i/>
          <w:iCs/>
          <w:lang w:val="en-US"/>
        </w:rPr>
      </w:pPr>
      <w:r>
        <w:rPr>
          <w:rFonts w:eastAsia="Calibri"/>
          <w:i/>
          <w:lang w:val="en-US"/>
        </w:rPr>
        <w:t>St</w:t>
      </w:r>
      <w:r w:rsidR="00261442">
        <w:rPr>
          <w:rFonts w:eastAsia="Calibri"/>
          <w:i/>
          <w:lang w:val="en-US"/>
        </w:rPr>
        <w:t xml:space="preserve">udent questionnaires: measured constructs, number of items and example items translated in </w:t>
      </w:r>
      <w:proofErr w:type="spellStart"/>
      <w:r w:rsidR="00261442">
        <w:rPr>
          <w:rFonts w:eastAsia="Calibri"/>
          <w:i/>
          <w:lang w:val="en-US"/>
        </w:rPr>
        <w:t>english</w:t>
      </w:r>
      <w:proofErr w:type="spellEnd"/>
    </w:p>
    <w:tbl>
      <w:tblPr>
        <w:tblStyle w:val="EinfacheTabelle2"/>
        <w:tblW w:w="5000" w:type="pct"/>
        <w:tblBorders>
          <w:top w:val="none" w:sz="8" w:space="0" w:color="000000" w:themeColor="text1"/>
          <w:left w:val="none" w:sz="8" w:space="0" w:color="000000" w:themeColor="text1"/>
          <w:bottom w:val="none" w:sz="8" w:space="0" w:color="000000" w:themeColor="text1"/>
          <w:right w:val="none" w:sz="8" w:space="0" w:color="000000" w:themeColor="text1"/>
          <w:insideH w:val="none" w:sz="8" w:space="0" w:color="000000" w:themeColor="text1"/>
          <w:insideV w:val="none" w:sz="8" w:space="0" w:color="000000" w:themeColor="text1"/>
        </w:tblBorders>
        <w:tblLook w:val="04A0" w:firstRow="1" w:lastRow="0" w:firstColumn="1" w:lastColumn="0" w:noHBand="0" w:noVBand="1"/>
      </w:tblPr>
      <w:tblGrid>
        <w:gridCol w:w="1892"/>
        <w:gridCol w:w="1821"/>
        <w:gridCol w:w="1049"/>
        <w:gridCol w:w="7004"/>
        <w:gridCol w:w="2521"/>
      </w:tblGrid>
      <w:tr w:rsidR="00033A21" w:rsidRPr="00074255" w14:paraId="6DABC380" w14:textId="282EC32F" w:rsidTr="00F701E1">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tcBorders>
              <w:top w:val="single" w:sz="8" w:space="0" w:color="000000" w:themeColor="text1"/>
              <w:bottom w:val="single" w:sz="8" w:space="0" w:color="000000" w:themeColor="text1"/>
            </w:tcBorders>
            <w:shd w:val="clear" w:color="auto" w:fill="FFFFFF" w:themeFill="background1"/>
          </w:tcPr>
          <w:p w14:paraId="031E3AB2" w14:textId="77072B49" w:rsidR="00033A21" w:rsidRPr="00074255" w:rsidRDefault="00033A21">
            <w:pPr>
              <w:jc w:val="center"/>
              <w:rPr>
                <w:sz w:val="20"/>
                <w:szCs w:val="20"/>
              </w:rPr>
            </w:pPr>
            <w:r w:rsidRPr="00074255">
              <w:rPr>
                <w:sz w:val="20"/>
                <w:szCs w:val="20"/>
              </w:rPr>
              <w:t>Part</w:t>
            </w:r>
          </w:p>
        </w:tc>
        <w:tc>
          <w:tcPr>
            <w:tcW w:w="1821" w:type="dxa"/>
            <w:tcBorders>
              <w:top w:val="single" w:sz="8" w:space="0" w:color="000000" w:themeColor="text1"/>
              <w:bottom w:val="single" w:sz="8" w:space="0" w:color="000000" w:themeColor="text1"/>
            </w:tcBorders>
            <w:shd w:val="clear" w:color="auto" w:fill="FFFFFF" w:themeFill="background1"/>
          </w:tcPr>
          <w:p w14:paraId="290F8AE8" w14:textId="3849D286" w:rsidR="00033A21" w:rsidRPr="00074255" w:rsidRDefault="00033A21" w:rsidP="009F4328">
            <w:pPr>
              <w:jc w:val="center"/>
              <w:cnfStyle w:val="100000000000" w:firstRow="1" w:lastRow="0" w:firstColumn="0" w:lastColumn="0" w:oddVBand="0" w:evenVBand="0" w:oddHBand="0" w:evenHBand="0" w:firstRowFirstColumn="0" w:firstRowLastColumn="0" w:lastRowFirstColumn="0" w:lastRowLastColumn="0"/>
              <w:rPr>
                <w:sz w:val="20"/>
                <w:szCs w:val="20"/>
              </w:rPr>
            </w:pPr>
            <w:r w:rsidRPr="00074255">
              <w:rPr>
                <w:sz w:val="20"/>
                <w:szCs w:val="20"/>
              </w:rPr>
              <w:t>Variable</w:t>
            </w:r>
          </w:p>
        </w:tc>
        <w:tc>
          <w:tcPr>
            <w:tcW w:w="1049" w:type="dxa"/>
            <w:tcBorders>
              <w:top w:val="single" w:sz="8" w:space="0" w:color="000000" w:themeColor="text1"/>
              <w:bottom w:val="single" w:sz="8" w:space="0" w:color="000000" w:themeColor="text1"/>
            </w:tcBorders>
            <w:shd w:val="clear" w:color="auto" w:fill="FFFFFF" w:themeFill="background1"/>
            <w:vAlign w:val="center"/>
          </w:tcPr>
          <w:p w14:paraId="5450B33B" w14:textId="27B1CA4C" w:rsidR="00033A21" w:rsidRPr="00074255" w:rsidRDefault="00033A21" w:rsidP="009F4328">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074255">
              <w:rPr>
                <w:sz w:val="20"/>
                <w:szCs w:val="20"/>
              </w:rPr>
              <w:t>Number</w:t>
            </w:r>
            <w:proofErr w:type="spellEnd"/>
            <w:r w:rsidRPr="00074255">
              <w:rPr>
                <w:sz w:val="20"/>
                <w:szCs w:val="20"/>
              </w:rPr>
              <w:t xml:space="preserve"> </w:t>
            </w:r>
            <w:proofErr w:type="spellStart"/>
            <w:r w:rsidRPr="00074255">
              <w:rPr>
                <w:sz w:val="20"/>
                <w:szCs w:val="20"/>
              </w:rPr>
              <w:t>of</w:t>
            </w:r>
            <w:proofErr w:type="spellEnd"/>
            <w:r w:rsidRPr="00074255">
              <w:rPr>
                <w:sz w:val="20"/>
                <w:szCs w:val="20"/>
              </w:rPr>
              <w:t xml:space="preserve"> Items</w:t>
            </w:r>
          </w:p>
        </w:tc>
        <w:tc>
          <w:tcPr>
            <w:tcW w:w="7004" w:type="dxa"/>
            <w:tcBorders>
              <w:top w:val="single" w:sz="8" w:space="0" w:color="000000" w:themeColor="text1"/>
              <w:bottom w:val="single" w:sz="8" w:space="0" w:color="000000" w:themeColor="text1"/>
            </w:tcBorders>
            <w:shd w:val="clear" w:color="auto" w:fill="FFFFFF" w:themeFill="background1"/>
            <w:vAlign w:val="center"/>
          </w:tcPr>
          <w:p w14:paraId="36F8CD2E" w14:textId="25F95A27" w:rsidR="00033A21" w:rsidRPr="00074255" w:rsidRDefault="00033A21" w:rsidP="009F4328">
            <w:pPr>
              <w:jc w:val="center"/>
              <w:cnfStyle w:val="100000000000" w:firstRow="1" w:lastRow="0" w:firstColumn="0" w:lastColumn="0" w:oddVBand="0" w:evenVBand="0" w:oddHBand="0" w:evenHBand="0" w:firstRowFirstColumn="0" w:firstRowLastColumn="0" w:lastRowFirstColumn="0" w:lastRowLastColumn="0"/>
              <w:rPr>
                <w:sz w:val="20"/>
                <w:szCs w:val="20"/>
              </w:rPr>
            </w:pPr>
            <w:r w:rsidRPr="00074255">
              <w:rPr>
                <w:sz w:val="20"/>
                <w:szCs w:val="20"/>
              </w:rPr>
              <w:t xml:space="preserve">Item / </w:t>
            </w:r>
            <w:proofErr w:type="spellStart"/>
            <w:r w:rsidRPr="00074255">
              <w:rPr>
                <w:sz w:val="20"/>
                <w:szCs w:val="20"/>
              </w:rPr>
              <w:t>Validated</w:t>
            </w:r>
            <w:proofErr w:type="spellEnd"/>
            <w:r w:rsidRPr="00074255">
              <w:rPr>
                <w:sz w:val="20"/>
                <w:szCs w:val="20"/>
              </w:rPr>
              <w:t xml:space="preserve"> </w:t>
            </w:r>
            <w:proofErr w:type="spellStart"/>
            <w:r w:rsidRPr="00074255">
              <w:rPr>
                <w:sz w:val="20"/>
                <w:szCs w:val="20"/>
              </w:rPr>
              <w:t>scale</w:t>
            </w:r>
            <w:proofErr w:type="spellEnd"/>
          </w:p>
        </w:tc>
        <w:tc>
          <w:tcPr>
            <w:tcW w:w="2521" w:type="dxa"/>
            <w:tcBorders>
              <w:top w:val="single" w:sz="8" w:space="0" w:color="000000" w:themeColor="text1"/>
              <w:bottom w:val="single" w:sz="8" w:space="0" w:color="000000" w:themeColor="text1"/>
            </w:tcBorders>
            <w:shd w:val="clear" w:color="auto" w:fill="FFFFFF" w:themeFill="background1"/>
          </w:tcPr>
          <w:p w14:paraId="250297A6" w14:textId="75CB1AF6" w:rsidR="00033A21" w:rsidRPr="00074255" w:rsidRDefault="00033A21" w:rsidP="009F4328">
            <w:pPr>
              <w:jc w:val="center"/>
              <w:cnfStyle w:val="100000000000" w:firstRow="1" w:lastRow="0" w:firstColumn="0" w:lastColumn="0" w:oddVBand="0" w:evenVBand="0" w:oddHBand="0" w:evenHBand="0" w:firstRowFirstColumn="0" w:firstRowLastColumn="0" w:lastRowFirstColumn="0" w:lastRowLastColumn="0"/>
              <w:rPr>
                <w:sz w:val="20"/>
                <w:szCs w:val="20"/>
              </w:rPr>
            </w:pPr>
            <w:r w:rsidRPr="00074255">
              <w:rPr>
                <w:sz w:val="20"/>
                <w:szCs w:val="20"/>
              </w:rPr>
              <w:t>Sources</w:t>
            </w:r>
          </w:p>
        </w:tc>
      </w:tr>
      <w:tr w:rsidR="00F844F1" w:rsidRPr="00261442" w14:paraId="1A763284" w14:textId="4FA0151B"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val="restart"/>
            <w:tcBorders>
              <w:top w:val="single" w:sz="8" w:space="0" w:color="000000" w:themeColor="text1"/>
              <w:left w:val="none" w:sz="8" w:space="0" w:color="FFFFFF" w:themeColor="background1"/>
            </w:tcBorders>
          </w:tcPr>
          <w:p w14:paraId="6388D447" w14:textId="295501C5" w:rsidR="00F844F1" w:rsidRPr="00074255" w:rsidRDefault="00A57142">
            <w:pPr>
              <w:rPr>
                <w:sz w:val="20"/>
                <w:szCs w:val="20"/>
              </w:rPr>
            </w:pPr>
            <w:bookmarkStart w:id="0" w:name="_Hlk192236937"/>
            <w:r w:rsidRPr="00074255">
              <w:rPr>
                <w:sz w:val="20"/>
                <w:szCs w:val="20"/>
              </w:rPr>
              <w:t>A</w:t>
            </w:r>
            <w:r w:rsidR="00F844F1" w:rsidRPr="00074255">
              <w:rPr>
                <w:sz w:val="20"/>
                <w:szCs w:val="20"/>
              </w:rPr>
              <w:t xml:space="preserve">: Intro </w:t>
            </w:r>
            <w:bookmarkEnd w:id="0"/>
          </w:p>
        </w:tc>
        <w:tc>
          <w:tcPr>
            <w:tcW w:w="1821" w:type="dxa"/>
            <w:tcBorders>
              <w:top w:val="single" w:sz="8" w:space="0" w:color="000000" w:themeColor="text1"/>
              <w:bottom w:val="single" w:sz="8" w:space="0" w:color="000000" w:themeColor="text1"/>
            </w:tcBorders>
          </w:tcPr>
          <w:p w14:paraId="01E42306" w14:textId="33306B15" w:rsidR="00F844F1" w:rsidRPr="00074255" w:rsidRDefault="00F844F1" w:rsidP="009F43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Pseudonym</w:t>
            </w:r>
          </w:p>
        </w:tc>
        <w:tc>
          <w:tcPr>
            <w:tcW w:w="1049" w:type="dxa"/>
            <w:tcBorders>
              <w:top w:val="single" w:sz="8" w:space="0" w:color="000000" w:themeColor="text1"/>
              <w:bottom w:val="single" w:sz="8" w:space="0" w:color="000000" w:themeColor="text1"/>
            </w:tcBorders>
            <w:vAlign w:val="center"/>
          </w:tcPr>
          <w:p w14:paraId="28205155" w14:textId="6F04D457" w:rsidR="00F844F1" w:rsidRPr="00074255" w:rsidRDefault="00F844F1" w:rsidP="00486E8B">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4" w:type="dxa"/>
            <w:tcBorders>
              <w:top w:val="single" w:sz="8" w:space="0" w:color="000000" w:themeColor="text1"/>
              <w:bottom w:val="single" w:sz="8" w:space="0" w:color="000000" w:themeColor="text1"/>
            </w:tcBorders>
            <w:vAlign w:val="center"/>
          </w:tcPr>
          <w:p w14:paraId="7ADCED8A" w14:textId="77777777" w:rsidR="00F844F1" w:rsidRPr="00074255" w:rsidRDefault="00F844F1">
            <w:pPr>
              <w:cnfStyle w:val="000000100000" w:firstRow="0" w:lastRow="0" w:firstColumn="0" w:lastColumn="0" w:oddVBand="0" w:evenVBand="0" w:oddHBand="1" w:evenHBand="0" w:firstRowFirstColumn="0" w:firstRowLastColumn="0" w:lastRowFirstColumn="0" w:lastRowLastColumn="0"/>
              <w:rPr>
                <w:b/>
                <w:sz w:val="20"/>
                <w:szCs w:val="20"/>
                <w:lang w:val="en-US"/>
              </w:rPr>
            </w:pPr>
            <w:r w:rsidRPr="00074255">
              <w:rPr>
                <w:b/>
                <w:sz w:val="20"/>
                <w:szCs w:val="20"/>
                <w:lang w:val="en-US"/>
              </w:rPr>
              <w:t>Before we can start, we need your participant code</w:t>
            </w:r>
            <w:r w:rsidRPr="00074255">
              <w:rPr>
                <w:b/>
                <w:sz w:val="20"/>
                <w:szCs w:val="20"/>
                <w:lang w:val="en-US"/>
              </w:rPr>
              <w:br/>
              <w:t>Please enter your code, which you created with the help sheet, here</w:t>
            </w:r>
            <w:r w:rsidRPr="00074255">
              <w:rPr>
                <w:sz w:val="20"/>
                <w:szCs w:val="20"/>
                <w:lang w:val="en-US"/>
              </w:rPr>
              <w:t>: _______________</w:t>
            </w:r>
          </w:p>
        </w:tc>
        <w:tc>
          <w:tcPr>
            <w:tcW w:w="2521" w:type="dxa"/>
            <w:tcBorders>
              <w:top w:val="single" w:sz="8" w:space="0" w:color="000000" w:themeColor="text1"/>
              <w:bottom w:val="single" w:sz="8" w:space="0" w:color="000000" w:themeColor="text1"/>
              <w:right w:val="none" w:sz="8" w:space="0" w:color="FFFFFF" w:themeColor="background1"/>
            </w:tcBorders>
          </w:tcPr>
          <w:p w14:paraId="4B569003" w14:textId="77777777" w:rsidR="00F844F1" w:rsidRPr="00074255" w:rsidRDefault="00F844F1">
            <w:pPr>
              <w:cnfStyle w:val="000000100000" w:firstRow="0" w:lastRow="0" w:firstColumn="0" w:lastColumn="0" w:oddVBand="0" w:evenVBand="0" w:oddHBand="1" w:evenHBand="0" w:firstRowFirstColumn="0" w:firstRowLastColumn="0" w:lastRowFirstColumn="0" w:lastRowLastColumn="0"/>
              <w:rPr>
                <w:b/>
                <w:sz w:val="20"/>
                <w:szCs w:val="20"/>
                <w:lang w:val="en-US"/>
              </w:rPr>
            </w:pPr>
          </w:p>
        </w:tc>
      </w:tr>
      <w:tr w:rsidR="00F844F1" w:rsidRPr="00261442" w14:paraId="115064CD"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left w:val="none" w:sz="8" w:space="0" w:color="FFFFFF" w:themeColor="background1"/>
            </w:tcBorders>
          </w:tcPr>
          <w:p w14:paraId="58BDBE55" w14:textId="77777777" w:rsidR="00F844F1" w:rsidRPr="00074255" w:rsidRDefault="00F844F1">
            <w:pPr>
              <w:rPr>
                <w:sz w:val="20"/>
                <w:szCs w:val="20"/>
                <w:lang w:val="en-US"/>
              </w:rPr>
            </w:pPr>
          </w:p>
        </w:tc>
        <w:tc>
          <w:tcPr>
            <w:tcW w:w="1821" w:type="dxa"/>
            <w:tcBorders>
              <w:top w:val="single" w:sz="8" w:space="0" w:color="000000" w:themeColor="text1"/>
              <w:bottom w:val="single" w:sz="8" w:space="0" w:color="000000" w:themeColor="text1"/>
            </w:tcBorders>
          </w:tcPr>
          <w:p w14:paraId="023BAF4E" w14:textId="565B42C6" w:rsidR="00F844F1" w:rsidRPr="00074255" w:rsidRDefault="00F844F1" w:rsidP="009F43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Age</w:t>
            </w:r>
          </w:p>
        </w:tc>
        <w:tc>
          <w:tcPr>
            <w:tcW w:w="1049" w:type="dxa"/>
            <w:tcBorders>
              <w:top w:val="single" w:sz="8" w:space="0" w:color="000000" w:themeColor="text1"/>
              <w:bottom w:val="single" w:sz="8" w:space="0" w:color="000000" w:themeColor="text1"/>
            </w:tcBorders>
            <w:vAlign w:val="center"/>
          </w:tcPr>
          <w:p w14:paraId="46C0F071" w14:textId="77777777" w:rsidR="00F844F1" w:rsidRPr="00074255" w:rsidRDefault="00F844F1" w:rsidP="00486E8B">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04" w:type="dxa"/>
            <w:tcBorders>
              <w:top w:val="single" w:sz="8" w:space="0" w:color="000000" w:themeColor="text1"/>
              <w:bottom w:val="single" w:sz="8" w:space="0" w:color="000000" w:themeColor="text1"/>
            </w:tcBorders>
            <w:vAlign w:val="center"/>
          </w:tcPr>
          <w:p w14:paraId="72D5063A" w14:textId="6A0F0544" w:rsidR="00F844F1" w:rsidRPr="00074255" w:rsidRDefault="003735CB">
            <w:pPr>
              <w:cnfStyle w:val="000000000000" w:firstRow="0" w:lastRow="0" w:firstColumn="0" w:lastColumn="0" w:oddVBand="0" w:evenVBand="0" w:oddHBand="0" w:evenHBand="0" w:firstRowFirstColumn="0" w:firstRowLastColumn="0" w:lastRowFirstColumn="0" w:lastRowLastColumn="0"/>
              <w:rPr>
                <w:b/>
                <w:sz w:val="20"/>
                <w:szCs w:val="20"/>
                <w:lang w:val="en-US"/>
              </w:rPr>
            </w:pPr>
            <w:r w:rsidRPr="00074255">
              <w:rPr>
                <w:b/>
                <w:bCs/>
                <w:sz w:val="20"/>
                <w:szCs w:val="20"/>
                <w:lang w:val="en-US"/>
              </w:rPr>
              <w:t>The used measures will be published as part of a separate manuscript.</w:t>
            </w:r>
          </w:p>
        </w:tc>
        <w:tc>
          <w:tcPr>
            <w:tcW w:w="2521" w:type="dxa"/>
            <w:tcBorders>
              <w:top w:val="single" w:sz="8" w:space="0" w:color="000000" w:themeColor="text1"/>
              <w:bottom w:val="single" w:sz="8" w:space="0" w:color="000000" w:themeColor="text1"/>
              <w:right w:val="none" w:sz="8" w:space="0" w:color="FFFFFF" w:themeColor="background1"/>
            </w:tcBorders>
          </w:tcPr>
          <w:p w14:paraId="715CD47B" w14:textId="77777777" w:rsidR="00F844F1" w:rsidRPr="00074255" w:rsidRDefault="00F844F1">
            <w:pPr>
              <w:cnfStyle w:val="000000000000" w:firstRow="0" w:lastRow="0" w:firstColumn="0" w:lastColumn="0" w:oddVBand="0" w:evenVBand="0" w:oddHBand="0" w:evenHBand="0" w:firstRowFirstColumn="0" w:firstRowLastColumn="0" w:lastRowFirstColumn="0" w:lastRowLastColumn="0"/>
              <w:rPr>
                <w:b/>
                <w:sz w:val="20"/>
                <w:szCs w:val="20"/>
                <w:lang w:val="en-US"/>
              </w:rPr>
            </w:pPr>
          </w:p>
        </w:tc>
      </w:tr>
      <w:tr w:rsidR="00F844F1" w:rsidRPr="00261442" w14:paraId="04D66572"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left w:val="none" w:sz="8" w:space="0" w:color="FFFFFF" w:themeColor="background1"/>
              <w:bottom w:val="single" w:sz="4" w:space="0" w:color="auto"/>
            </w:tcBorders>
          </w:tcPr>
          <w:p w14:paraId="2165402D" w14:textId="77777777" w:rsidR="00F844F1" w:rsidRPr="00074255" w:rsidRDefault="00F844F1">
            <w:pPr>
              <w:rPr>
                <w:sz w:val="20"/>
                <w:szCs w:val="20"/>
                <w:lang w:val="en-US"/>
              </w:rPr>
            </w:pPr>
          </w:p>
        </w:tc>
        <w:tc>
          <w:tcPr>
            <w:tcW w:w="1821" w:type="dxa"/>
            <w:tcBorders>
              <w:top w:val="single" w:sz="8" w:space="0" w:color="000000" w:themeColor="text1"/>
              <w:bottom w:val="single" w:sz="8" w:space="0" w:color="000000" w:themeColor="text1"/>
            </w:tcBorders>
          </w:tcPr>
          <w:p w14:paraId="445BB9D7" w14:textId="25C6A18D" w:rsidR="00F844F1" w:rsidRPr="00074255" w:rsidRDefault="00F844F1" w:rsidP="009F43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Gender</w:t>
            </w:r>
          </w:p>
        </w:tc>
        <w:tc>
          <w:tcPr>
            <w:tcW w:w="1049" w:type="dxa"/>
            <w:tcBorders>
              <w:top w:val="single" w:sz="8" w:space="0" w:color="000000" w:themeColor="text1"/>
              <w:bottom w:val="single" w:sz="8" w:space="0" w:color="000000" w:themeColor="text1"/>
            </w:tcBorders>
            <w:vAlign w:val="center"/>
          </w:tcPr>
          <w:p w14:paraId="0DF54F7D" w14:textId="77777777" w:rsidR="00F844F1" w:rsidRPr="00074255" w:rsidRDefault="00F844F1" w:rsidP="00486E8B">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7004" w:type="dxa"/>
            <w:tcBorders>
              <w:top w:val="single" w:sz="8" w:space="0" w:color="000000" w:themeColor="text1"/>
              <w:bottom w:val="single" w:sz="8" w:space="0" w:color="000000" w:themeColor="text1"/>
            </w:tcBorders>
            <w:vAlign w:val="center"/>
          </w:tcPr>
          <w:p w14:paraId="16F734D8" w14:textId="5D4A0221" w:rsidR="00F844F1" w:rsidRPr="00074255" w:rsidRDefault="003735CB">
            <w:pPr>
              <w:cnfStyle w:val="000000100000" w:firstRow="0" w:lastRow="0" w:firstColumn="0" w:lastColumn="0" w:oddVBand="0" w:evenVBand="0" w:oddHBand="1" w:evenHBand="0" w:firstRowFirstColumn="0" w:firstRowLastColumn="0" w:lastRowFirstColumn="0" w:lastRowLastColumn="0"/>
              <w:rPr>
                <w:b/>
                <w:sz w:val="20"/>
                <w:szCs w:val="20"/>
                <w:lang w:val="en-US"/>
              </w:rPr>
            </w:pPr>
            <w:r w:rsidRPr="00074255">
              <w:rPr>
                <w:b/>
                <w:bCs/>
                <w:sz w:val="20"/>
                <w:szCs w:val="20"/>
                <w:lang w:val="en-US"/>
              </w:rPr>
              <w:t>The used measures will be published as part of a separate manuscript.</w:t>
            </w:r>
          </w:p>
        </w:tc>
        <w:tc>
          <w:tcPr>
            <w:tcW w:w="2521" w:type="dxa"/>
            <w:tcBorders>
              <w:top w:val="single" w:sz="8" w:space="0" w:color="000000" w:themeColor="text1"/>
              <w:bottom w:val="single" w:sz="4" w:space="0" w:color="auto"/>
              <w:right w:val="none" w:sz="8" w:space="0" w:color="FFFFFF" w:themeColor="background1"/>
            </w:tcBorders>
          </w:tcPr>
          <w:p w14:paraId="24B3126B" w14:textId="77777777" w:rsidR="00F844F1" w:rsidRPr="00074255" w:rsidRDefault="00F844F1">
            <w:pPr>
              <w:cnfStyle w:val="000000100000" w:firstRow="0" w:lastRow="0" w:firstColumn="0" w:lastColumn="0" w:oddVBand="0" w:evenVBand="0" w:oddHBand="1" w:evenHBand="0" w:firstRowFirstColumn="0" w:firstRowLastColumn="0" w:lastRowFirstColumn="0" w:lastRowLastColumn="0"/>
              <w:rPr>
                <w:b/>
                <w:sz w:val="20"/>
                <w:szCs w:val="20"/>
                <w:lang w:val="en-US"/>
              </w:rPr>
            </w:pPr>
          </w:p>
        </w:tc>
      </w:tr>
      <w:tr w:rsidR="002017B9" w:rsidRPr="00261442" w14:paraId="591981C2"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val="restart"/>
            <w:tcBorders>
              <w:top w:val="single" w:sz="4" w:space="0" w:color="auto"/>
              <w:left w:val="nil"/>
              <w:bottom w:val="single" w:sz="4" w:space="0" w:color="auto"/>
              <w:right w:val="nil"/>
            </w:tcBorders>
          </w:tcPr>
          <w:p w14:paraId="5EDD34BD" w14:textId="00A95965" w:rsidR="002017B9" w:rsidRPr="00074255" w:rsidRDefault="00A57142" w:rsidP="00033A21">
            <w:pPr>
              <w:rPr>
                <w:sz w:val="20"/>
                <w:szCs w:val="20"/>
                <w:lang w:val="en-US"/>
              </w:rPr>
            </w:pPr>
            <w:bookmarkStart w:id="1" w:name="_Hlk192236943"/>
            <w:r w:rsidRPr="00074255">
              <w:rPr>
                <w:sz w:val="20"/>
                <w:szCs w:val="20"/>
                <w:lang w:val="en-US"/>
              </w:rPr>
              <w:t>B</w:t>
            </w:r>
            <w:r w:rsidR="002017B9" w:rsidRPr="00074255">
              <w:rPr>
                <w:sz w:val="20"/>
                <w:szCs w:val="20"/>
                <w:lang w:val="en-US"/>
              </w:rPr>
              <w:t xml:space="preserve">: </w:t>
            </w:r>
            <w:r w:rsidR="005F6338" w:rsidRPr="00074255">
              <w:rPr>
                <w:sz w:val="20"/>
                <w:szCs w:val="20"/>
                <w:lang w:val="en-US"/>
              </w:rPr>
              <w:t>Vaping</w:t>
            </w:r>
            <w:r w:rsidR="002017B9" w:rsidRPr="00074255">
              <w:rPr>
                <w:sz w:val="20"/>
                <w:szCs w:val="20"/>
                <w:lang w:val="en-US"/>
              </w:rPr>
              <w:t>/</w:t>
            </w:r>
            <w:r w:rsidR="002017B9" w:rsidRPr="00074255">
              <w:rPr>
                <w:sz w:val="20"/>
                <w:szCs w:val="20"/>
                <w:lang w:val="en-US"/>
              </w:rPr>
              <w:br/>
            </w:r>
            <w:proofErr w:type="gramStart"/>
            <w:r w:rsidR="00F844F1" w:rsidRPr="00074255">
              <w:rPr>
                <w:sz w:val="20"/>
                <w:szCs w:val="20"/>
                <w:lang w:val="en-US"/>
              </w:rPr>
              <w:t>s</w:t>
            </w:r>
            <w:r w:rsidR="005F6338" w:rsidRPr="00074255">
              <w:rPr>
                <w:sz w:val="20"/>
                <w:szCs w:val="20"/>
                <w:lang w:val="en-US"/>
              </w:rPr>
              <w:t>moking</w:t>
            </w:r>
            <w:r w:rsidR="002017B9" w:rsidRPr="00074255">
              <w:rPr>
                <w:sz w:val="20"/>
                <w:szCs w:val="20"/>
                <w:lang w:val="en-US"/>
              </w:rPr>
              <w:t xml:space="preserve">  behavior</w:t>
            </w:r>
            <w:proofErr w:type="gramEnd"/>
            <w:r w:rsidR="00F844F1" w:rsidRPr="00074255">
              <w:rPr>
                <w:sz w:val="20"/>
                <w:szCs w:val="20"/>
                <w:lang w:val="en-US"/>
              </w:rPr>
              <w:t xml:space="preserve"> and </w:t>
            </w:r>
            <w:r w:rsidR="002017B9" w:rsidRPr="00074255">
              <w:rPr>
                <w:sz w:val="20"/>
                <w:szCs w:val="20"/>
                <w:lang w:val="en-US"/>
              </w:rPr>
              <w:t>intention</w:t>
            </w:r>
            <w:r w:rsidR="00F844F1" w:rsidRPr="00074255">
              <w:rPr>
                <w:sz w:val="20"/>
                <w:szCs w:val="20"/>
                <w:lang w:val="en-US"/>
              </w:rPr>
              <w:t xml:space="preserve"> &amp; attention check</w:t>
            </w:r>
            <w:bookmarkEnd w:id="1"/>
          </w:p>
        </w:tc>
        <w:tc>
          <w:tcPr>
            <w:tcW w:w="1821" w:type="dxa"/>
            <w:tcBorders>
              <w:top w:val="single" w:sz="8" w:space="0" w:color="000000" w:themeColor="text1"/>
              <w:left w:val="nil"/>
              <w:bottom w:val="single" w:sz="4" w:space="0" w:color="auto"/>
            </w:tcBorders>
          </w:tcPr>
          <w:p w14:paraId="3EBD9CD0" w14:textId="114022D5" w:rsidR="002017B9" w:rsidRPr="00074255" w:rsidRDefault="002017B9" w:rsidP="00033A21">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Vaping</w:t>
            </w:r>
            <w:r w:rsidR="00FC48BA" w:rsidRPr="00074255">
              <w:rPr>
                <w:sz w:val="20"/>
                <w:szCs w:val="20"/>
                <w:lang w:val="en-US"/>
              </w:rPr>
              <w:t xml:space="preserve">/Smoking </w:t>
            </w:r>
            <w:r w:rsidRPr="00074255">
              <w:rPr>
                <w:sz w:val="20"/>
                <w:szCs w:val="20"/>
                <w:lang w:val="en-US"/>
              </w:rPr>
              <w:t>behavior Lifetime prevalence</w:t>
            </w:r>
          </w:p>
          <w:p w14:paraId="673D307E" w14:textId="77777777" w:rsidR="002017B9" w:rsidRPr="00074255" w:rsidRDefault="002017B9" w:rsidP="00033A21">
            <w:pP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049" w:type="dxa"/>
            <w:tcBorders>
              <w:top w:val="single" w:sz="8" w:space="0" w:color="000000" w:themeColor="text1"/>
              <w:bottom w:val="single" w:sz="4" w:space="0" w:color="auto"/>
            </w:tcBorders>
            <w:vAlign w:val="center"/>
          </w:tcPr>
          <w:p w14:paraId="317A38F3" w14:textId="0B35A8F0" w:rsidR="002017B9" w:rsidRPr="00074255" w:rsidRDefault="002017B9" w:rsidP="00033A21">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7004" w:type="dxa"/>
            <w:tcBorders>
              <w:top w:val="single" w:sz="8" w:space="0" w:color="000000" w:themeColor="text1"/>
              <w:bottom w:val="single" w:sz="4" w:space="0" w:color="auto"/>
              <w:right w:val="nil"/>
            </w:tcBorders>
            <w:vAlign w:val="center"/>
          </w:tcPr>
          <w:p w14:paraId="249EBCB5" w14:textId="77777777" w:rsidR="002017B9" w:rsidRPr="00074255" w:rsidRDefault="002017B9" w:rsidP="00033A2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b/>
                <w:sz w:val="20"/>
                <w:szCs w:val="20"/>
                <w:lang w:val="en-US"/>
              </w:rPr>
              <w:t xml:space="preserve">Which of the following products have you ever smoked? (multiple choice possible) </w:t>
            </w:r>
          </w:p>
          <w:p w14:paraId="38E7A0B0" w14:textId="133D6D92" w:rsidR="002017B9" w:rsidRPr="00074255" w:rsidRDefault="0DD2180A" w:rsidP="00F844F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 Cigarettes □ (Disposable) vapes / vape (e.g.: Elf Bar 600) □ E-cigarettes (reusable / refillable, e.g. with tank) □ Water pipe / shisha □ Tobacco heater (e.g. IQOS, Glo) □ Cigars, cigarillos □ Pipe □ None of the above </w:t>
            </w:r>
          </w:p>
        </w:tc>
        <w:tc>
          <w:tcPr>
            <w:tcW w:w="2521" w:type="dxa"/>
            <w:vMerge w:val="restart"/>
            <w:tcBorders>
              <w:top w:val="single" w:sz="4" w:space="0" w:color="auto"/>
              <w:left w:val="nil"/>
              <w:bottom w:val="nil"/>
              <w:right w:val="nil"/>
            </w:tcBorders>
          </w:tcPr>
          <w:p w14:paraId="290C54AF" w14:textId="1807C3B4" w:rsidR="002017B9" w:rsidRPr="00074255" w:rsidRDefault="002017B9" w:rsidP="00033A21">
            <w:pPr>
              <w:cnfStyle w:val="000000000000" w:firstRow="0" w:lastRow="0" w:firstColumn="0" w:lastColumn="0" w:oddVBand="0" w:evenVBand="0" w:oddHBand="0" w:evenHBand="0" w:firstRowFirstColumn="0" w:firstRowLastColumn="0" w:lastRowFirstColumn="0" w:lastRowLastColumn="0"/>
              <w:rPr>
                <w:b/>
                <w:sz w:val="20"/>
                <w:szCs w:val="20"/>
                <w:lang w:val="en-US"/>
              </w:rPr>
            </w:pPr>
            <w:r w:rsidRPr="00074255">
              <w:rPr>
                <w:b/>
                <w:bCs/>
                <w:sz w:val="20"/>
                <w:szCs w:val="20"/>
                <w:lang w:val="en-US"/>
              </w:rPr>
              <w:t xml:space="preserve">Adaptation of </w:t>
            </w:r>
            <w:proofErr w:type="spellStart"/>
            <w:r w:rsidRPr="00074255">
              <w:rPr>
                <w:b/>
                <w:bCs/>
                <w:sz w:val="20"/>
                <w:szCs w:val="20"/>
                <w:lang w:val="en-US"/>
              </w:rPr>
              <w:t>KiGGs</w:t>
            </w:r>
            <w:proofErr w:type="spellEnd"/>
            <w:r w:rsidRPr="00074255">
              <w:rPr>
                <w:b/>
                <w:bCs/>
                <w:sz w:val="20"/>
                <w:szCs w:val="20"/>
                <w:lang w:val="en-US"/>
              </w:rPr>
              <w:t xml:space="preserve"> wave 1 (inclusion of further product categories) </w:t>
            </w:r>
            <w:r w:rsidRPr="00074255">
              <w:rPr>
                <w:b/>
                <w:bCs/>
                <w:sz w:val="20"/>
                <w:szCs w:val="20"/>
                <w:lang w:val="en-US"/>
              </w:rPr>
              <w:fldChar w:fldCharType="begin"/>
            </w:r>
            <w:r w:rsidRPr="00074255">
              <w:rPr>
                <w:b/>
                <w:bCs/>
                <w:sz w:val="20"/>
                <w:szCs w:val="20"/>
                <w:lang w:val="en-US"/>
              </w:rPr>
              <w:instrText xml:space="preserve"> ADDIN ZOTERO_ITEM CSL_CITATION {"citationID":"2daqRGav","properties":{"formattedCitation":"[21, 33]","plainCitation":"[21, 33]","noteIndex":0},"citationItems":[{"id":6857,"uris":["http://zotero.org/users/9898164/items/C4TZI5KI"],"itemData":{"id":6857,"type":"article-journal","abstract":"Zu Beginn des 21. Jahrhunderts hat sich das Rauchen von Wasserpfeifen (Shishas) weltweit zu einem neuen Jugendtrend entwickelt. Obwohl auch diese Art des Tabakkonsums der Gesundheit erheblich schadet, existieren in Deutschland nur wenige Studien hierzu.","container-title":"Bundesgesundheitsblatt - Gesundheitsforschung - Gesundheitsschutz","DOI":"10.1007/s00103-015-2128-3","ISSN":"1437-1588","issue":"4","journalAbbreviation":"Bundesgesundheitsbl.","language":"de","page":"467-473","source":"Springer Link","title":"Wasserpfeifenkonsum (Shisha-Rauchen) bei Jugendlichen in Deutschland","volume":"58","author":[{"family":"Kuntz","given":"Benjamin"},{"family":"Lampert","given":"T."},{"literal":"KiGGS Study Group"}],"issued":{"date-parts":[["2015",4,1]]}}},{"id":6038,"uris":["http://zotero.org/users/9898164/items/QWLKL2FP"],"itemData":{"id":6038,"type":"article-journal","abstract":"Analysiert wird der Tabak- und Alkoholkonsum von Jugendlichen in Deutschland. Neben der aktuellen Situation werden auch zeitliche Entwicklungen und Trends berichtet. Als Datenbasis dient die erste Folgebefragung der Studie zur Gesundheit von Kindern und Jugendlichen in Deutschland (KiGGS Welle 1), die in den Jahren 2009 bis 2012 durchgeführt wurde. Einbezogen wurden alle Mädchen und Jungen im Alter von 11 bis 17 Jahren (n = 5258). Die Ergebnisse zeigen, dass aktuell 12,0 % der 11- bis 17-jährigen Jugendlichen in Deutschland rauchen. Darin eingeschlossen sind 5,4 % der Jugendlichen, die täglich rauchen. Ein riskanter Alkoholkonsum (AUDIT-C-Gesamtwert) ist bei 15,8 % der Heranwachsenden festzustellen, regelmäßiges Rauschtrinken (mindestens einmal im Monat 6 oder mehr alkoholische Getränke bei einer Gelegenheit) bei 11,5 %. Zwischen den Geschlechtern sind in Bezug auf die meisten Indikatoren keine signifikanten Unterschiede festzustellen. Lediglich bei den 14- bis 17-Jährigen zeigt sich, dass Jungen häufiger als Mädchen zu regelmäßigem Rauschtrinken neigen (23,1 vs. 16,5 %, p","DOI":"10.25646/1821","language":"ger","note":"Accepted: 2018-05-07T17:43:47Z\npublisher: Robert Koch-Institut, Epidemiologie und Gesundheitsberichterstattung","source":"edoc.rki.de","title":"Tabak- und Alkoholkonsum bei 11- bis 17-jährigen Jugendlichen","URL":"https://edoc.rki.de/handle/176904/1896","author":[{"family":"Lampert","given":"Thomas"},{"family":"Kuntz","given":"Benjamin"}],"accessed":{"date-parts":[["2023",10,24]]},"issued":{"date-parts":[["2014",6,21]]}}}],"schema":"https://github.com/citation-style-language/schema/raw/master/csl-citation.json"} </w:instrText>
            </w:r>
            <w:r w:rsidRPr="00074255">
              <w:rPr>
                <w:b/>
                <w:bCs/>
                <w:sz w:val="20"/>
                <w:szCs w:val="20"/>
                <w:lang w:val="en-US"/>
              </w:rPr>
              <w:fldChar w:fldCharType="separate"/>
            </w:r>
            <w:r w:rsidRPr="00074255">
              <w:rPr>
                <w:sz w:val="20"/>
                <w:szCs w:val="20"/>
                <w:lang w:val="en-US"/>
              </w:rPr>
              <w:t>[21, 33]</w:t>
            </w:r>
            <w:r w:rsidRPr="00074255">
              <w:rPr>
                <w:b/>
                <w:bCs/>
                <w:sz w:val="20"/>
                <w:szCs w:val="20"/>
                <w:lang w:val="en-US"/>
              </w:rPr>
              <w:fldChar w:fldCharType="end"/>
            </w:r>
          </w:p>
        </w:tc>
      </w:tr>
      <w:tr w:rsidR="002017B9" w:rsidRPr="00261442" w14:paraId="5ABF5415"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single" w:sz="4" w:space="0" w:color="auto"/>
              <w:left w:val="nil"/>
              <w:bottom w:val="nil"/>
              <w:right w:val="nil"/>
            </w:tcBorders>
          </w:tcPr>
          <w:p w14:paraId="7FEC6EFA" w14:textId="77777777" w:rsidR="002017B9" w:rsidRPr="00074255" w:rsidRDefault="002017B9" w:rsidP="00E51D00">
            <w:pPr>
              <w:rPr>
                <w:sz w:val="20"/>
                <w:szCs w:val="20"/>
                <w:lang w:val="en-US"/>
              </w:rPr>
            </w:pPr>
          </w:p>
        </w:tc>
        <w:tc>
          <w:tcPr>
            <w:tcW w:w="1821" w:type="dxa"/>
            <w:tcBorders>
              <w:top w:val="single" w:sz="4" w:space="0" w:color="auto"/>
              <w:left w:val="nil"/>
              <w:bottom w:val="single" w:sz="4" w:space="0" w:color="auto"/>
              <w:right w:val="none" w:sz="8" w:space="0" w:color="FFFFFF" w:themeColor="background1"/>
            </w:tcBorders>
          </w:tcPr>
          <w:p w14:paraId="2C6A6FB9" w14:textId="5F9F5314" w:rsidR="002017B9" w:rsidRPr="00074255" w:rsidRDefault="002017B9" w:rsidP="00E51D00">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Vaping</w:t>
            </w:r>
            <w:r w:rsidR="00FC48BA" w:rsidRPr="00074255">
              <w:rPr>
                <w:sz w:val="20"/>
                <w:szCs w:val="20"/>
                <w:lang w:val="en-US"/>
              </w:rPr>
              <w:t>/Smoking</w:t>
            </w:r>
            <w:r w:rsidRPr="00074255">
              <w:rPr>
                <w:sz w:val="20"/>
                <w:szCs w:val="20"/>
                <w:lang w:val="en-US"/>
              </w:rPr>
              <w:t xml:space="preserve"> behavior 12-month prevalence</w:t>
            </w:r>
          </w:p>
        </w:tc>
        <w:tc>
          <w:tcPr>
            <w:tcW w:w="1049" w:type="dxa"/>
            <w:tcBorders>
              <w:top w:val="single" w:sz="4" w:space="0" w:color="auto"/>
              <w:left w:val="none" w:sz="8" w:space="0" w:color="FFFFFF" w:themeColor="background1"/>
              <w:bottom w:val="single" w:sz="4" w:space="0" w:color="auto"/>
              <w:right w:val="none" w:sz="8" w:space="0" w:color="FFFFFF" w:themeColor="background1"/>
            </w:tcBorders>
            <w:vAlign w:val="center"/>
          </w:tcPr>
          <w:p w14:paraId="0A4CCC46" w14:textId="4C80AB54" w:rsidR="002017B9" w:rsidRPr="00074255" w:rsidRDefault="002017B9" w:rsidP="00E51D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4" w:type="dxa"/>
            <w:tcBorders>
              <w:top w:val="single" w:sz="4" w:space="0" w:color="auto"/>
              <w:left w:val="none" w:sz="8" w:space="0" w:color="FFFFFF" w:themeColor="background1"/>
              <w:bottom w:val="single" w:sz="4" w:space="0" w:color="auto"/>
              <w:right w:val="nil"/>
            </w:tcBorders>
            <w:vAlign w:val="center"/>
          </w:tcPr>
          <w:p w14:paraId="7F399B31" w14:textId="77777777" w:rsidR="002017B9" w:rsidRPr="00074255" w:rsidRDefault="002017B9" w:rsidP="00E51D00">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sz w:val="20"/>
                <w:szCs w:val="20"/>
                <w:lang w:val="en-US"/>
              </w:rPr>
              <w:t xml:space="preserve">Which of the following products have you smoked in the last 12 months? (multiple choice possible) </w:t>
            </w:r>
          </w:p>
          <w:p w14:paraId="3F455885" w14:textId="6003934C" w:rsidR="002017B9" w:rsidRPr="00074255" w:rsidRDefault="0DD2180A" w:rsidP="4E2CA580">
            <w:pPr>
              <w:jc w:val="cente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sz w:val="20"/>
                <w:szCs w:val="20"/>
                <w:lang w:val="en-US"/>
              </w:rPr>
              <w:t>□ Cigarettes □ (Disposable) vapes / vape (e.g.: Elf Bar 600) □ E-cigarettes (reusable / refillable, e.g. with tank) □ Water pipe / shisha □ Tobacco heater (e.g. IQOS, Glo) □ Cigars, cigarillos □ Pipe □ None of the above</w:t>
            </w:r>
          </w:p>
        </w:tc>
        <w:tc>
          <w:tcPr>
            <w:tcW w:w="2521" w:type="dxa"/>
            <w:vMerge/>
            <w:tcBorders>
              <w:top w:val="nil"/>
              <w:left w:val="nil"/>
              <w:bottom w:val="nil"/>
              <w:right w:val="nil"/>
            </w:tcBorders>
          </w:tcPr>
          <w:p w14:paraId="6261BDE8" w14:textId="77777777" w:rsidR="002017B9" w:rsidRPr="00074255" w:rsidRDefault="002017B9" w:rsidP="00E51D00">
            <w:pPr>
              <w:cnfStyle w:val="000000100000" w:firstRow="0" w:lastRow="0" w:firstColumn="0" w:lastColumn="0" w:oddVBand="0" w:evenVBand="0" w:oddHBand="1" w:evenHBand="0" w:firstRowFirstColumn="0" w:firstRowLastColumn="0" w:lastRowFirstColumn="0" w:lastRowLastColumn="0"/>
              <w:rPr>
                <w:b/>
                <w:bCs/>
                <w:sz w:val="20"/>
                <w:szCs w:val="20"/>
                <w:lang w:val="en-US"/>
              </w:rPr>
            </w:pPr>
          </w:p>
        </w:tc>
      </w:tr>
      <w:tr w:rsidR="002017B9" w:rsidRPr="00261442" w14:paraId="484CF460"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0FD5F767" w14:textId="77777777" w:rsidR="002017B9" w:rsidRPr="00074255" w:rsidRDefault="002017B9" w:rsidP="00E51D00">
            <w:pPr>
              <w:rPr>
                <w:sz w:val="20"/>
                <w:szCs w:val="20"/>
                <w:lang w:val="en-US"/>
              </w:rPr>
            </w:pPr>
          </w:p>
        </w:tc>
        <w:tc>
          <w:tcPr>
            <w:tcW w:w="1821" w:type="dxa"/>
            <w:tcBorders>
              <w:top w:val="single" w:sz="4" w:space="0" w:color="auto"/>
              <w:left w:val="nil"/>
              <w:bottom w:val="single" w:sz="4" w:space="0" w:color="auto"/>
              <w:right w:val="nil"/>
            </w:tcBorders>
          </w:tcPr>
          <w:p w14:paraId="1E80F739" w14:textId="5D2B7F3F" w:rsidR="002017B9" w:rsidRPr="00074255" w:rsidRDefault="002017B9" w:rsidP="00E51D0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Current/Regular </w:t>
            </w:r>
            <w:r w:rsidR="00FC48BA" w:rsidRPr="00074255">
              <w:rPr>
                <w:sz w:val="20"/>
                <w:szCs w:val="20"/>
                <w:lang w:val="en-US"/>
              </w:rPr>
              <w:t>Vaping</w:t>
            </w:r>
            <w:r w:rsidRPr="00074255">
              <w:rPr>
                <w:sz w:val="20"/>
                <w:szCs w:val="20"/>
                <w:lang w:val="en-US"/>
              </w:rPr>
              <w:t>/</w:t>
            </w:r>
            <w:r w:rsidR="00FC48BA" w:rsidRPr="00074255">
              <w:rPr>
                <w:sz w:val="20"/>
                <w:szCs w:val="20"/>
                <w:lang w:val="en-US"/>
              </w:rPr>
              <w:t>Smoking</w:t>
            </w:r>
          </w:p>
        </w:tc>
        <w:tc>
          <w:tcPr>
            <w:tcW w:w="1049" w:type="dxa"/>
            <w:tcBorders>
              <w:top w:val="single" w:sz="4" w:space="0" w:color="auto"/>
              <w:left w:val="nil"/>
              <w:bottom w:val="single" w:sz="4" w:space="0" w:color="auto"/>
              <w:right w:val="nil"/>
            </w:tcBorders>
            <w:vAlign w:val="center"/>
          </w:tcPr>
          <w:p w14:paraId="54990026" w14:textId="0B195BD4" w:rsidR="002017B9" w:rsidRPr="00074255" w:rsidRDefault="002017B9" w:rsidP="00E51D00">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rPr>
              <w:t>1</w:t>
            </w:r>
          </w:p>
        </w:tc>
        <w:tc>
          <w:tcPr>
            <w:tcW w:w="7004" w:type="dxa"/>
            <w:tcBorders>
              <w:top w:val="single" w:sz="4" w:space="0" w:color="auto"/>
              <w:left w:val="nil"/>
              <w:bottom w:val="single" w:sz="4" w:space="0" w:color="auto"/>
              <w:right w:val="nil"/>
            </w:tcBorders>
            <w:vAlign w:val="center"/>
          </w:tcPr>
          <w:p w14:paraId="6444A0CA" w14:textId="1428E650" w:rsidR="002017B9" w:rsidRPr="00074255" w:rsidRDefault="002017B9" w:rsidP="002017B9">
            <w:pPr>
              <w:spacing w:line="240"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b/>
                <w:bCs/>
                <w:sz w:val="20"/>
                <w:szCs w:val="20"/>
                <w:lang w:val="en-US"/>
              </w:rPr>
              <w:t>How often do you currently smoke the products mentioned?</w:t>
            </w:r>
          </w:p>
          <w:p w14:paraId="26078C1C" w14:textId="097D3310" w:rsidR="002017B9" w:rsidRPr="00074255" w:rsidRDefault="0DD2180A" w:rsidP="00F844F1">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Cigarettes □ (Disposable) vapes / vape (e.g.: Elf Bar 600) □ E-cigarettes (reusable / refillable, e.g. with tank) □ Water pipe / shisha □ Tobacco heater (e.g. IQOS, Glo) □ Cigars, cigarillos □ Pipe</w:t>
            </w:r>
          </w:p>
          <w:p w14:paraId="0A96E757" w14:textId="79805DD4" w:rsidR="002017B9" w:rsidRPr="00074255" w:rsidRDefault="002017B9" w:rsidP="002017B9">
            <w:pPr>
              <w:spacing w:line="240" w:lineRule="auto"/>
              <w:ind w:left="708"/>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i/>
                <w:iCs/>
                <w:sz w:val="20"/>
                <w:szCs w:val="20"/>
                <w:lang w:val="en-US"/>
              </w:rPr>
              <w:t>Scale for each product</w:t>
            </w:r>
          </w:p>
          <w:p w14:paraId="0CA7A5B9" w14:textId="3E27FFAA" w:rsidR="002017B9" w:rsidRPr="00074255" w:rsidRDefault="002017B9" w:rsidP="00F844F1">
            <w:pPr>
              <w:spacing w:line="240" w:lineRule="auto"/>
              <w:ind w:left="708"/>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sz w:val="20"/>
                <w:szCs w:val="20"/>
                <w:lang w:val="en-US"/>
              </w:rPr>
              <w:t>Not at all □ Less than once a week □ Once a week □ Several times a week □ Daily</w:t>
            </w:r>
          </w:p>
        </w:tc>
        <w:tc>
          <w:tcPr>
            <w:tcW w:w="2521" w:type="dxa"/>
            <w:vMerge/>
            <w:tcBorders>
              <w:top w:val="nil"/>
              <w:left w:val="nil"/>
              <w:bottom w:val="nil"/>
              <w:right w:val="nil"/>
            </w:tcBorders>
          </w:tcPr>
          <w:p w14:paraId="168D5D9C" w14:textId="77777777" w:rsidR="002017B9" w:rsidRPr="00074255" w:rsidRDefault="002017B9" w:rsidP="00E51D00">
            <w:pPr>
              <w:cnfStyle w:val="000000000000" w:firstRow="0" w:lastRow="0" w:firstColumn="0" w:lastColumn="0" w:oddVBand="0" w:evenVBand="0" w:oddHBand="0" w:evenHBand="0" w:firstRowFirstColumn="0" w:firstRowLastColumn="0" w:lastRowFirstColumn="0" w:lastRowLastColumn="0"/>
              <w:rPr>
                <w:b/>
                <w:bCs/>
                <w:sz w:val="20"/>
                <w:szCs w:val="20"/>
                <w:lang w:val="en-US"/>
              </w:rPr>
            </w:pPr>
          </w:p>
        </w:tc>
      </w:tr>
      <w:tr w:rsidR="002017B9" w:rsidRPr="00261442" w14:paraId="1E6F19C8"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5B6547ED" w14:textId="77777777" w:rsidR="002017B9" w:rsidRPr="00074255" w:rsidRDefault="002017B9" w:rsidP="002017B9">
            <w:pPr>
              <w:rPr>
                <w:sz w:val="20"/>
                <w:szCs w:val="20"/>
                <w:lang w:val="en-US"/>
              </w:rPr>
            </w:pPr>
          </w:p>
        </w:tc>
        <w:tc>
          <w:tcPr>
            <w:tcW w:w="1821" w:type="dxa"/>
            <w:tcBorders>
              <w:top w:val="single" w:sz="4" w:space="0" w:color="auto"/>
              <w:left w:val="nil"/>
              <w:bottom w:val="single" w:sz="4" w:space="0" w:color="auto"/>
              <w:right w:val="nil"/>
            </w:tcBorders>
          </w:tcPr>
          <w:p w14:paraId="57852723" w14:textId="726D9CEF" w:rsidR="002017B9" w:rsidRPr="00074255" w:rsidRDefault="002017B9" w:rsidP="002017B9">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Vaping</w:t>
            </w:r>
            <w:r w:rsidR="00710D31" w:rsidRPr="00074255">
              <w:rPr>
                <w:sz w:val="20"/>
                <w:szCs w:val="20"/>
                <w:lang w:val="en-US"/>
              </w:rPr>
              <w:t xml:space="preserve">/Smoking </w:t>
            </w:r>
            <w:r w:rsidRPr="00074255">
              <w:rPr>
                <w:sz w:val="20"/>
                <w:szCs w:val="20"/>
                <w:lang w:val="en-US"/>
              </w:rPr>
              <w:t>behavior 30-day consumption frequency</w:t>
            </w:r>
          </w:p>
        </w:tc>
        <w:tc>
          <w:tcPr>
            <w:tcW w:w="1049" w:type="dxa"/>
            <w:tcBorders>
              <w:top w:val="single" w:sz="4" w:space="0" w:color="auto"/>
              <w:left w:val="nil"/>
              <w:bottom w:val="single" w:sz="4" w:space="0" w:color="auto"/>
              <w:right w:val="nil"/>
            </w:tcBorders>
            <w:vAlign w:val="center"/>
          </w:tcPr>
          <w:p w14:paraId="2A3B53F7" w14:textId="04F27D81" w:rsidR="002017B9" w:rsidRPr="00074255" w:rsidRDefault="002017B9" w:rsidP="002017B9">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4" w:type="dxa"/>
            <w:tcBorders>
              <w:top w:val="single" w:sz="4" w:space="0" w:color="auto"/>
              <w:left w:val="nil"/>
              <w:bottom w:val="single" w:sz="4" w:space="0" w:color="auto"/>
              <w:right w:val="nil"/>
            </w:tcBorders>
            <w:vAlign w:val="center"/>
          </w:tcPr>
          <w:p w14:paraId="06E9A4F4" w14:textId="77777777" w:rsidR="002017B9" w:rsidRPr="00074255" w:rsidRDefault="002017B9" w:rsidP="002017B9">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sz w:val="20"/>
                <w:szCs w:val="20"/>
                <w:lang w:val="en-US"/>
              </w:rPr>
              <w:t>How many days have you smoked the above products in the last month?</w:t>
            </w:r>
          </w:p>
          <w:p w14:paraId="14697F01" w14:textId="5F45D153" w:rsidR="002017B9" w:rsidRPr="00074255" w:rsidRDefault="0DD2180A" w:rsidP="002017B9">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Cigarettes □ (Disposable) vapes / vape (e.g.: Elf Bar 600) □ E-cigarettes (reusable / refillable, e.g. with tank) □ Water pipe / shisha □ Tobacco heater (e.g. IQOS, Glo) □ Cigars, cigarillos □ Pipe</w:t>
            </w:r>
          </w:p>
          <w:p w14:paraId="147C448E" w14:textId="77777777" w:rsidR="00F844F1" w:rsidRPr="00074255" w:rsidRDefault="00F844F1" w:rsidP="002017B9">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p>
          <w:p w14:paraId="4110F3F0" w14:textId="57DF7369" w:rsidR="002017B9" w:rsidRPr="00074255" w:rsidRDefault="002017B9" w:rsidP="00F844F1">
            <w:pPr>
              <w:spacing w:line="24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074255">
              <w:rPr>
                <w:i/>
                <w:iCs/>
                <w:sz w:val="20"/>
                <w:szCs w:val="20"/>
                <w:lang w:val="en-US"/>
              </w:rPr>
              <w:t>Input option for each product</w:t>
            </w:r>
          </w:p>
        </w:tc>
        <w:tc>
          <w:tcPr>
            <w:tcW w:w="2521" w:type="dxa"/>
            <w:vMerge/>
            <w:tcBorders>
              <w:top w:val="nil"/>
              <w:left w:val="nil"/>
              <w:bottom w:val="single" w:sz="8" w:space="0" w:color="000000" w:themeColor="text1"/>
              <w:right w:val="none" w:sz="8" w:space="0" w:color="FFFFFF" w:themeColor="background1"/>
            </w:tcBorders>
          </w:tcPr>
          <w:p w14:paraId="426B036C" w14:textId="77777777" w:rsidR="002017B9" w:rsidRPr="00074255" w:rsidRDefault="002017B9" w:rsidP="002017B9">
            <w:pPr>
              <w:cnfStyle w:val="000000100000" w:firstRow="0" w:lastRow="0" w:firstColumn="0" w:lastColumn="0" w:oddVBand="0" w:evenVBand="0" w:oddHBand="1" w:evenHBand="0" w:firstRowFirstColumn="0" w:firstRowLastColumn="0" w:lastRowFirstColumn="0" w:lastRowLastColumn="0"/>
              <w:rPr>
                <w:b/>
                <w:bCs/>
                <w:sz w:val="20"/>
                <w:szCs w:val="20"/>
                <w:lang w:val="en-US"/>
              </w:rPr>
            </w:pPr>
          </w:p>
        </w:tc>
      </w:tr>
      <w:tr w:rsidR="002017B9" w:rsidRPr="00261442" w14:paraId="17DA9F20"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46060C14" w14:textId="77777777" w:rsidR="002017B9" w:rsidRPr="00074255" w:rsidRDefault="002017B9" w:rsidP="002017B9">
            <w:pPr>
              <w:rPr>
                <w:sz w:val="20"/>
                <w:szCs w:val="20"/>
                <w:lang w:val="en-US"/>
              </w:rPr>
            </w:pPr>
          </w:p>
        </w:tc>
        <w:tc>
          <w:tcPr>
            <w:tcW w:w="1821" w:type="dxa"/>
            <w:tcBorders>
              <w:top w:val="single" w:sz="4" w:space="0" w:color="auto"/>
              <w:left w:val="nil"/>
              <w:bottom w:val="single" w:sz="4" w:space="0" w:color="auto"/>
              <w:right w:val="none" w:sz="8" w:space="0" w:color="FFFFFF" w:themeColor="background1"/>
            </w:tcBorders>
          </w:tcPr>
          <w:p w14:paraId="710A3088" w14:textId="45E81324" w:rsidR="002017B9" w:rsidRPr="00074255" w:rsidRDefault="002017B9" w:rsidP="002017B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Intention to be vape-/smoke-free</w:t>
            </w:r>
          </w:p>
        </w:tc>
        <w:tc>
          <w:tcPr>
            <w:tcW w:w="1049" w:type="dxa"/>
            <w:tcBorders>
              <w:top w:val="single" w:sz="4" w:space="0" w:color="auto"/>
              <w:left w:val="none" w:sz="8" w:space="0" w:color="FFFFFF" w:themeColor="background1"/>
              <w:bottom w:val="single" w:sz="4" w:space="0" w:color="auto"/>
              <w:right w:val="none" w:sz="8" w:space="0" w:color="FFFFFF" w:themeColor="background1"/>
            </w:tcBorders>
            <w:vAlign w:val="center"/>
          </w:tcPr>
          <w:p w14:paraId="2EF4C65F" w14:textId="73331475" w:rsidR="002017B9" w:rsidRPr="00074255" w:rsidRDefault="002017B9" w:rsidP="002017B9">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2</w:t>
            </w:r>
          </w:p>
        </w:tc>
        <w:tc>
          <w:tcPr>
            <w:tcW w:w="7004" w:type="dxa"/>
            <w:tcBorders>
              <w:top w:val="single" w:sz="4" w:space="0" w:color="auto"/>
              <w:left w:val="none" w:sz="8" w:space="0" w:color="FFFFFF" w:themeColor="background1"/>
              <w:bottom w:val="single" w:sz="4" w:space="0" w:color="auto"/>
              <w:right w:val="none" w:sz="8" w:space="0" w:color="000000" w:themeColor="text1"/>
            </w:tcBorders>
          </w:tcPr>
          <w:p w14:paraId="09A4B82E" w14:textId="77777777" w:rsidR="002017B9" w:rsidRPr="00074255" w:rsidRDefault="002017B9" w:rsidP="002017B9">
            <w:pPr>
              <w:spacing w:line="240" w:lineRule="auto"/>
              <w:cnfStyle w:val="000000000000" w:firstRow="0" w:lastRow="0" w:firstColumn="0" w:lastColumn="0" w:oddVBand="0" w:evenVBand="0" w:oddHBand="0" w:evenHBand="0" w:firstRowFirstColumn="0" w:firstRowLastColumn="0" w:lastRowFirstColumn="0" w:lastRowLastColumn="0"/>
              <w:rPr>
                <w:b/>
                <w:sz w:val="20"/>
                <w:szCs w:val="20"/>
                <w:shd w:val="clear" w:color="auto" w:fill="FAF9F8"/>
                <w:lang w:val="en-US"/>
              </w:rPr>
            </w:pPr>
            <w:r w:rsidRPr="00074255">
              <w:rPr>
                <w:b/>
                <w:sz w:val="20"/>
                <w:szCs w:val="20"/>
                <w:shd w:val="clear" w:color="auto" w:fill="FAF9F8"/>
                <w:lang w:val="en-US"/>
              </w:rPr>
              <w:t>How much do you agree?</w:t>
            </w:r>
          </w:p>
          <w:p w14:paraId="0F3A70F0" w14:textId="77777777" w:rsidR="002017B9" w:rsidRPr="00074255" w:rsidRDefault="002017B9" w:rsidP="002017B9">
            <w:pPr>
              <w:spacing w:line="240" w:lineRule="auto"/>
              <w:cnfStyle w:val="000000000000" w:firstRow="0" w:lastRow="0" w:firstColumn="0" w:lastColumn="0" w:oddVBand="0" w:evenVBand="0" w:oddHBand="0" w:evenHBand="0" w:firstRowFirstColumn="0" w:firstRowLastColumn="0" w:lastRowFirstColumn="0" w:lastRowLastColumn="0"/>
              <w:rPr>
                <w:b/>
                <w:sz w:val="20"/>
                <w:szCs w:val="20"/>
                <w:shd w:val="clear" w:color="auto" w:fill="FAF9F8"/>
                <w:lang w:val="en-US"/>
              </w:rPr>
            </w:pPr>
          </w:p>
          <w:p w14:paraId="500B71D1" w14:textId="77777777" w:rsidR="002017B9" w:rsidRPr="00074255" w:rsidRDefault="002017B9" w:rsidP="002017B9">
            <w:pPr>
              <w:spacing w:line="240" w:lineRule="auto"/>
              <w:cnfStyle w:val="000000000000" w:firstRow="0" w:lastRow="0" w:firstColumn="0" w:lastColumn="0" w:oddVBand="0" w:evenVBand="0" w:oddHBand="0" w:evenHBand="0" w:firstRowFirstColumn="0" w:firstRowLastColumn="0" w:lastRowFirstColumn="0" w:lastRowLastColumn="0"/>
              <w:rPr>
                <w:b/>
                <w:sz w:val="20"/>
                <w:szCs w:val="20"/>
                <w:shd w:val="clear" w:color="auto" w:fill="FAF9F8"/>
                <w:lang w:val="en-US"/>
              </w:rPr>
            </w:pPr>
            <w:r w:rsidRPr="00074255">
              <w:rPr>
                <w:b/>
                <w:sz w:val="20"/>
                <w:szCs w:val="20"/>
                <w:shd w:val="clear" w:color="auto" w:fill="FAF9F8"/>
                <w:lang w:val="en-US"/>
              </w:rPr>
              <w:t>I want to be smoke-free (that is, not smoke) for the next six months.</w:t>
            </w:r>
          </w:p>
          <w:p w14:paraId="7F6AF2D0" w14:textId="4958A963" w:rsidR="002017B9" w:rsidRPr="00074255" w:rsidRDefault="0DD2180A" w:rsidP="002017B9">
            <w:pPr>
              <w:spacing w:line="240" w:lineRule="auto"/>
              <w:cnfStyle w:val="000000000000" w:firstRow="0" w:lastRow="0" w:firstColumn="0" w:lastColumn="0" w:oddVBand="0" w:evenVBand="0" w:oddHBand="0" w:evenHBand="0" w:firstRowFirstColumn="0" w:firstRowLastColumn="0" w:lastRowFirstColumn="0" w:lastRowLastColumn="0"/>
              <w:rPr>
                <w:sz w:val="20"/>
                <w:szCs w:val="20"/>
                <w:shd w:val="clear" w:color="auto" w:fill="FAF9F8"/>
                <w:lang w:val="en-US"/>
              </w:rPr>
            </w:pPr>
            <w:r w:rsidRPr="00074255">
              <w:rPr>
                <w:sz w:val="20"/>
                <w:szCs w:val="20"/>
                <w:shd w:val="clear" w:color="auto" w:fill="FAF9F8"/>
                <w:lang w:val="en-US"/>
              </w:rPr>
              <w:t xml:space="preserve">□ Do not agree at all □ Rather disagree □ Partly agree, partly disagree □ Rather agree □ Fully agree </w:t>
            </w:r>
          </w:p>
        </w:tc>
        <w:tc>
          <w:tcPr>
            <w:tcW w:w="2521" w:type="dxa"/>
            <w:tcBorders>
              <w:top w:val="none" w:sz="8" w:space="0" w:color="000000" w:themeColor="text1"/>
              <w:left w:val="none" w:sz="8" w:space="0" w:color="000000" w:themeColor="text1"/>
              <w:bottom w:val="single" w:sz="4" w:space="0" w:color="auto"/>
              <w:right w:val="nil"/>
            </w:tcBorders>
          </w:tcPr>
          <w:p w14:paraId="44F220A1" w14:textId="72759F93" w:rsidR="002017B9" w:rsidRPr="00074255" w:rsidRDefault="002017B9" w:rsidP="002017B9">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sz w:val="20"/>
                <w:szCs w:val="20"/>
                <w:shd w:val="clear" w:color="auto" w:fill="FAF9F8"/>
              </w:rPr>
              <w:fldChar w:fldCharType="begin"/>
            </w:r>
            <w:r w:rsidRPr="00074255">
              <w:rPr>
                <w:b/>
                <w:sz w:val="20"/>
                <w:szCs w:val="20"/>
                <w:shd w:val="clear" w:color="auto" w:fill="FAF9F8"/>
              </w:rPr>
              <w:instrText xml:space="preserve"> ADDIN ZOTERO_ITEM CSL_CITATION {"citationID":"HDhghOso","properties":{"formattedCitation":"[16, 17]","plainCitation":"[16, 1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w:instrText>
            </w:r>
            <w:r w:rsidRPr="00074255">
              <w:rPr>
                <w:b/>
                <w:sz w:val="20"/>
                <w:szCs w:val="20"/>
                <w:shd w:val="clear" w:color="auto" w:fill="FAF9F8"/>
                <w:lang w:val="en-US"/>
              </w:rPr>
              <w:instrText xml:space="preserv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074255">
              <w:rPr>
                <w:b/>
                <w:sz w:val="20"/>
                <w:szCs w:val="20"/>
                <w:shd w:val="clear" w:color="auto" w:fill="FAF9F8"/>
              </w:rPr>
              <w:fldChar w:fldCharType="separate"/>
            </w:r>
            <w:r w:rsidRPr="00074255">
              <w:rPr>
                <w:sz w:val="20"/>
                <w:szCs w:val="20"/>
                <w:lang w:val="en-US"/>
              </w:rPr>
              <w:t>[16, 17]</w:t>
            </w:r>
            <w:r w:rsidRPr="00074255">
              <w:rPr>
                <w:b/>
                <w:sz w:val="20"/>
                <w:szCs w:val="20"/>
                <w:shd w:val="clear" w:color="auto" w:fill="FAF9F8"/>
              </w:rPr>
              <w:fldChar w:fldCharType="end"/>
            </w:r>
          </w:p>
        </w:tc>
      </w:tr>
      <w:tr w:rsidR="002017B9" w:rsidRPr="00261442" w14:paraId="7012D941"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55800C8C" w14:textId="77777777" w:rsidR="002017B9" w:rsidRPr="00074255" w:rsidRDefault="002017B9" w:rsidP="002017B9">
            <w:pPr>
              <w:rPr>
                <w:sz w:val="20"/>
                <w:szCs w:val="20"/>
                <w:lang w:val="en-US"/>
              </w:rPr>
            </w:pPr>
          </w:p>
        </w:tc>
        <w:tc>
          <w:tcPr>
            <w:tcW w:w="1821" w:type="dxa"/>
            <w:tcBorders>
              <w:top w:val="single" w:sz="4" w:space="0" w:color="auto"/>
              <w:left w:val="nil"/>
              <w:bottom w:val="single" w:sz="4" w:space="0" w:color="auto"/>
              <w:right w:val="nil"/>
            </w:tcBorders>
          </w:tcPr>
          <w:p w14:paraId="2C6E37E5" w14:textId="2577AE82" w:rsidR="002017B9" w:rsidRPr="00074255" w:rsidRDefault="002017B9" w:rsidP="002017B9">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Susceptibility to vaping/smoking</w:t>
            </w:r>
          </w:p>
        </w:tc>
        <w:tc>
          <w:tcPr>
            <w:tcW w:w="1049" w:type="dxa"/>
            <w:tcBorders>
              <w:top w:val="single" w:sz="4" w:space="0" w:color="auto"/>
              <w:left w:val="nil"/>
              <w:bottom w:val="single" w:sz="4" w:space="0" w:color="auto"/>
              <w:right w:val="nil"/>
            </w:tcBorders>
            <w:vAlign w:val="center"/>
          </w:tcPr>
          <w:p w14:paraId="1B630849" w14:textId="7B6E7E79" w:rsidR="002017B9" w:rsidRPr="00074255" w:rsidRDefault="002017B9" w:rsidP="002017B9">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3</w:t>
            </w:r>
          </w:p>
        </w:tc>
        <w:tc>
          <w:tcPr>
            <w:tcW w:w="7004" w:type="dxa"/>
            <w:tcBorders>
              <w:top w:val="single" w:sz="4" w:space="0" w:color="auto"/>
              <w:left w:val="nil"/>
              <w:bottom w:val="single" w:sz="4" w:space="0" w:color="auto"/>
              <w:right w:val="nil"/>
            </w:tcBorders>
          </w:tcPr>
          <w:p w14:paraId="58F6F293" w14:textId="77777777" w:rsidR="002017B9" w:rsidRPr="00074255" w:rsidRDefault="002017B9" w:rsidP="002017B9">
            <w:pPr>
              <w:spacing w:line="240" w:lineRule="auto"/>
              <w:cnfStyle w:val="000000100000" w:firstRow="0" w:lastRow="0" w:firstColumn="0" w:lastColumn="0" w:oddVBand="0" w:evenVBand="0" w:oddHBand="1" w:evenHBand="0" w:firstRowFirstColumn="0" w:firstRowLastColumn="0" w:lastRowFirstColumn="0" w:lastRowLastColumn="0"/>
              <w:rPr>
                <w:b/>
                <w:sz w:val="20"/>
                <w:szCs w:val="20"/>
                <w:shd w:val="clear" w:color="auto" w:fill="FAF9F8"/>
                <w:lang w:val="en-US"/>
              </w:rPr>
            </w:pPr>
            <w:r w:rsidRPr="00074255">
              <w:rPr>
                <w:b/>
                <w:sz w:val="20"/>
                <w:szCs w:val="20"/>
                <w:shd w:val="clear" w:color="auto" w:fill="FAF9F8"/>
                <w:lang w:val="en-US"/>
              </w:rPr>
              <w:t>Do you think you will try smoking in the future?</w:t>
            </w:r>
          </w:p>
          <w:p w14:paraId="4141A5EC" w14:textId="2C311C6E" w:rsidR="002017B9" w:rsidRPr="00074255" w:rsidRDefault="0DD2180A" w:rsidP="002017B9">
            <w:pPr>
              <w:spacing w:line="240" w:lineRule="auto"/>
              <w:cnfStyle w:val="000000100000" w:firstRow="0" w:lastRow="0" w:firstColumn="0" w:lastColumn="0" w:oddVBand="0" w:evenVBand="0" w:oddHBand="1" w:evenHBand="0" w:firstRowFirstColumn="0" w:firstRowLastColumn="0" w:lastRowFirstColumn="0" w:lastRowLastColumn="0"/>
              <w:rPr>
                <w:sz w:val="20"/>
                <w:szCs w:val="20"/>
                <w:shd w:val="clear" w:color="auto" w:fill="FAF9F8"/>
                <w:lang w:val="en-US"/>
              </w:rPr>
            </w:pPr>
            <w:r w:rsidRPr="00074255">
              <w:rPr>
                <w:sz w:val="20"/>
                <w:szCs w:val="20"/>
                <w:shd w:val="clear" w:color="auto" w:fill="FAF9F8"/>
                <w:lang w:val="en-US"/>
              </w:rPr>
              <w:t>□ Definitely not □ Probably not □ Probably yes □ Definitely</w:t>
            </w:r>
          </w:p>
        </w:tc>
        <w:tc>
          <w:tcPr>
            <w:tcW w:w="2521" w:type="dxa"/>
            <w:tcBorders>
              <w:top w:val="single" w:sz="4" w:space="0" w:color="auto"/>
              <w:left w:val="nil"/>
              <w:bottom w:val="single" w:sz="4" w:space="0" w:color="auto"/>
              <w:right w:val="nil"/>
            </w:tcBorders>
          </w:tcPr>
          <w:p w14:paraId="65272C5D" w14:textId="77777777" w:rsidR="002017B9" w:rsidRPr="00074255" w:rsidRDefault="002017B9" w:rsidP="002017B9">
            <w:pPr>
              <w:spacing w:line="240" w:lineRule="auto"/>
              <w:cnfStyle w:val="000000100000" w:firstRow="0" w:lastRow="0" w:firstColumn="0" w:lastColumn="0" w:oddVBand="0" w:evenVBand="0" w:oddHBand="1" w:evenHBand="0" w:firstRowFirstColumn="0" w:firstRowLastColumn="0" w:lastRowFirstColumn="0" w:lastRowLastColumn="0"/>
              <w:rPr>
                <w:sz w:val="20"/>
                <w:szCs w:val="20"/>
                <w:shd w:val="clear" w:color="auto" w:fill="FAF9F8"/>
                <w:lang w:val="en-US"/>
              </w:rPr>
            </w:pPr>
            <w:r w:rsidRPr="00074255">
              <w:rPr>
                <w:sz w:val="20"/>
                <w:szCs w:val="20"/>
                <w:shd w:val="clear" w:color="auto" w:fill="FAF9F8"/>
                <w:lang w:val="en-US"/>
              </w:rPr>
              <w:t xml:space="preserve">Adapted from </w:t>
            </w:r>
            <w:r w:rsidRPr="00074255">
              <w:rPr>
                <w:sz w:val="20"/>
                <w:szCs w:val="20"/>
                <w:shd w:val="clear" w:color="auto" w:fill="FAF9F8"/>
                <w:lang w:val="en-US"/>
              </w:rPr>
              <w:fldChar w:fldCharType="begin"/>
            </w:r>
            <w:r w:rsidRPr="00074255">
              <w:rPr>
                <w:sz w:val="20"/>
                <w:szCs w:val="20"/>
                <w:shd w:val="clear" w:color="auto" w:fill="FAF9F8"/>
                <w:lang w:val="en-US"/>
              </w:rPr>
              <w:instrText xml:space="preserve"> ADDIN ZOTERO_ITEM CSL_CITATION {"citationID":"Pt4WDSD8","properties":{"formattedCitation":"[18\\uc0\\u8211{}20]","plainCitation":"[18–20]","noteIndex":0},"citationItems":[{"id":5942,"uris":["http://zotero.org/users/9898164/items/K8G7PLQU"],"itemData":{"id":5942,"type":"article-journal","abstract":"Aims. To determine whether the probability of future current established smoking among adolescents is related to both previous smoking experience and cognitions regarding future smoking. Design, setting and participants. The analyses used two principal datasets: (1) a US longitudinal sample of 7960 adolescents 12-18 years old in 1989 reinterviewed at 15-22 years in 1993, (2) a California longitudinal sample of 3376 adolescents 12-17 years old in 1993 reinterviewed at 15-20 years in 1996. Measures. Previous smoking experience was categorized as never smoked, puffed, non-recent or recent experimenting, and non-recent or current established smoking (≥ 100 cigarettes in life-time). Smoking intentions and efficacy expectations were used to classify adolescents as having low- or high-risk cognitions. Findings. High-risk cognitions (HRCs) increased the probability of future current established smoking (FCES) within each level of previous smoking experience over low-risk cognitions (LRCs); the probability of FCES for those with LRCs was about the same as those in the previous experience group with HRCs. In the US sample, the 4-year probability of FCES ranged from 5.6% for committed never smokers (with LRCs) to 83.0% for current established smokers with HRCs. Development of HRCs among middle-school never smokers occurred rapidly through age 14 years. However, current established smoking did not increase until age 14 years and stabilized by age 19 years. Where sample size was sufficient, these findings were validated in the California sample. Conclusions. Effective prevention programs should aim to convert HRCs to LRCs regardless of past behavior, particularly among middle-school never smokers and high-school experimenters.","container-title":"Addiction","DOI":"10.1046/j.1360-0443.2001.96231315.x","ISSN":"1360-0443","issue":"2","language":"en","note":"_eprint: https://onlinelibrary.wiley.com/doi/pdf/10.1046/j.1360-0443.2001.96231315.x","page":"313-323","source":"Wiley Online Library","title":"Determining the probability of future smoking among adolescents","volume":"96","author":[{"family":"Choi","given":"Won S."},{"family":"Gilpin","given":"Elizabeth A."},{"family":"Farkas","given":"Arthur J."},{"family":"Pierce","given":"John P."}],"issued":{"date-parts":[["2001"]]}}},{"id":3603,"uris":["http://zotero.org/users/9898164/items/LPWPFU4T"],"itemData":{"id":3603,"type":"article-journal","abstract":"Smoking onset has 4 levels, with a 'susceptibility' level preceding early experimentation. This study assessed the predictive validity of smoking susceptibility in a longitidinal study of a nationally representative sample of 4,500 adolescents who at baseline reported never having puffed on a cigarette. At follow-up 4 yrs later, 40% of the sample had experimented with smoking, and 8% had established a smoking habit. Baseline susceptibility to smoking, defined as the absence of a firm decision not to smoke, was a stronger independent predictor of experimentation than the presence of smokers among either family or the best friend network. However, susceptibility to smoking was not as important as exposure to smokers in distinguishing adolescents who progressed to established smoking from those who remained experimenters at follow-up. (PsycINFO Database Record (c) 2016 APA, all rights reserved)","archive_location":"1996-06101-004","container-title":"Health Psychology","DOI":"10.1037/0278-6133.15.5.355","ISSN":"0278-6133","issue":"5","journalAbbreviation":"Health Psychology","note":"publisher: American Psychological Association","page":"355-361","source":"EBSCOhost","title":"Validation of susceptibility as a predictor of which adolescents take up smoking in the United States","volume":"15","author":[{"family":"Pierce","given":"John P."},{"family":"Choi","given":"Won S."},{"family":"Gilpin","given":"Elizabeth A."},{"family":"Farkas","given":"Arthur J."},{"family":"Merritt","given":"Robert K."}],"issued":{"date-parts":[["1996",9]]}}},{"id":5979,"uris":["http://zotero.org/users/9898164/items/MBDWWRBD"],"itemData":{"id":5979,"type":"article-journal","abstract":"The susceptibility to smoking index can be improved as it only identifies one third of future adult smokers. Adding curiosity to this index may increase the identification of future smokers and improve the identification of effective prevention messages.Analyses used data from the California Longitudinal Study of Smoking Transitions in Youth, for whom tobacco use behaviors, attitudes, and beliefs were assessed at 3 time points from age 12 through early adulthood. Logistic regressions were used to evaluate whether baseline curiosity about smoking was predictive of smoking during the 6-year follow-up period and whether curiosity about smoking provided evidence of incremental validity over existing measures of susceptibility to smoking.Compared to those who were classified as definitely not curious about smoking, teens who were classified as probably not curious (ORadj = 1.90, 95% CI = 1.28–2.81) and those classified as definitely curious (ORadj = 2.38, 95% CI= 1.49–3.79) had an increase in the odds of becoming a young adult smoker. Adding curiosity to the original susceptibility to smoking index increased the sensitivity of the enhanced susceptibility index to 78.9% compared to 62.2% identified by the original susceptibility index. However, a loss of specificity meant there was no improvement in the positive predictive value.The enhanced susceptibility index significantly improves identification of teens at risk for becoming young adult smokers. Thus, this enhanced index is preferred for identifying and testing potentially effective prevention messages.","container-title":"Nicotine &amp; Tobacco Research","DOI":"10.1093/ntr/ntu254","ISSN":"1462-2203","issue":"7","journalAbbreviation":"Nicotine &amp; Tobacco Research","page":"862-869","source":"Silverchair","title":"Predictive Validity of the Expanded Susceptibility to Smoke Index","volume":"17","author":[{"family":"Strong","given":"David R."},{"family":"Hartman","given":"Sheri J."},{"family":"Nodora","given":"Jesse"},{"family":"Messer","given":"Karen"},{"family":"James","given":"Lisa"},{"family":"White","given":"Martha"},{"family":"Portnoy","given":"David B."},{"family":"Choiniere","given":"Conrad J."},{"family":"Vullo","given":"Genevieve C."},{"family":"Pierce","given":"John"}],"issued":{"date-parts":[["2015",7,1]]}}}],"schema":"https://github.com/citation-style-language/schema/raw/master/csl-citation.json"} </w:instrText>
            </w:r>
            <w:r w:rsidRPr="00074255">
              <w:rPr>
                <w:sz w:val="20"/>
                <w:szCs w:val="20"/>
                <w:shd w:val="clear" w:color="auto" w:fill="FAF9F8"/>
                <w:lang w:val="en-US"/>
              </w:rPr>
              <w:fldChar w:fldCharType="separate"/>
            </w:r>
            <w:r w:rsidRPr="00074255">
              <w:rPr>
                <w:sz w:val="20"/>
                <w:szCs w:val="20"/>
                <w:lang w:val="en-US"/>
              </w:rPr>
              <w:t>[18–20]</w:t>
            </w:r>
            <w:r w:rsidRPr="00074255">
              <w:rPr>
                <w:sz w:val="20"/>
                <w:szCs w:val="20"/>
                <w:shd w:val="clear" w:color="auto" w:fill="FAF9F8"/>
                <w:lang w:val="en-US"/>
              </w:rPr>
              <w:fldChar w:fldCharType="end"/>
            </w:r>
            <w:r w:rsidRPr="00074255">
              <w:rPr>
                <w:sz w:val="20"/>
                <w:szCs w:val="20"/>
                <w:shd w:val="clear" w:color="auto" w:fill="FAF9F8"/>
                <w:lang w:val="en-US"/>
              </w:rPr>
              <w:t>: Choi et. al, 2001: display logic, Strong et. al, 2015: coding</w:t>
            </w:r>
          </w:p>
          <w:p w14:paraId="0E871A91" w14:textId="77777777" w:rsidR="002017B9" w:rsidRPr="00074255" w:rsidRDefault="002017B9" w:rsidP="002017B9">
            <w:pPr>
              <w:cnfStyle w:val="000000100000" w:firstRow="0" w:lastRow="0" w:firstColumn="0" w:lastColumn="0" w:oddVBand="0" w:evenVBand="0" w:oddHBand="1" w:evenHBand="0" w:firstRowFirstColumn="0" w:firstRowLastColumn="0" w:lastRowFirstColumn="0" w:lastRowLastColumn="0"/>
              <w:rPr>
                <w:b/>
                <w:bCs/>
                <w:sz w:val="20"/>
                <w:szCs w:val="20"/>
                <w:lang w:val="en-US"/>
              </w:rPr>
            </w:pPr>
          </w:p>
        </w:tc>
      </w:tr>
      <w:tr w:rsidR="002017B9" w:rsidRPr="00261442" w14:paraId="380B0DC0"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single" w:sz="4" w:space="0" w:color="auto"/>
              <w:right w:val="nil"/>
            </w:tcBorders>
          </w:tcPr>
          <w:p w14:paraId="4DDA3C95" w14:textId="77777777" w:rsidR="002017B9" w:rsidRPr="00074255" w:rsidRDefault="002017B9" w:rsidP="002017B9">
            <w:pPr>
              <w:rPr>
                <w:sz w:val="20"/>
                <w:szCs w:val="20"/>
                <w:lang w:val="en-US"/>
              </w:rPr>
            </w:pPr>
          </w:p>
        </w:tc>
        <w:tc>
          <w:tcPr>
            <w:tcW w:w="1821" w:type="dxa"/>
            <w:tcBorders>
              <w:top w:val="single" w:sz="4" w:space="0" w:color="auto"/>
              <w:left w:val="nil"/>
              <w:bottom w:val="single" w:sz="4" w:space="0" w:color="auto"/>
              <w:right w:val="nil"/>
            </w:tcBorders>
          </w:tcPr>
          <w:p w14:paraId="2ADDE7DE" w14:textId="77777777" w:rsidR="002017B9" w:rsidRPr="00074255" w:rsidRDefault="002017B9" w:rsidP="002017B9">
            <w:pPr>
              <w:jc w:val="cente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sz w:val="20"/>
                <w:szCs w:val="20"/>
                <w:lang w:val="en-US"/>
              </w:rPr>
              <w:t>Attention check</w:t>
            </w:r>
          </w:p>
          <w:p w14:paraId="4852FA7E" w14:textId="77777777" w:rsidR="002017B9" w:rsidRPr="00074255" w:rsidRDefault="002017B9" w:rsidP="002017B9">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049" w:type="dxa"/>
            <w:tcBorders>
              <w:top w:val="single" w:sz="4" w:space="0" w:color="auto"/>
              <w:left w:val="nil"/>
              <w:bottom w:val="single" w:sz="4" w:space="0" w:color="auto"/>
              <w:right w:val="nil"/>
            </w:tcBorders>
            <w:vAlign w:val="center"/>
          </w:tcPr>
          <w:p w14:paraId="32608FDD" w14:textId="1E1501B3" w:rsidR="002017B9" w:rsidRPr="00074255" w:rsidRDefault="002017B9" w:rsidP="002017B9">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1</w:t>
            </w:r>
          </w:p>
        </w:tc>
        <w:tc>
          <w:tcPr>
            <w:tcW w:w="7004" w:type="dxa"/>
            <w:tcBorders>
              <w:top w:val="single" w:sz="4" w:space="0" w:color="auto"/>
              <w:left w:val="nil"/>
              <w:bottom w:val="single" w:sz="4" w:space="0" w:color="auto"/>
              <w:right w:val="nil"/>
            </w:tcBorders>
            <w:vAlign w:val="center"/>
          </w:tcPr>
          <w:p w14:paraId="26EEDF89" w14:textId="77777777" w:rsidR="002017B9" w:rsidRPr="00074255" w:rsidRDefault="0DD2180A" w:rsidP="4E2CA580">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It is very important to us that you read our questions carefully.</w:t>
            </w:r>
          </w:p>
          <w:p w14:paraId="35024464" w14:textId="77777777" w:rsidR="002017B9" w:rsidRPr="00074255" w:rsidRDefault="0DD2180A" w:rsidP="4E2CA580">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Please mark response option "Definitely" here.</w:t>
            </w:r>
          </w:p>
          <w:p w14:paraId="33067DF4" w14:textId="77777777" w:rsidR="002017B9" w:rsidRPr="00074255" w:rsidRDefault="002017B9" w:rsidP="002017B9">
            <w:pPr>
              <w:cnfStyle w:val="000000000000" w:firstRow="0" w:lastRow="0" w:firstColumn="0" w:lastColumn="0" w:oddVBand="0" w:evenVBand="0" w:oddHBand="0" w:evenHBand="0" w:firstRowFirstColumn="0" w:firstRowLastColumn="0" w:lastRowFirstColumn="0" w:lastRowLastColumn="0"/>
              <w:rPr>
                <w:b/>
                <w:sz w:val="20"/>
                <w:szCs w:val="20"/>
                <w:lang w:val="en-US"/>
              </w:rPr>
            </w:pPr>
          </w:p>
          <w:p w14:paraId="1B1ADA60" w14:textId="77777777" w:rsidR="002017B9" w:rsidRPr="00074255" w:rsidRDefault="002017B9" w:rsidP="002017B9">
            <w:pPr>
              <w:cnfStyle w:val="000000000000" w:firstRow="0" w:lastRow="0" w:firstColumn="0" w:lastColumn="0" w:oddVBand="0" w:evenVBand="0" w:oddHBand="0" w:evenHBand="0" w:firstRowFirstColumn="0" w:firstRowLastColumn="0" w:lastRowFirstColumn="0" w:lastRowLastColumn="0"/>
              <w:rPr>
                <w:b/>
                <w:sz w:val="20"/>
                <w:szCs w:val="20"/>
                <w:lang w:val="en-US"/>
              </w:rPr>
            </w:pPr>
            <w:r w:rsidRPr="00074255">
              <w:rPr>
                <w:b/>
                <w:sz w:val="20"/>
                <w:szCs w:val="20"/>
                <w:lang w:val="en-US"/>
              </w:rPr>
              <w:t xml:space="preserve">I am currently answering a questionnaire.  </w:t>
            </w:r>
          </w:p>
          <w:p w14:paraId="3D7BCDD4" w14:textId="6BD93DE1" w:rsidR="00F844F1" w:rsidRPr="00074255" w:rsidRDefault="0DD2180A" w:rsidP="002017B9">
            <w:pPr>
              <w:spacing w:line="240" w:lineRule="auto"/>
              <w:cnfStyle w:val="000000000000" w:firstRow="0" w:lastRow="0" w:firstColumn="0" w:lastColumn="0" w:oddVBand="0" w:evenVBand="0" w:oddHBand="0" w:evenHBand="0" w:firstRowFirstColumn="0" w:firstRowLastColumn="0" w:lastRowFirstColumn="0" w:lastRowLastColumn="0"/>
              <w:rPr>
                <w:sz w:val="20"/>
                <w:szCs w:val="20"/>
                <w:shd w:val="clear" w:color="auto" w:fill="FAF9F8"/>
                <w:lang w:val="en-US"/>
              </w:rPr>
            </w:pPr>
            <w:r w:rsidRPr="00074255">
              <w:rPr>
                <w:sz w:val="20"/>
                <w:szCs w:val="20"/>
                <w:shd w:val="clear" w:color="auto" w:fill="FAF9F8"/>
                <w:lang w:val="en-US"/>
              </w:rPr>
              <w:t>□ Definitely not □ Probably not □ Probably yes □ Definitely</w:t>
            </w:r>
          </w:p>
        </w:tc>
        <w:tc>
          <w:tcPr>
            <w:tcW w:w="2521" w:type="dxa"/>
            <w:tcBorders>
              <w:top w:val="single" w:sz="4" w:space="0" w:color="auto"/>
              <w:left w:val="nil"/>
              <w:bottom w:val="single" w:sz="4" w:space="0" w:color="auto"/>
              <w:right w:val="nil"/>
            </w:tcBorders>
          </w:tcPr>
          <w:p w14:paraId="51940EDD" w14:textId="77777777" w:rsidR="002017B9" w:rsidRPr="00074255" w:rsidRDefault="002017B9" w:rsidP="002017B9">
            <w:pPr>
              <w:cnfStyle w:val="000000000000" w:firstRow="0" w:lastRow="0" w:firstColumn="0" w:lastColumn="0" w:oddVBand="0" w:evenVBand="0" w:oddHBand="0" w:evenHBand="0" w:firstRowFirstColumn="0" w:firstRowLastColumn="0" w:lastRowFirstColumn="0" w:lastRowLastColumn="0"/>
              <w:rPr>
                <w:b/>
                <w:bCs/>
                <w:sz w:val="20"/>
                <w:szCs w:val="20"/>
                <w:lang w:val="en-US"/>
              </w:rPr>
            </w:pPr>
          </w:p>
        </w:tc>
      </w:tr>
      <w:tr w:rsidR="002017B9" w:rsidRPr="00261442" w14:paraId="324F59BB"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val="restart"/>
            <w:tcBorders>
              <w:top w:val="single" w:sz="4" w:space="0" w:color="auto"/>
              <w:left w:val="nil"/>
              <w:bottom w:val="nil"/>
              <w:right w:val="nil"/>
            </w:tcBorders>
          </w:tcPr>
          <w:p w14:paraId="0FD6328F" w14:textId="1F336D6C" w:rsidR="002017B9" w:rsidRPr="00074255" w:rsidRDefault="00A57142" w:rsidP="002017B9">
            <w:pPr>
              <w:rPr>
                <w:sz w:val="20"/>
                <w:szCs w:val="20"/>
                <w:lang w:val="en-US"/>
              </w:rPr>
            </w:pPr>
            <w:bookmarkStart w:id="2" w:name="_Hlk192236949"/>
            <w:r w:rsidRPr="00074255">
              <w:rPr>
                <w:sz w:val="20"/>
                <w:szCs w:val="20"/>
                <w:lang w:val="en-US"/>
              </w:rPr>
              <w:t>C</w:t>
            </w:r>
            <w:r w:rsidR="4BB9F3DD" w:rsidRPr="00074255">
              <w:rPr>
                <w:sz w:val="20"/>
                <w:szCs w:val="20"/>
                <w:lang w:val="en-US"/>
              </w:rPr>
              <w:t xml:space="preserve">: Determinants of </w:t>
            </w:r>
            <w:r w:rsidR="00F844F1" w:rsidRPr="00074255">
              <w:rPr>
                <w:sz w:val="20"/>
                <w:szCs w:val="20"/>
                <w:lang w:val="en-US"/>
              </w:rPr>
              <w:lastRenderedPageBreak/>
              <w:t>vaping</w:t>
            </w:r>
            <w:r w:rsidR="4BB9F3DD" w:rsidRPr="00074255">
              <w:rPr>
                <w:sz w:val="20"/>
                <w:szCs w:val="20"/>
                <w:lang w:val="en-US"/>
              </w:rPr>
              <w:t>/</w:t>
            </w:r>
            <w:r w:rsidR="00F844F1" w:rsidRPr="00074255">
              <w:rPr>
                <w:sz w:val="20"/>
                <w:szCs w:val="20"/>
                <w:lang w:val="en-US"/>
              </w:rPr>
              <w:t>smoking</w:t>
            </w:r>
            <w:r w:rsidR="4BB9F3DD" w:rsidRPr="00074255">
              <w:rPr>
                <w:sz w:val="20"/>
                <w:szCs w:val="20"/>
                <w:lang w:val="en-US"/>
              </w:rPr>
              <w:t xml:space="preserve"> behavior</w:t>
            </w:r>
          </w:p>
          <w:bookmarkEnd w:id="2"/>
          <w:p w14:paraId="40019801" w14:textId="77777777" w:rsidR="002017B9" w:rsidRPr="00074255" w:rsidRDefault="002017B9" w:rsidP="002017B9">
            <w:pPr>
              <w:rPr>
                <w:sz w:val="20"/>
                <w:szCs w:val="20"/>
                <w:lang w:val="en-US"/>
              </w:rPr>
            </w:pPr>
          </w:p>
        </w:tc>
        <w:tc>
          <w:tcPr>
            <w:tcW w:w="1821" w:type="dxa"/>
            <w:tcBorders>
              <w:top w:val="single" w:sz="4" w:space="0" w:color="auto"/>
              <w:left w:val="nil"/>
              <w:bottom w:val="single" w:sz="4" w:space="0" w:color="auto"/>
              <w:right w:val="nil"/>
            </w:tcBorders>
          </w:tcPr>
          <w:p w14:paraId="0E8F84FB" w14:textId="77777777" w:rsidR="79E8FED6" w:rsidRPr="00074255" w:rsidRDefault="7A5E576F"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lastRenderedPageBreak/>
              <w:t>Self-efficacy</w:t>
            </w:r>
          </w:p>
        </w:tc>
        <w:tc>
          <w:tcPr>
            <w:tcW w:w="1049" w:type="dxa"/>
            <w:tcBorders>
              <w:top w:val="single" w:sz="4" w:space="0" w:color="auto"/>
              <w:left w:val="nil"/>
              <w:bottom w:val="single" w:sz="4" w:space="0" w:color="auto"/>
              <w:right w:val="nil"/>
            </w:tcBorders>
            <w:vAlign w:val="center"/>
          </w:tcPr>
          <w:p w14:paraId="4F620B7F" w14:textId="0B2D38D8" w:rsidR="79E8FED6" w:rsidRPr="00074255" w:rsidRDefault="79E8FED6" w:rsidP="00F701E1">
            <w:pPr>
              <w:jc w:val="center"/>
              <w:cnfStyle w:val="000000100000" w:firstRow="0" w:lastRow="0" w:firstColumn="0" w:lastColumn="0" w:oddVBand="0" w:evenVBand="0" w:oddHBand="1" w:evenHBand="0" w:firstRowFirstColumn="0" w:firstRowLastColumn="0" w:lastRowFirstColumn="0" w:lastRowLastColumn="0"/>
              <w:rPr>
                <w:strike/>
                <w:sz w:val="20"/>
                <w:szCs w:val="20"/>
                <w:lang w:val="en-US"/>
              </w:rPr>
            </w:pPr>
            <w:r w:rsidRPr="00074255">
              <w:rPr>
                <w:sz w:val="20"/>
                <w:szCs w:val="20"/>
                <w:lang w:val="en-US"/>
              </w:rPr>
              <w:t>2</w:t>
            </w:r>
          </w:p>
        </w:tc>
        <w:tc>
          <w:tcPr>
            <w:tcW w:w="7004" w:type="dxa"/>
            <w:tcBorders>
              <w:top w:val="single" w:sz="4" w:space="0" w:color="auto"/>
              <w:left w:val="nil"/>
              <w:bottom w:val="single" w:sz="4" w:space="0" w:color="auto"/>
              <w:right w:val="nil"/>
            </w:tcBorders>
            <w:vAlign w:val="center"/>
          </w:tcPr>
          <w:p w14:paraId="47E7283F" w14:textId="77777777"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much do you agree?</w:t>
            </w:r>
          </w:p>
          <w:p w14:paraId="776A6E47" w14:textId="77777777"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p>
          <w:p w14:paraId="401111FC" w14:textId="3E6746D7"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 I can be smoke-free in the next six months</w:t>
            </w:r>
            <w:r w:rsidR="009A786D" w:rsidRPr="00074255">
              <w:rPr>
                <w:b/>
                <w:bCs/>
                <w:sz w:val="20"/>
                <w:szCs w:val="20"/>
                <w:lang w:val="en-US"/>
              </w:rPr>
              <w:t>.</w:t>
            </w:r>
          </w:p>
        </w:tc>
        <w:tc>
          <w:tcPr>
            <w:tcW w:w="2521" w:type="dxa"/>
            <w:tcBorders>
              <w:top w:val="single" w:sz="4" w:space="0" w:color="auto"/>
              <w:left w:val="nil"/>
              <w:bottom w:val="single" w:sz="4" w:space="0" w:color="auto"/>
            </w:tcBorders>
          </w:tcPr>
          <w:p w14:paraId="73D78611" w14:textId="20AD130E"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sz w:val="20"/>
                <w:szCs w:val="20"/>
              </w:rPr>
              <w:fldChar w:fldCharType="begin"/>
            </w:r>
            <w:r w:rsidRPr="00074255">
              <w:rPr>
                <w:b/>
                <w:bCs/>
                <w:sz w:val="20"/>
                <w:szCs w:val="20"/>
                <w:lang w:val="en-US"/>
              </w:rPr>
              <w:instrText xml:space="preserve"> ADDIN ZOTERO_ITEM CSL_CITATION {"citationID":"Of2d4iNn","properties":{"formattedCitation":"[16, 17]","plainCitation":"[16, 1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w:instrText>
            </w:r>
            <w:r w:rsidRPr="00074255">
              <w:rPr>
                <w:b/>
                <w:bCs/>
                <w:sz w:val="20"/>
                <w:szCs w:val="20"/>
              </w:rPr>
              <w:instrText>":[["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w:instrText>
            </w:r>
            <w:r w:rsidRPr="00074255">
              <w:rPr>
                <w:b/>
                <w:bCs/>
                <w:sz w:val="20"/>
                <w:szCs w:val="20"/>
                <w:lang w:val="en-US"/>
              </w:rPr>
              <w:instrText xml:space="preserv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074255">
              <w:rPr>
                <w:b/>
                <w:bCs/>
                <w:sz w:val="20"/>
                <w:szCs w:val="20"/>
              </w:rPr>
              <w:fldChar w:fldCharType="separate"/>
            </w:r>
            <w:r w:rsidRPr="00074255">
              <w:rPr>
                <w:sz w:val="20"/>
                <w:szCs w:val="20"/>
                <w:lang w:val="en-US"/>
              </w:rPr>
              <w:t>[16, 17]</w:t>
            </w:r>
            <w:r w:rsidRPr="00074255">
              <w:rPr>
                <w:b/>
                <w:bCs/>
                <w:sz w:val="20"/>
                <w:szCs w:val="20"/>
              </w:rPr>
              <w:fldChar w:fldCharType="end"/>
            </w:r>
          </w:p>
        </w:tc>
      </w:tr>
      <w:tr w:rsidR="002017B9" w:rsidRPr="00074255" w14:paraId="130C20E6"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1B1B53F2" w14:textId="77777777" w:rsidR="002017B9" w:rsidRPr="00074255" w:rsidRDefault="002017B9" w:rsidP="002017B9">
            <w:pPr>
              <w:rPr>
                <w:sz w:val="20"/>
                <w:szCs w:val="20"/>
                <w:lang w:val="en-US"/>
              </w:rPr>
            </w:pPr>
          </w:p>
        </w:tc>
        <w:tc>
          <w:tcPr>
            <w:tcW w:w="1821" w:type="dxa"/>
            <w:tcBorders>
              <w:top w:val="single" w:sz="4" w:space="0" w:color="auto"/>
              <w:left w:val="nil"/>
              <w:bottom w:val="single" w:sz="4" w:space="0" w:color="auto"/>
              <w:right w:val="nil"/>
            </w:tcBorders>
          </w:tcPr>
          <w:p w14:paraId="6D42B5E0" w14:textId="77777777"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Ability self-concept: saying "no</w:t>
            </w:r>
          </w:p>
        </w:tc>
        <w:tc>
          <w:tcPr>
            <w:tcW w:w="1049" w:type="dxa"/>
            <w:tcBorders>
              <w:top w:val="single" w:sz="4" w:space="0" w:color="auto"/>
              <w:left w:val="nil"/>
              <w:bottom w:val="single" w:sz="4" w:space="0" w:color="auto"/>
              <w:right w:val="nil"/>
            </w:tcBorders>
            <w:vAlign w:val="center"/>
          </w:tcPr>
          <w:p w14:paraId="6F9A15F7" w14:textId="2A1657E3" w:rsidR="79E8FED6" w:rsidRPr="00074255" w:rsidRDefault="79E8FED6" w:rsidP="00F701E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3</w:t>
            </w:r>
          </w:p>
        </w:tc>
        <w:tc>
          <w:tcPr>
            <w:tcW w:w="7004" w:type="dxa"/>
            <w:tcBorders>
              <w:top w:val="single" w:sz="4" w:space="0" w:color="auto"/>
              <w:left w:val="nil"/>
              <w:bottom w:val="single" w:sz="4" w:space="0" w:color="auto"/>
              <w:right w:val="nil"/>
            </w:tcBorders>
          </w:tcPr>
          <w:p w14:paraId="2140A730" w14:textId="77777777"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The following questions relate to your ability to refuse when someone offers you something to smoke. Please rate yourself:</w:t>
            </w:r>
          </w:p>
          <w:p w14:paraId="7A9699B1" w14:textId="77777777"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p>
          <w:p w14:paraId="4A63EA49" w14:textId="77777777"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 It's easy for me to assert myself when someone tries to persuade me to smoke.</w:t>
            </w:r>
          </w:p>
          <w:p w14:paraId="50E317B5" w14:textId="01E8F51F"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p>
        </w:tc>
        <w:tc>
          <w:tcPr>
            <w:tcW w:w="2521" w:type="dxa"/>
            <w:tcBorders>
              <w:top w:val="single" w:sz="4" w:space="0" w:color="auto"/>
              <w:left w:val="nil"/>
              <w:bottom w:val="single" w:sz="4" w:space="0" w:color="auto"/>
              <w:right w:val="none" w:sz="8" w:space="0" w:color="FFFFFF" w:themeColor="background1"/>
            </w:tcBorders>
          </w:tcPr>
          <w:p w14:paraId="5726A2D8" w14:textId="0C47119F"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lang w:val="en-US"/>
              </w:rPr>
              <w:t xml:space="preserve">Adapted from: </w:t>
            </w:r>
            <w:r w:rsidRPr="00074255">
              <w:rPr>
                <w:sz w:val="20"/>
                <w:szCs w:val="20"/>
              </w:rPr>
              <w:fldChar w:fldCharType="begin"/>
            </w:r>
            <w:r w:rsidRPr="00074255">
              <w:rPr>
                <w:sz w:val="20"/>
                <w:szCs w:val="20"/>
                <w:lang w:val="en-US"/>
              </w:rPr>
              <w:instrText xml:space="preserve"> ADDIN ZOTERO_ITEM CSL_CITATION {"citationID":"hd53VUzP","properties":{"formattedCitation":"[24, 25]","plainCitation":"[24, 25]","noteIndex":0},"citationItems":[{"id":6037,"uris":["http://zotero.org/users/9898164/items/QQB29JRS"],"itemData":{"id":6037,"type":"article-journal","container-title":"Musikunterricht aus Schülersicht","DOI":"10.7477/350:197:1","note":"publisher: DIPF | Leibniz Institute for Research and Information in Education\nversion: 1.0","source":"DOI.org (Datacite)","title":"Musikpräferenzen - Schüler [Fragebogenskala: Version 1.0]. In: Musikunterricht aus Schülersicht - Fragebogenerhebung (MASS 2011) [Skalenkollektion: Version 1.0]","URL":"https://www.fdz-bildung.de/erhebung.php?id=197","author":[{"family":"Heß","given":"Frauke"}],"accessed":{"date-parts":[["2023",10,24]]},"issued":{"date-parts":[["2017"]]}}},{"id":6036,"uris":["http://zotero.org/users/9898164/items/CQ7KF5JJ"],"itemData":{"id":6036,"type":"article-journal","container-title":"Programme for International Student Assessment (2000)","DOI":"10.7477/13:284:1","source":"DOI.org (Datacite)","title":"Selbstkonzept (Mathematik) - Schüler [Fragebogenskala: Version 1.0].","URL":"https://www.fdz-bildung.de/erhebung.php?id=284","volume":"Fragebo</w:instrText>
            </w:r>
            <w:r w:rsidRPr="00074255">
              <w:rPr>
                <w:sz w:val="20"/>
                <w:szCs w:val="20"/>
              </w:rPr>
              <w:instrText xml:space="preserve">generhebung Haupttest (PISA 2000) [Skalenkollektion: Version 1.0]","author":[{"family":"Kunter","given":"Mareike"},{"family":"Schümer","given":"Gundel"},{"family":"Artelt","given":"Cordula"},{"family":"Baumert","given":"Jürgen"},{"family":"Klieme","given":"Eckhard"},{"family":"Neubrand","given":"Michael"},{"family":"Prenzel","given":"Manfred"},{"family":"Schiefele","given":"Ulrich"},{"family":"Schneider","given":"Wolfgang"},{"family":"Stanat","given":"Petra"},{"family":"Tillmann","given":"Klaus-Jürgen"},{"family":"Weiß","given":"Manfred"}],"accessed":{"date-parts":[["2023",10,24]]},"issued":{"date-parts":[["2012"]]}}}],"schema":"https://github.com/citation-style-language/schema/raw/master/csl-citation.json"} </w:instrText>
            </w:r>
            <w:r w:rsidRPr="00074255">
              <w:rPr>
                <w:sz w:val="20"/>
                <w:szCs w:val="20"/>
              </w:rPr>
              <w:fldChar w:fldCharType="separate"/>
            </w:r>
            <w:r w:rsidRPr="00074255">
              <w:rPr>
                <w:sz w:val="20"/>
                <w:szCs w:val="20"/>
              </w:rPr>
              <w:t>[24, 25]</w:t>
            </w:r>
            <w:r w:rsidRPr="00074255">
              <w:rPr>
                <w:sz w:val="20"/>
                <w:szCs w:val="20"/>
              </w:rPr>
              <w:fldChar w:fldCharType="end"/>
            </w:r>
          </w:p>
          <w:p w14:paraId="437881D7" w14:textId="5D924470"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79E8FED6" w:rsidRPr="00074255" w14:paraId="01C4D169"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617F5C23" w14:textId="77777777" w:rsidR="00E92D82" w:rsidRPr="00074255" w:rsidRDefault="00E92D82">
            <w:pPr>
              <w:rPr>
                <w:sz w:val="20"/>
                <w:szCs w:val="20"/>
              </w:rPr>
            </w:pPr>
          </w:p>
        </w:tc>
        <w:tc>
          <w:tcPr>
            <w:tcW w:w="1821" w:type="dxa"/>
            <w:tcBorders>
              <w:top w:val="single" w:sz="4" w:space="0" w:color="auto"/>
              <w:left w:val="nil"/>
              <w:bottom w:val="single" w:sz="4" w:space="0" w:color="auto"/>
              <w:right w:val="nil"/>
            </w:tcBorders>
          </w:tcPr>
          <w:p w14:paraId="15EC6951" w14:textId="7D0E2359" w:rsidR="79E8FED6" w:rsidRPr="00074255" w:rsidRDefault="7A5E576F" w:rsidP="79E8FED6">
            <w:pPr>
              <w:cnfStyle w:val="000000100000" w:firstRow="0" w:lastRow="0" w:firstColumn="0" w:lastColumn="0" w:oddVBand="0" w:evenVBand="0" w:oddHBand="1" w:evenHBand="0" w:firstRowFirstColumn="0" w:firstRowLastColumn="0" w:lastRowFirstColumn="0" w:lastRowLastColumn="0"/>
              <w:rPr>
                <w:color w:val="FF0000"/>
                <w:sz w:val="20"/>
                <w:szCs w:val="20"/>
              </w:rPr>
            </w:pPr>
            <w:proofErr w:type="spellStart"/>
            <w:r w:rsidRPr="00074255">
              <w:rPr>
                <w:sz w:val="20"/>
                <w:szCs w:val="20"/>
              </w:rPr>
              <w:t>Refusal</w:t>
            </w:r>
            <w:proofErr w:type="spellEnd"/>
            <w:r w:rsidRPr="00074255">
              <w:rPr>
                <w:sz w:val="20"/>
                <w:szCs w:val="20"/>
              </w:rPr>
              <w:t xml:space="preserve"> </w:t>
            </w:r>
            <w:proofErr w:type="spellStart"/>
            <w:r w:rsidR="00FC48BA" w:rsidRPr="00074255">
              <w:rPr>
                <w:sz w:val="20"/>
                <w:szCs w:val="20"/>
              </w:rPr>
              <w:t>s</w:t>
            </w:r>
            <w:r w:rsidRPr="00074255">
              <w:rPr>
                <w:sz w:val="20"/>
                <w:szCs w:val="20"/>
              </w:rPr>
              <w:t>elf-efficacy</w:t>
            </w:r>
            <w:proofErr w:type="spellEnd"/>
          </w:p>
        </w:tc>
        <w:tc>
          <w:tcPr>
            <w:tcW w:w="1049" w:type="dxa"/>
            <w:tcBorders>
              <w:top w:val="single" w:sz="4" w:space="0" w:color="auto"/>
              <w:left w:val="nil"/>
              <w:bottom w:val="single" w:sz="4" w:space="0" w:color="auto"/>
              <w:right w:val="nil"/>
            </w:tcBorders>
            <w:vAlign w:val="center"/>
          </w:tcPr>
          <w:p w14:paraId="2484B177" w14:textId="61106773" w:rsidR="79E8FED6" w:rsidRPr="00074255" w:rsidRDefault="79E8FED6" w:rsidP="00F701E1">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color w:val="000000" w:themeColor="text1"/>
                <w:sz w:val="20"/>
                <w:szCs w:val="20"/>
              </w:rPr>
              <w:t>2</w:t>
            </w:r>
          </w:p>
        </w:tc>
        <w:tc>
          <w:tcPr>
            <w:tcW w:w="7004" w:type="dxa"/>
            <w:tcBorders>
              <w:top w:val="single" w:sz="4" w:space="0" w:color="auto"/>
              <w:left w:val="nil"/>
              <w:bottom w:val="single" w:sz="4" w:space="0" w:color="auto"/>
              <w:right w:val="nil"/>
            </w:tcBorders>
          </w:tcPr>
          <w:p w14:paraId="28AD238C" w14:textId="77777777" w:rsidR="79E8FED6" w:rsidRPr="00074255" w:rsidRDefault="7A5E576F"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Someone offers you to smoke in the next 6 months.</w:t>
            </w:r>
          </w:p>
          <w:p w14:paraId="42ED399A" w14:textId="77777777"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p>
          <w:p w14:paraId="05802BE6" w14:textId="77777777"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 I have the confidence to turn down an offer to smoke, even if my friends laugh at me for it</w:t>
            </w:r>
          </w:p>
          <w:p w14:paraId="77C448B0" w14:textId="3175C4D4"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521" w:type="dxa"/>
            <w:tcBorders>
              <w:top w:val="single" w:sz="4" w:space="0" w:color="auto"/>
              <w:left w:val="nil"/>
              <w:bottom w:val="single" w:sz="4" w:space="0" w:color="auto"/>
              <w:right w:val="none" w:sz="8" w:space="0" w:color="FFFFFF" w:themeColor="background1"/>
            </w:tcBorders>
          </w:tcPr>
          <w:p w14:paraId="33A5467A" w14:textId="7D468953" w:rsidR="79E8FED6" w:rsidRPr="00074255" w:rsidRDefault="79E8FED6" w:rsidP="79E8FED6">
            <w:pPr>
              <w:pStyle w:val="Literaturverzeichnis"/>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rPr>
            </w:pPr>
            <w:r w:rsidRPr="00074255">
              <w:rPr>
                <w:rFonts w:ascii="Arial" w:eastAsia="Arial" w:hAnsi="Arial" w:cs="Arial"/>
                <w:sz w:val="20"/>
                <w:szCs w:val="20"/>
              </w:rPr>
              <w:fldChar w:fldCharType="begin"/>
            </w:r>
            <w:r w:rsidRPr="00074255">
              <w:rPr>
                <w:rFonts w:ascii="Arial" w:eastAsia="Arial" w:hAnsi="Arial" w:cs="Arial"/>
                <w:sz w:val="20"/>
                <w:szCs w:val="20"/>
              </w:rPr>
              <w:instrText xml:space="preserve"> ADDIN ZOTERO_ITEM CSL_CITATION {"citationID":"QqRNMByo","properties":{"formattedCitation":"[23]","plainCitation":"[23]","noteIndex":0},"citationItems":[{"id":6034,"uris":["http://zotero.org/users/9898164/items/KS2DGXN5"],"itemData":{"id":6034,"type":"chapter","container-title":"Skalen zur Erfassung von Lehrer- und Schülermerkmalen: Dokumentation der psychometrischen Verfahren im Rahmen der wissenschaftlichen Begleitung des Modellversuchs Selbstwirksame Schulen","event-place":"Berlin","ISBN":"978-3-00-003708-5","language":"de","publisher":"R. Schwarzer","publisher-place":"Berlin","source":"K10plus ISBN","title":"Selbstwirksamkeitserwartung im Umgang mit Drogen","editor":[{"family":"Schwarzer","given":"Ralf"},{"family":"Jerusalem","given":"Matthias"}],"author":[{"family":"Bäßler","given":"Judith"},{"family":"Mittag","given":"Waldemar"}],"issued":{"date-parts":[["1999"]]}}}],"schema":"https://github.com/citation-style-language/schema/raw/master/csl-citation.json"} </w:instrText>
            </w:r>
            <w:r w:rsidRPr="00074255">
              <w:rPr>
                <w:rFonts w:ascii="Arial" w:eastAsia="Arial" w:hAnsi="Arial" w:cs="Arial"/>
                <w:sz w:val="20"/>
                <w:szCs w:val="20"/>
              </w:rPr>
              <w:fldChar w:fldCharType="separate"/>
            </w:r>
            <w:r w:rsidRPr="00074255">
              <w:rPr>
                <w:rFonts w:ascii="Arial" w:hAnsi="Arial" w:cs="Arial"/>
                <w:sz w:val="20"/>
                <w:szCs w:val="20"/>
              </w:rPr>
              <w:t>[23]</w:t>
            </w:r>
            <w:r w:rsidRPr="00074255">
              <w:rPr>
                <w:rFonts w:ascii="Arial" w:eastAsia="Arial" w:hAnsi="Arial" w:cs="Arial"/>
                <w:sz w:val="20"/>
                <w:szCs w:val="20"/>
              </w:rPr>
              <w:fldChar w:fldCharType="end"/>
            </w:r>
          </w:p>
        </w:tc>
      </w:tr>
      <w:tr w:rsidR="79E8FED6" w:rsidRPr="00074255" w14:paraId="71D23A8F"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214EBB54" w14:textId="77777777" w:rsidR="00E92D82" w:rsidRPr="00074255" w:rsidRDefault="00E92D82">
            <w:pPr>
              <w:rPr>
                <w:sz w:val="20"/>
                <w:szCs w:val="20"/>
              </w:rPr>
            </w:pPr>
          </w:p>
        </w:tc>
        <w:tc>
          <w:tcPr>
            <w:tcW w:w="1821" w:type="dxa"/>
            <w:tcBorders>
              <w:top w:val="single" w:sz="4" w:space="0" w:color="auto"/>
              <w:left w:val="nil"/>
              <w:bottom w:val="single" w:sz="4" w:space="0" w:color="auto"/>
              <w:right w:val="nil"/>
            </w:tcBorders>
          </w:tcPr>
          <w:p w14:paraId="264B09A0" w14:textId="77777777"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 xml:space="preserve">Action </w:t>
            </w:r>
            <w:proofErr w:type="spellStart"/>
            <w:r w:rsidRPr="00074255">
              <w:rPr>
                <w:sz w:val="20"/>
                <w:szCs w:val="20"/>
              </w:rPr>
              <w:t>planning</w:t>
            </w:r>
            <w:proofErr w:type="spellEnd"/>
          </w:p>
        </w:tc>
        <w:tc>
          <w:tcPr>
            <w:tcW w:w="1049" w:type="dxa"/>
            <w:tcBorders>
              <w:top w:val="single" w:sz="4" w:space="0" w:color="auto"/>
              <w:left w:val="nil"/>
              <w:bottom w:val="single" w:sz="4" w:space="0" w:color="auto"/>
              <w:right w:val="nil"/>
            </w:tcBorders>
            <w:vAlign w:val="center"/>
          </w:tcPr>
          <w:p w14:paraId="6242403C" w14:textId="3319D7CB" w:rsidR="79E8FED6" w:rsidRPr="00074255" w:rsidRDefault="79E8FED6" w:rsidP="00F701E1">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074255">
              <w:rPr>
                <w:color w:val="000000" w:themeColor="text1"/>
                <w:sz w:val="20"/>
                <w:szCs w:val="20"/>
              </w:rPr>
              <w:t>2</w:t>
            </w:r>
          </w:p>
        </w:tc>
        <w:tc>
          <w:tcPr>
            <w:tcW w:w="7004" w:type="dxa"/>
            <w:tcBorders>
              <w:top w:val="single" w:sz="4" w:space="0" w:color="auto"/>
              <w:left w:val="nil"/>
              <w:bottom w:val="single" w:sz="4" w:space="0" w:color="auto"/>
              <w:right w:val="nil"/>
            </w:tcBorders>
          </w:tcPr>
          <w:p w14:paraId="66F55243" w14:textId="77777777" w:rsidR="79E8FED6" w:rsidRPr="00074255" w:rsidRDefault="79E8FED6" w:rsidP="79E8FED6">
            <w:pPr>
              <w:keepNext/>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How much do you agree?</w:t>
            </w:r>
          </w:p>
          <w:p w14:paraId="218FB84E" w14:textId="77777777" w:rsidR="79E8FED6" w:rsidRPr="00074255" w:rsidRDefault="79E8FED6" w:rsidP="79E8FED6">
            <w:pPr>
              <w:keepNext/>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I have a plan for what I say when someone makes me a smoking offer.</w:t>
            </w:r>
          </w:p>
          <w:p w14:paraId="7F64C8DB" w14:textId="7457F343" w:rsidR="79E8FED6" w:rsidRPr="00074255" w:rsidRDefault="79E8FED6" w:rsidP="79E8FED6">
            <w:pPr>
              <w:keepNext/>
              <w:cnfStyle w:val="000000000000" w:firstRow="0" w:lastRow="0" w:firstColumn="0" w:lastColumn="0" w:oddVBand="0" w:evenVBand="0" w:oddHBand="0" w:evenHBand="0" w:firstRowFirstColumn="0" w:firstRowLastColumn="0" w:lastRowFirstColumn="0" w:lastRowLastColumn="0"/>
              <w:rPr>
                <w:b/>
                <w:bCs/>
                <w:sz w:val="20"/>
                <w:szCs w:val="20"/>
                <w:lang w:val="en-US"/>
              </w:rPr>
            </w:pPr>
          </w:p>
        </w:tc>
        <w:tc>
          <w:tcPr>
            <w:tcW w:w="2521" w:type="dxa"/>
            <w:tcBorders>
              <w:top w:val="single" w:sz="4" w:space="0" w:color="auto"/>
              <w:left w:val="nil"/>
              <w:bottom w:val="single" w:sz="4" w:space="0" w:color="auto"/>
              <w:right w:val="none" w:sz="8" w:space="0" w:color="FFFFFF" w:themeColor="background1"/>
            </w:tcBorders>
          </w:tcPr>
          <w:p w14:paraId="0054E222" w14:textId="6FD46C32" w:rsidR="79E8FED6" w:rsidRPr="00074255" w:rsidRDefault="79E8FED6">
            <w:pP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fldChar w:fldCharType="begin"/>
            </w:r>
            <w:r w:rsidRPr="00074255">
              <w:rPr>
                <w:sz w:val="20"/>
                <w:szCs w:val="20"/>
              </w:rPr>
              <w:instrText xml:space="preserve"> ADDIN ZOTERO_ITEM CSL_CITATION {"citationID":"VmIS3C5c","properties":{"formattedCitation":"[26]","plainCitation":"[26]","noteIndex":0},"citationItems":[{"id":2769,"uris":["http://zotero.org/users/9898164/items/DUZPR9NI"],"itemData":{"id":2769,"type":"article-journal","abstract":"Planning is regarded as highly valuable in the process of health behaviour change. It bridges the gap between behavioural intentions and health behaviour. To further develop this concept, a distinction is made between action planning and coping planning. The latter refers to the mental simulation of overcoming anticipated barriers to action. Action planning and coping planning for physical exercise were examined in a longitudinal study with 352 cardiac patients. They were approached during rehabilitation treatment and followed up at two and four months after discharge. Both planning cognitions were psychometrically identified, and it was found that they operated differently in the behavioural change process. Action plans were more influential early in the rehabilitation process, whereas coping plans were more instrumental later on. Participants with higher levels of coping planning after discharge were more likely to report higher levels of exercise four months after discharge. It is suggested to include both kinds ofplanning in interventions at different stages in health behaviour change.","container-title":"European Journal of Social Psychology","DOI":"10.1002/ejsp.258","ISSN":"0046-2772, 1099-0992","issue":"4","journalAbbreviation":"Eur. J. Soc. Psychol.","language":"en","page":"565-576","source":"DOI.org (Crossref)","title":"Action planning and coping planning for long-term lifestyle change: theory and assessment","title-short":"Action planning and coping planning for long-term lifestyle change","volume":"35","author":[{"family":"Sniehotta","given":"Falko F."},{"family":"Schwarzer","given":"Ralf"},{"family":"Scholz","given":"Urte"},{"family":"Schüz","given":"Benjamin"}],"issued":{"date-parts":[["2005",7]]}}}],"schema":"https://github.com/citation-style-language/schema/raw/master/csl-citation.json"} </w:instrText>
            </w:r>
            <w:r w:rsidRPr="00074255">
              <w:rPr>
                <w:sz w:val="20"/>
                <w:szCs w:val="20"/>
              </w:rPr>
              <w:fldChar w:fldCharType="separate"/>
            </w:r>
            <w:r w:rsidRPr="00074255">
              <w:rPr>
                <w:sz w:val="20"/>
                <w:szCs w:val="20"/>
              </w:rPr>
              <w:t>[26]</w:t>
            </w:r>
            <w:r w:rsidRPr="00074255">
              <w:rPr>
                <w:sz w:val="20"/>
                <w:szCs w:val="20"/>
              </w:rPr>
              <w:fldChar w:fldCharType="end"/>
            </w:r>
          </w:p>
        </w:tc>
      </w:tr>
      <w:tr w:rsidR="79E8FED6" w:rsidRPr="00261442" w14:paraId="605EC0F3"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1CD9CB57" w14:textId="77777777" w:rsidR="00E92D82" w:rsidRPr="00074255" w:rsidRDefault="00E92D82">
            <w:pPr>
              <w:rPr>
                <w:sz w:val="20"/>
                <w:szCs w:val="20"/>
              </w:rPr>
            </w:pPr>
          </w:p>
        </w:tc>
        <w:tc>
          <w:tcPr>
            <w:tcW w:w="1821" w:type="dxa"/>
            <w:tcBorders>
              <w:top w:val="single" w:sz="4" w:space="0" w:color="auto"/>
              <w:left w:val="nil"/>
              <w:bottom w:val="single" w:sz="4" w:space="0" w:color="auto"/>
              <w:right w:val="nil"/>
            </w:tcBorders>
          </w:tcPr>
          <w:p w14:paraId="0112B057" w14:textId="33FF692A" w:rsidR="79E8FED6" w:rsidRPr="00074255" w:rsidRDefault="7A5E576F" w:rsidP="79E8FED6">
            <w:pP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Normative beliefs</w:t>
            </w:r>
          </w:p>
          <w:p w14:paraId="69F75D39" w14:textId="5C1D5ED9"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sz w:val="20"/>
                <w:szCs w:val="20"/>
              </w:rPr>
            </w:pPr>
          </w:p>
        </w:tc>
        <w:tc>
          <w:tcPr>
            <w:tcW w:w="1049" w:type="dxa"/>
            <w:tcBorders>
              <w:top w:val="single" w:sz="4" w:space="0" w:color="auto"/>
              <w:left w:val="nil"/>
              <w:bottom w:val="single" w:sz="4" w:space="0" w:color="auto"/>
              <w:right w:val="nil"/>
            </w:tcBorders>
            <w:vAlign w:val="center"/>
          </w:tcPr>
          <w:p w14:paraId="7D9AAFAF" w14:textId="6DCC8950" w:rsidR="79E8FED6" w:rsidRPr="00074255" w:rsidRDefault="79E8FED6" w:rsidP="00F701E1">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074255">
              <w:rPr>
                <w:color w:val="000000" w:themeColor="text1"/>
                <w:sz w:val="20"/>
                <w:szCs w:val="20"/>
              </w:rPr>
              <w:t>2</w:t>
            </w:r>
          </w:p>
        </w:tc>
        <w:tc>
          <w:tcPr>
            <w:tcW w:w="7004" w:type="dxa"/>
            <w:tcBorders>
              <w:top w:val="single" w:sz="4" w:space="0" w:color="auto"/>
              <w:left w:val="nil"/>
              <w:bottom w:val="single" w:sz="4" w:space="0" w:color="auto"/>
              <w:right w:val="nil"/>
            </w:tcBorders>
          </w:tcPr>
          <w:p w14:paraId="628D4B51" w14:textId="77777777" w:rsidR="79E8FED6" w:rsidRPr="00074255" w:rsidRDefault="7A5E576F" w:rsidP="79E8FED6">
            <w:pPr>
              <w:keepNext/>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many of the people you care about smoke?</w:t>
            </w:r>
          </w:p>
          <w:p w14:paraId="04909593" w14:textId="77777777" w:rsidR="79E8FED6" w:rsidRPr="00074255" w:rsidRDefault="79E8FED6" w:rsidP="79E8FED6">
            <w:pPr>
              <w:keepNext/>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none □ only a few □ half □ most, but not all □ all</w:t>
            </w:r>
          </w:p>
          <w:p w14:paraId="5D993F23" w14:textId="77777777" w:rsidR="79E8FED6" w:rsidRPr="00074255" w:rsidRDefault="79E8FED6" w:rsidP="79E8FED6">
            <w:pPr>
              <w:keepNext/>
              <w:cnfStyle w:val="000000100000" w:firstRow="0" w:lastRow="0" w:firstColumn="0" w:lastColumn="0" w:oddVBand="0" w:evenVBand="0" w:oddHBand="1" w:evenHBand="0" w:firstRowFirstColumn="0" w:firstRowLastColumn="0" w:lastRowFirstColumn="0" w:lastRowLastColumn="0"/>
              <w:rPr>
                <w:b/>
                <w:bCs/>
                <w:sz w:val="20"/>
                <w:szCs w:val="20"/>
                <w:lang w:val="en-US"/>
              </w:rPr>
            </w:pPr>
          </w:p>
        </w:tc>
        <w:tc>
          <w:tcPr>
            <w:tcW w:w="2521" w:type="dxa"/>
            <w:tcBorders>
              <w:top w:val="single" w:sz="4" w:space="0" w:color="auto"/>
              <w:left w:val="nil"/>
              <w:bottom w:val="single" w:sz="4" w:space="0" w:color="auto"/>
              <w:right w:val="none" w:sz="8" w:space="0" w:color="FFFFFF" w:themeColor="background1"/>
            </w:tcBorders>
          </w:tcPr>
          <w:p w14:paraId="35123A9C" w14:textId="73EB50A4"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sz w:val="20"/>
                <w:szCs w:val="20"/>
              </w:rPr>
              <w:fldChar w:fldCharType="begin"/>
            </w:r>
            <w:r w:rsidRPr="00074255">
              <w:rPr>
                <w:b/>
                <w:bCs/>
                <w:sz w:val="20"/>
                <w:szCs w:val="20"/>
              </w:rPr>
              <w:instrText xml:space="preserve"> ADDIN ZOTERO_ITEM CSL_CITATION {"citationID":"5ojA8VHQ","properties":{"formattedCitation":"[16, 17]","plainCitation":"[16, 1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w:instrText>
            </w:r>
            <w:r w:rsidRPr="00074255">
              <w:rPr>
                <w:b/>
                <w:bCs/>
                <w:sz w:val="20"/>
                <w:szCs w:val="20"/>
                <w:lang w:val="en-US"/>
              </w:rPr>
              <w:instrText xml:space="preserv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074255">
              <w:rPr>
                <w:b/>
                <w:bCs/>
                <w:sz w:val="20"/>
                <w:szCs w:val="20"/>
              </w:rPr>
              <w:fldChar w:fldCharType="separate"/>
            </w:r>
            <w:r w:rsidRPr="00074255">
              <w:rPr>
                <w:sz w:val="20"/>
                <w:szCs w:val="20"/>
                <w:lang w:val="en-US"/>
              </w:rPr>
              <w:t>[16, 17]</w:t>
            </w:r>
            <w:r w:rsidRPr="00074255">
              <w:rPr>
                <w:b/>
                <w:bCs/>
                <w:sz w:val="20"/>
                <w:szCs w:val="20"/>
              </w:rPr>
              <w:fldChar w:fldCharType="end"/>
            </w:r>
          </w:p>
        </w:tc>
      </w:tr>
      <w:tr w:rsidR="79E8FED6" w:rsidRPr="00261442" w14:paraId="4653E1B5"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28341A53" w14:textId="77777777" w:rsidR="00E92D82" w:rsidRPr="00074255" w:rsidRDefault="00E92D82">
            <w:pPr>
              <w:rPr>
                <w:sz w:val="20"/>
                <w:szCs w:val="20"/>
                <w:lang w:val="en-US"/>
              </w:rPr>
            </w:pPr>
          </w:p>
        </w:tc>
        <w:tc>
          <w:tcPr>
            <w:tcW w:w="1821" w:type="dxa"/>
            <w:tcBorders>
              <w:top w:val="single" w:sz="4" w:space="0" w:color="auto"/>
              <w:left w:val="nil"/>
              <w:bottom w:val="single" w:sz="4" w:space="0" w:color="auto"/>
              <w:right w:val="nil"/>
            </w:tcBorders>
          </w:tcPr>
          <w:p w14:paraId="12EF4635" w14:textId="25C6CF4F" w:rsidR="79E8FED6" w:rsidRPr="00074255" w:rsidRDefault="00FC48BA"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Vaping</w:t>
            </w:r>
            <w:r w:rsidR="7A5E576F" w:rsidRPr="00074255">
              <w:rPr>
                <w:sz w:val="20"/>
                <w:szCs w:val="20"/>
                <w:lang w:val="en-US"/>
              </w:rPr>
              <w:t>/</w:t>
            </w:r>
            <w:r w:rsidRPr="00074255">
              <w:rPr>
                <w:sz w:val="20"/>
                <w:szCs w:val="20"/>
                <w:lang w:val="en-US"/>
              </w:rPr>
              <w:t>smoking</w:t>
            </w:r>
            <w:r w:rsidR="7A5E576F" w:rsidRPr="00074255">
              <w:rPr>
                <w:sz w:val="20"/>
                <w:szCs w:val="20"/>
                <w:lang w:val="en-US"/>
              </w:rPr>
              <w:t xml:space="preserve"> of close others: parents/best friends</w:t>
            </w:r>
          </w:p>
        </w:tc>
        <w:tc>
          <w:tcPr>
            <w:tcW w:w="1049" w:type="dxa"/>
            <w:tcBorders>
              <w:top w:val="single" w:sz="4" w:space="0" w:color="auto"/>
              <w:left w:val="nil"/>
              <w:bottom w:val="single" w:sz="4" w:space="0" w:color="auto"/>
              <w:right w:val="nil"/>
            </w:tcBorders>
            <w:vAlign w:val="center"/>
          </w:tcPr>
          <w:p w14:paraId="7FF9E97B" w14:textId="16ABE4ED" w:rsidR="79E8FED6" w:rsidRPr="00074255" w:rsidRDefault="79E8FED6" w:rsidP="00F701E1">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4</w:t>
            </w:r>
          </w:p>
        </w:tc>
        <w:tc>
          <w:tcPr>
            <w:tcW w:w="7004" w:type="dxa"/>
            <w:tcBorders>
              <w:top w:val="single" w:sz="4" w:space="0" w:color="auto"/>
              <w:left w:val="nil"/>
              <w:bottom w:val="single" w:sz="4" w:space="0" w:color="auto"/>
              <w:right w:val="nil"/>
            </w:tcBorders>
          </w:tcPr>
          <w:p w14:paraId="368F199D" w14:textId="77777777" w:rsidR="79E8FED6" w:rsidRPr="00074255" w:rsidRDefault="79E8FED6" w:rsidP="79E8FED6">
            <w:pPr>
              <w:keepNext/>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Do any of the following people smoke?</w:t>
            </w:r>
          </w:p>
          <w:p w14:paraId="084CFC2A" w14:textId="0F7CE634" w:rsidR="79E8FED6" w:rsidRPr="00074255" w:rsidRDefault="7A5E576F" w:rsidP="79E8FED6">
            <w:pPr>
              <w:keepNext/>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First parent (e.g. mother)</w:t>
            </w:r>
          </w:p>
        </w:tc>
        <w:tc>
          <w:tcPr>
            <w:tcW w:w="2521" w:type="dxa"/>
            <w:tcBorders>
              <w:top w:val="single" w:sz="4" w:space="0" w:color="auto"/>
              <w:left w:val="nil"/>
              <w:bottom w:val="single" w:sz="4" w:space="0" w:color="auto"/>
              <w:right w:val="none" w:sz="8" w:space="0" w:color="FFFFFF" w:themeColor="background1"/>
            </w:tcBorders>
          </w:tcPr>
          <w:p w14:paraId="13EA2A9E" w14:textId="68421C5E" w:rsidR="79E8FED6" w:rsidRPr="00074255" w:rsidRDefault="79E8FED6" w:rsidP="79E8FED6">
            <w:pPr>
              <w:pStyle w:val="Literaturverzeichni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074255">
              <w:rPr>
                <w:rFonts w:ascii="Arial" w:hAnsi="Arial" w:cs="Arial"/>
                <w:sz w:val="20"/>
                <w:szCs w:val="20"/>
                <w:lang w:val="en-US"/>
              </w:rPr>
              <w:fldChar w:fldCharType="begin"/>
            </w:r>
            <w:r w:rsidRPr="00074255">
              <w:rPr>
                <w:rFonts w:ascii="Arial" w:hAnsi="Arial" w:cs="Arial"/>
                <w:sz w:val="20"/>
                <w:szCs w:val="20"/>
                <w:lang w:val="en-US"/>
              </w:rPr>
              <w:instrText xml:space="preserve"> ADDIN ZOTERO_ITEM CSL_CITATION {"citationID":"6NVkjVxz","properties":{"formattedCitation":"[9]","plainCitation":"[9]","noteIndex":0},"citationItems":[{"id":9560,"uris":["http://zotero.org/users/9898164/items/G8Z9DMSM"],"itemData":{"id":9560,"type":"webpage","language":"en-US","title":"EU-Dap 1: Developing and Testing a New Drug Use Prevention Curriculum – 2003-2005","title-short":"EU-Dap 1","URL":"https://eudap.eu/eu-dap-1-developing-and-testing-a-new-drug-use-prevention-curriculum-2003-2005/","author":[{"family":"European Drug Abuse Prevention trial (EU-Dap)","given":"Group"}],"accessed":{"date-parts":[["2025",3,3]]},"issued":{"date-parts":[["2005"]]}}}],"schema":"https://github.com/citation-style-language/schema/raw/master/csl-citation.json"} </w:instrText>
            </w:r>
            <w:r w:rsidRPr="00074255">
              <w:rPr>
                <w:rFonts w:ascii="Arial" w:hAnsi="Arial" w:cs="Arial"/>
                <w:sz w:val="20"/>
                <w:szCs w:val="20"/>
                <w:lang w:val="en-US"/>
              </w:rPr>
              <w:fldChar w:fldCharType="separate"/>
            </w:r>
            <w:r w:rsidRPr="00074255">
              <w:rPr>
                <w:rFonts w:ascii="Arial" w:hAnsi="Arial" w:cs="Arial"/>
                <w:sz w:val="20"/>
                <w:szCs w:val="20"/>
                <w:lang w:val="en-US"/>
              </w:rPr>
              <w:t>[9]</w:t>
            </w:r>
            <w:r w:rsidRPr="00074255">
              <w:rPr>
                <w:rFonts w:ascii="Arial" w:hAnsi="Arial" w:cs="Arial"/>
                <w:sz w:val="20"/>
                <w:szCs w:val="20"/>
                <w:lang w:val="en-US"/>
              </w:rPr>
              <w:fldChar w:fldCharType="end"/>
            </w:r>
          </w:p>
        </w:tc>
      </w:tr>
      <w:tr w:rsidR="79E8FED6" w:rsidRPr="00261442" w14:paraId="6A232E71" w14:textId="77777777" w:rsidTr="00A401D4">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6EE61633" w14:textId="77777777" w:rsidR="00E92D82" w:rsidRPr="00074255" w:rsidRDefault="00E92D82">
            <w:pPr>
              <w:rPr>
                <w:sz w:val="20"/>
                <w:szCs w:val="20"/>
                <w:lang w:val="en-US"/>
              </w:rPr>
            </w:pPr>
          </w:p>
        </w:tc>
        <w:tc>
          <w:tcPr>
            <w:tcW w:w="1821" w:type="dxa"/>
            <w:tcBorders>
              <w:top w:val="single" w:sz="4" w:space="0" w:color="auto"/>
              <w:left w:val="nil"/>
              <w:bottom w:val="single" w:sz="4" w:space="0" w:color="auto"/>
              <w:right w:val="nil"/>
            </w:tcBorders>
          </w:tcPr>
          <w:p w14:paraId="7807CC04" w14:textId="65387FAA" w:rsidR="79E8FED6" w:rsidRPr="00074255" w:rsidRDefault="7A5E576F"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Attitude (direct measure)</w:t>
            </w:r>
          </w:p>
        </w:tc>
        <w:tc>
          <w:tcPr>
            <w:tcW w:w="1049" w:type="dxa"/>
            <w:tcBorders>
              <w:top w:val="single" w:sz="4" w:space="0" w:color="auto"/>
              <w:left w:val="nil"/>
              <w:bottom w:val="single" w:sz="4" w:space="0" w:color="auto"/>
              <w:right w:val="nil"/>
            </w:tcBorders>
            <w:vAlign w:val="center"/>
          </w:tcPr>
          <w:p w14:paraId="5AC0B3E4" w14:textId="59080C28" w:rsidR="79E8FED6" w:rsidRPr="00074255" w:rsidRDefault="79E8FED6" w:rsidP="00F701E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2</w:t>
            </w:r>
          </w:p>
        </w:tc>
        <w:tc>
          <w:tcPr>
            <w:tcW w:w="7004" w:type="dxa"/>
            <w:tcBorders>
              <w:top w:val="single" w:sz="4" w:space="0" w:color="auto"/>
              <w:left w:val="nil"/>
              <w:bottom w:val="single" w:sz="4" w:space="0" w:color="auto"/>
              <w:right w:val="nil"/>
            </w:tcBorders>
          </w:tcPr>
          <w:p w14:paraId="6F12E1DF" w14:textId="3AC1CC96"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Being smoke-free next year would be...</w:t>
            </w:r>
          </w:p>
          <w:p w14:paraId="66077CBA" w14:textId="22FAC9F1" w:rsidR="79E8FED6" w:rsidRPr="00074255" w:rsidRDefault="7A5E576F"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sz w:val="20"/>
                <w:szCs w:val="20"/>
                <w:lang w:val="en-US"/>
              </w:rPr>
              <w:t>▪ Very good</w:t>
            </w:r>
          </w:p>
        </w:tc>
        <w:tc>
          <w:tcPr>
            <w:tcW w:w="2521" w:type="dxa"/>
            <w:tcBorders>
              <w:top w:val="single" w:sz="4" w:space="0" w:color="auto"/>
              <w:left w:val="nil"/>
              <w:bottom w:val="single" w:sz="4" w:space="0" w:color="auto"/>
              <w:right w:val="none" w:sz="8" w:space="0" w:color="FFFFFF" w:themeColor="background1"/>
            </w:tcBorders>
          </w:tcPr>
          <w:p w14:paraId="48CDBA48" w14:textId="0472A5E2"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sz w:val="20"/>
                <w:szCs w:val="20"/>
              </w:rPr>
              <w:fldChar w:fldCharType="begin"/>
            </w:r>
            <w:r w:rsidRPr="00074255">
              <w:rPr>
                <w:b/>
                <w:bCs/>
                <w:sz w:val="20"/>
                <w:szCs w:val="20"/>
                <w:lang w:val="en-US"/>
              </w:rPr>
              <w:instrText xml:space="preserve"> ADDIN ZOTERO_ITEM CSL_CITATION {"citationID":"N4B0EKte","properties":{"formattedCitation":"[16, 17]","plainCitation":"[16, 1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074255">
              <w:rPr>
                <w:b/>
                <w:bCs/>
                <w:sz w:val="20"/>
                <w:szCs w:val="20"/>
              </w:rPr>
              <w:fldChar w:fldCharType="separate"/>
            </w:r>
            <w:r w:rsidRPr="00074255">
              <w:rPr>
                <w:sz w:val="20"/>
                <w:szCs w:val="20"/>
                <w:lang w:val="en-US"/>
              </w:rPr>
              <w:t>[16, 17]</w:t>
            </w:r>
            <w:r w:rsidRPr="00074255">
              <w:rPr>
                <w:b/>
                <w:bCs/>
                <w:sz w:val="20"/>
                <w:szCs w:val="20"/>
              </w:rPr>
              <w:fldChar w:fldCharType="end"/>
            </w:r>
          </w:p>
        </w:tc>
      </w:tr>
      <w:tr w:rsidR="79E8FED6" w:rsidRPr="00261442" w14:paraId="5080F64A" w14:textId="77777777" w:rsidTr="00A401D4">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083ADD67" w14:textId="77777777" w:rsidR="00E92D82" w:rsidRPr="00074255" w:rsidRDefault="00E92D82">
            <w:pPr>
              <w:rPr>
                <w:sz w:val="20"/>
                <w:szCs w:val="20"/>
                <w:lang w:val="en-US"/>
              </w:rPr>
            </w:pPr>
          </w:p>
        </w:tc>
        <w:tc>
          <w:tcPr>
            <w:tcW w:w="1821" w:type="dxa"/>
            <w:tcBorders>
              <w:top w:val="single" w:sz="4" w:space="0" w:color="auto"/>
              <w:left w:val="nil"/>
              <w:bottom w:val="single" w:sz="4" w:space="0" w:color="auto"/>
              <w:right w:val="nil"/>
            </w:tcBorders>
          </w:tcPr>
          <w:p w14:paraId="0119EB77" w14:textId="504C3065"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Outcome expectations: Being vape- and smoke-free (indirect attitude measure)</w:t>
            </w:r>
          </w:p>
          <w:p w14:paraId="71D558F3" w14:textId="330C71D2"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049" w:type="dxa"/>
            <w:tcBorders>
              <w:top w:val="single" w:sz="4" w:space="0" w:color="auto"/>
              <w:left w:val="nil"/>
              <w:bottom w:val="single" w:sz="4" w:space="0" w:color="auto"/>
              <w:right w:val="nil"/>
            </w:tcBorders>
            <w:vAlign w:val="center"/>
          </w:tcPr>
          <w:p w14:paraId="557E6952" w14:textId="64F3B033" w:rsidR="79E8FED6" w:rsidRPr="00074255" w:rsidRDefault="79E8FED6" w:rsidP="00F701E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9</w:t>
            </w:r>
          </w:p>
        </w:tc>
        <w:tc>
          <w:tcPr>
            <w:tcW w:w="7004" w:type="dxa"/>
            <w:tcBorders>
              <w:top w:val="single" w:sz="4" w:space="0" w:color="auto"/>
              <w:left w:val="nil"/>
              <w:bottom w:val="single" w:sz="4" w:space="0" w:color="auto"/>
              <w:right w:val="nil"/>
            </w:tcBorders>
          </w:tcPr>
          <w:p w14:paraId="0FE6894F" w14:textId="77777777" w:rsidR="79E8FED6" w:rsidRPr="00074255" w:rsidRDefault="79E8FED6" w:rsidP="79E8FED6">
            <w:pPr>
              <w:keepNext/>
              <w:ind w:right="-104"/>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How much do you agree with the following statements?</w:t>
            </w:r>
          </w:p>
          <w:p w14:paraId="2074D61A" w14:textId="77777777" w:rsidR="79E8FED6" w:rsidRPr="00074255" w:rsidRDefault="79E8FED6" w:rsidP="79E8FED6">
            <w:pPr>
              <w:keepNext/>
              <w:cnfStyle w:val="000000000000" w:firstRow="0" w:lastRow="0" w:firstColumn="0" w:lastColumn="0" w:oddVBand="0" w:evenVBand="0" w:oddHBand="0" w:evenHBand="0" w:firstRowFirstColumn="0" w:firstRowLastColumn="0" w:lastRowFirstColumn="0" w:lastRowLastColumn="0"/>
              <w:rPr>
                <w:b/>
                <w:bCs/>
                <w:sz w:val="20"/>
                <w:szCs w:val="20"/>
                <w:lang w:val="en-US"/>
              </w:rPr>
            </w:pPr>
          </w:p>
          <w:p w14:paraId="0300275E" w14:textId="77777777" w:rsidR="79E8FED6" w:rsidRPr="00074255" w:rsidRDefault="79E8FED6" w:rsidP="79E8FED6">
            <w:pPr>
              <w:keepNext/>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If I am smoke-free for the next six months ...</w:t>
            </w:r>
          </w:p>
          <w:p w14:paraId="3924D0C1" w14:textId="77777777" w:rsidR="79E8FED6" w:rsidRPr="00074255" w:rsidRDefault="7A5E576F" w:rsidP="79E8FED6">
            <w:pPr>
              <w:keepNext/>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 my friends don't want me around anymore.</w:t>
            </w:r>
          </w:p>
          <w:p w14:paraId="4056E7FD" w14:textId="77777777" w:rsidR="79E8FED6" w:rsidRPr="00074255" w:rsidRDefault="79E8FED6" w:rsidP="79E8FED6">
            <w:pPr>
              <w:keepNext/>
              <w:ind w:right="-104"/>
              <w:cnfStyle w:val="000000000000" w:firstRow="0" w:lastRow="0" w:firstColumn="0" w:lastColumn="0" w:oddVBand="0" w:evenVBand="0" w:oddHBand="0" w:evenHBand="0" w:firstRowFirstColumn="0" w:firstRowLastColumn="0" w:lastRowFirstColumn="0" w:lastRowLastColumn="0"/>
              <w:rPr>
                <w:b/>
                <w:bCs/>
                <w:sz w:val="20"/>
                <w:szCs w:val="20"/>
                <w:lang w:val="en-US"/>
              </w:rPr>
            </w:pPr>
          </w:p>
        </w:tc>
        <w:tc>
          <w:tcPr>
            <w:tcW w:w="2521" w:type="dxa"/>
            <w:tcBorders>
              <w:top w:val="single" w:sz="4" w:space="0" w:color="auto"/>
              <w:left w:val="nil"/>
              <w:bottom w:val="single" w:sz="4" w:space="0" w:color="auto"/>
              <w:right w:val="nil"/>
            </w:tcBorders>
          </w:tcPr>
          <w:p w14:paraId="309D2707" w14:textId="2C9DF353"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rPr>
              <w:fldChar w:fldCharType="begin"/>
            </w:r>
            <w:r w:rsidRPr="00074255">
              <w:rPr>
                <w:b/>
                <w:bCs/>
                <w:sz w:val="20"/>
                <w:szCs w:val="20"/>
                <w:lang w:val="en-US"/>
              </w:rPr>
              <w:instrText xml:space="preserve"> ADDIN ZOTERO_ITEM CSL_CITATION {"citationID":"eGtGoG8f","properties":{"formattedCitation":"[16, 17, 27]","plainCitation":"[16, 17, 2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id":2387,"uris":["http://zotero.org/users/9898164/items/ISC64FAH"],"itemData":{"id":2387,"type":"article-journal","abstract":"Methodology: Responses concerning potential inclination to smoking that were collected from children on the basis of questionnaires were categorized into the following groups: image, the influence of a role model, the effects of smoking, curiosity. Reasons for non-smoking were categorized into the following groups: health, aesthetic, economic, restrictive, other aspects. Children were also asked to describe smokers by using three pairs of opposite characteristics: education, success, wealth. The frequencies of answers were analysed for the whole set, for boys and girls and for children with different smoking behaviour; the differences were evaluated using the statistical programme EPI INFO, version 6.\nResults: A total of 1153 children in the 3rd class and 799 children in the 5th class completed the questionnaire. Motivations for smoking were given by nearly 17% of children in the 3rd class and by nearly 27% of the same cohort in the 5th class. Aspects such as image (41.9% vs. 46.2%) were mentioned most frequently, by boys more frequently than by girls (OR 1.77; 95% CI 0.93-3.36; p=0.06), by children from smokers’ families more frequently than by children from non-smokers’ families (OR 1.33; 95% CI 0.69–2.57; p=0.3) and more frequently by children with repeated attempts to smoke (OR 3.93; 95% CI 2.32–6.65) or children who had only had a single smoking attempt (OR 3.18; 95% CI 1.52–6.75). Also the role of models (parents, relatives, friends) was often mentioned (12.9% in the 3rd class and 10.2% in the 5th class). Potential beneficial effects of smoking were expressed by 13% of children in the 3rd class and by 55% of children in the 5th class (p&lt;0.0001). About 40 % of children considered smoking as effective coping with stress and about 20% of them declared smoking for mood improvement. Beneficial effects of smoking significantly more often described children with repeated smoking attempts (OR 2.91; 95% CI 1.73–4.89; p&lt;0.001). Children often linked smoking to the less educated and less successful social groups but also to the rich. In both investigations, health aspects were the most common reasons for choosing not to smoke (69.2% vs. 73.3%), being more frequently presented by girls and non-smokers. A significant shift in the negative aesthetic perception of smoking (14.1% in the 3rd class vs. 40.2% in the 5th class) and economic disadvantages of smoking (3.9% vs. 24.8%) was observed in the given period of time. Restrictive reasons were given only rarely by pupils in the 3rd class (0.7%), unlike pupils in the 5th class who feared the reaction of their parents (24.8%).\nConclusion: Our study provides an overview of current motivations in children aged 9 and 11 years that are crucial for their future smoking/nonsmoking behaviour. The results of the study are important for developing a strategy for the primary prevention of smoking in school programmes and for introducing a general social approach to address the problem of the decreasing age of smoking initiation.","container-title":"Central European Journal of Public Health","DOI":"10.21101/cejph.a3626","ISSN":"12107778, 18031048","issue":"4","journalAbbreviation":"Cent Eur J Public Health","language":"en","page":"202-208","source":"DOI.org (Crossref)","title":"Why to Smoke? Why not to Smoke? Major Reasons for Children's Decisions on Whether or not to Smoke","title-short":"Why to Smoke?","volume":"18","author":[{"family":"Hrubá","given":"Drahoslava"},{"family":"Žaloudíková","given":"Iva"}],"issued":{"date-parts":[["2010",12,1]]}}}],"schema":"https://github.com/citation-style-language/schema/raw/master/csl-citation.json"} </w:instrText>
            </w:r>
            <w:r w:rsidRPr="00074255">
              <w:rPr>
                <w:b/>
                <w:bCs/>
                <w:sz w:val="20"/>
                <w:szCs w:val="20"/>
              </w:rPr>
              <w:fldChar w:fldCharType="separate"/>
            </w:r>
            <w:r w:rsidRPr="00074255">
              <w:rPr>
                <w:sz w:val="20"/>
                <w:szCs w:val="20"/>
                <w:lang w:val="en-US"/>
              </w:rPr>
              <w:t>[16, 17, 27]</w:t>
            </w:r>
            <w:r w:rsidRPr="00074255">
              <w:rPr>
                <w:b/>
                <w:bCs/>
                <w:sz w:val="20"/>
                <w:szCs w:val="20"/>
              </w:rPr>
              <w:fldChar w:fldCharType="end"/>
            </w:r>
          </w:p>
        </w:tc>
      </w:tr>
      <w:tr w:rsidR="79E8FED6" w:rsidRPr="00261442" w14:paraId="3FF33CC8" w14:textId="77777777" w:rsidTr="00A401D4">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55DFE068" w14:textId="77777777" w:rsidR="00E92D82" w:rsidRPr="00074255" w:rsidRDefault="00E92D82">
            <w:pPr>
              <w:rPr>
                <w:sz w:val="20"/>
                <w:szCs w:val="20"/>
                <w:lang w:val="en-US"/>
              </w:rPr>
            </w:pPr>
          </w:p>
        </w:tc>
        <w:tc>
          <w:tcPr>
            <w:tcW w:w="1821" w:type="dxa"/>
            <w:tcBorders>
              <w:top w:val="single" w:sz="4" w:space="0" w:color="auto"/>
              <w:left w:val="nil"/>
              <w:bottom w:val="single" w:sz="4" w:space="0" w:color="auto"/>
              <w:right w:val="nil"/>
            </w:tcBorders>
          </w:tcPr>
          <w:p w14:paraId="47FEDD8C" w14:textId="5CB7005A" w:rsidR="79E8FED6" w:rsidRPr="00074255" w:rsidRDefault="7A5E576F"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Outcome expectations: Smoking/vaping (indirect attitude measure)</w:t>
            </w:r>
          </w:p>
          <w:p w14:paraId="416CA266" w14:textId="78B18263"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049" w:type="dxa"/>
            <w:tcBorders>
              <w:top w:val="single" w:sz="4" w:space="0" w:color="auto"/>
              <w:left w:val="nil"/>
              <w:bottom w:val="single" w:sz="4" w:space="0" w:color="auto"/>
              <w:right w:val="nil"/>
            </w:tcBorders>
            <w:vAlign w:val="center"/>
          </w:tcPr>
          <w:p w14:paraId="61A52DCE" w14:textId="4CE4169C" w:rsidR="79E8FED6" w:rsidRPr="00074255" w:rsidRDefault="79E8FED6" w:rsidP="00F701E1">
            <w:pPr>
              <w:jc w:val="cente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color w:val="000000" w:themeColor="text1"/>
                <w:sz w:val="20"/>
                <w:szCs w:val="20"/>
                <w:lang w:val="en-US"/>
              </w:rPr>
              <w:t>7</w:t>
            </w:r>
          </w:p>
        </w:tc>
        <w:tc>
          <w:tcPr>
            <w:tcW w:w="7004" w:type="dxa"/>
            <w:tcBorders>
              <w:top w:val="single" w:sz="4" w:space="0" w:color="auto"/>
              <w:left w:val="nil"/>
              <w:bottom w:val="single" w:sz="4" w:space="0" w:color="auto"/>
              <w:right w:val="nil"/>
            </w:tcBorders>
          </w:tcPr>
          <w:p w14:paraId="75654D39" w14:textId="77777777" w:rsidR="79E8FED6" w:rsidRPr="00074255" w:rsidRDefault="79E8FED6" w:rsidP="79E8FED6">
            <w:pPr>
              <w:keepNext/>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much do you agree with the following statements?</w:t>
            </w:r>
          </w:p>
          <w:p w14:paraId="6459337C" w14:textId="3CD0D872" w:rsidR="79E8FED6" w:rsidRPr="00074255" w:rsidRDefault="79E8FED6" w:rsidP="79E8FED6">
            <w:pPr>
              <w:keepNext/>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If I smoke next year,</w:t>
            </w:r>
          </w:p>
          <w:p w14:paraId="06BA331C" w14:textId="347B9D7A" w:rsidR="79E8FED6" w:rsidRPr="00074255" w:rsidRDefault="79E8FED6" w:rsidP="79E8FED6">
            <w:pPr>
              <w:keepNext/>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 it will help me to relax.</w:t>
            </w:r>
          </w:p>
          <w:p w14:paraId="04A9A515" w14:textId="6E9CED0C" w:rsidR="79E8FED6" w:rsidRPr="00074255" w:rsidRDefault="79E8FED6" w:rsidP="79E8FED6">
            <w:pPr>
              <w:spacing w:after="160" w:line="259" w:lineRule="auto"/>
              <w:cnfStyle w:val="000000100000" w:firstRow="0" w:lastRow="0" w:firstColumn="0" w:lastColumn="0" w:oddVBand="0" w:evenVBand="0" w:oddHBand="1" w:evenHBand="0" w:firstRowFirstColumn="0" w:firstRowLastColumn="0" w:lastRowFirstColumn="0" w:lastRowLastColumn="0"/>
              <w:rPr>
                <w:b/>
                <w:bCs/>
                <w:color w:val="ED7D31" w:themeColor="accent2"/>
                <w:sz w:val="20"/>
                <w:szCs w:val="20"/>
                <w:lang w:val="en-US"/>
              </w:rPr>
            </w:pPr>
          </w:p>
          <w:p w14:paraId="100581F8" w14:textId="77777777" w:rsidR="79E8FED6" w:rsidRPr="00074255" w:rsidRDefault="79E8FED6" w:rsidP="79E8FED6">
            <w:pPr>
              <w:pStyle w:val="Listenabsatz"/>
              <w:spacing w:after="160" w:line="259"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p>
        </w:tc>
        <w:tc>
          <w:tcPr>
            <w:tcW w:w="2521" w:type="dxa"/>
            <w:tcBorders>
              <w:top w:val="single" w:sz="4" w:space="0" w:color="auto"/>
              <w:left w:val="nil"/>
              <w:bottom w:val="single" w:sz="4" w:space="0" w:color="auto"/>
              <w:right w:val="none" w:sz="8" w:space="0" w:color="FFFFFF" w:themeColor="background1"/>
            </w:tcBorders>
          </w:tcPr>
          <w:p w14:paraId="36FF19D7" w14:textId="25310CC5"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fldChar w:fldCharType="begin"/>
            </w:r>
            <w:r w:rsidRPr="00074255">
              <w:rPr>
                <w:sz w:val="20"/>
                <w:szCs w:val="20"/>
                <w:lang w:val="en-US"/>
              </w:rPr>
              <w:instrText xml:space="preserve"> ADDIN ZOTERO_ITEM CSL_CITATION {"citationID":"12NFlMCK","properties":{"formattedCitation":"[16, 17, 34]","plainCitation":"[16, 17, 34]","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id":4278,"uris":["http://zotero.org/users/9898164/items/MMBUEMHM"],"itemData":{"id":4278,"type":"article-journal","abstract":"This longitudinal study investigated differences in beliefs and perceived behavioural control between smokers and non-smokers in a large sample of adolescents. Positive and negative instrumental beliefs, normative beliefs, perceived behavioural control (PBC) and smoking status were assessed in the same participants at 11, 13 and 15 years of age. Prospective analyses among non-smokers revealed that for boys, negative instrumental beliefs in non-smokers at age 11 predicted smoking at age 15 years. For girls, normative beliefs and PBC in non-smokers at age 11 predicted smoking status at age 13; normative beliefs at age 11 predicted smoking at age 15; and positive instrumental beliefs and normative beliefs at age 13 predicted smoking status at age 15. Cross-sectional data revealed that smokers were significantly more likely than non-smokers to endorse positive instrumental beliefs, less likely to agree with negative instrumental belief items, more likely than non-smokers to perceive social pressure to smoke, and less likely to report control over smoking, and that female smokers reported less control over smoking and fewer negative instrumental beliefs than all other groups including male smokers at age 13. The need for belief-based preventative interventions that are age- and gender-relevant is discussed.","container-title":"Psychology &amp; Health","DOI":"10.1080/08870440701746586","ISSN":"1476-8321","issue":"3","journalAbbreviation":"Psychol Health","language":"eng","note":"PMID: 20204995","page":"301-316","source":"PubMed","title":"Gender differences in smoking: A longitudinal study of beliefs predicting smoking in 11-15 year olds","title-short":"Gender differences in smoking","volume":"24","author":[{"family":"Grogan","given":"Sarah"},{"family":"Conner","given":"Mark"},{"family":"Fry","given":"Gary"},{"family":"Gough","given":"Brendan"},{"family":"Higgins","given":"Andrea"}],"issued":{"date-parts":[["2009",3]]}}}],"schema":"https://github.com/citation-style-language/schema/raw/master/csl-citation.json"} </w:instrText>
            </w:r>
            <w:r w:rsidRPr="00074255">
              <w:rPr>
                <w:sz w:val="20"/>
                <w:szCs w:val="20"/>
                <w:lang w:val="en-US"/>
              </w:rPr>
              <w:fldChar w:fldCharType="separate"/>
            </w:r>
            <w:r w:rsidRPr="00074255">
              <w:rPr>
                <w:sz w:val="20"/>
                <w:szCs w:val="20"/>
                <w:lang w:val="en-US"/>
              </w:rPr>
              <w:t>[16, 17, 34]</w:t>
            </w:r>
            <w:r w:rsidRPr="00074255">
              <w:rPr>
                <w:sz w:val="20"/>
                <w:szCs w:val="20"/>
                <w:lang w:val="en-US"/>
              </w:rPr>
              <w:fldChar w:fldCharType="end"/>
            </w:r>
          </w:p>
          <w:p w14:paraId="59E4D49B" w14:textId="2452C8D0"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79E8FED6" w:rsidRPr="00261442" w14:paraId="409A06E4"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3C3F5656" w14:textId="77777777" w:rsidR="00E92D82" w:rsidRPr="00074255" w:rsidRDefault="00E92D82">
            <w:pPr>
              <w:rPr>
                <w:sz w:val="20"/>
                <w:szCs w:val="20"/>
                <w:lang w:val="en-US"/>
              </w:rPr>
            </w:pPr>
          </w:p>
        </w:tc>
        <w:tc>
          <w:tcPr>
            <w:tcW w:w="1821" w:type="dxa"/>
            <w:tcBorders>
              <w:top w:val="single" w:sz="4" w:space="0" w:color="auto"/>
              <w:left w:val="nil"/>
              <w:bottom w:val="single" w:sz="4" w:space="0" w:color="auto"/>
              <w:right w:val="nil"/>
            </w:tcBorders>
          </w:tcPr>
          <w:p w14:paraId="77F29ED6" w14:textId="51987BE5"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color w:val="FF0000"/>
                <w:sz w:val="20"/>
                <w:szCs w:val="20"/>
                <w:vertAlign w:val="superscript"/>
                <w:lang w:val="en-US"/>
              </w:rPr>
            </w:pPr>
            <w:r w:rsidRPr="00074255">
              <w:rPr>
                <w:sz w:val="20"/>
                <w:szCs w:val="20"/>
                <w:lang w:val="en-US"/>
              </w:rPr>
              <w:t xml:space="preserve">Perceived availability of smoking </w:t>
            </w:r>
            <w:proofErr w:type="spellStart"/>
            <w:r w:rsidRPr="00074255">
              <w:rPr>
                <w:sz w:val="20"/>
                <w:szCs w:val="20"/>
                <w:lang w:val="en-US"/>
              </w:rPr>
              <w:t>products</w:t>
            </w:r>
            <w:r w:rsidR="00381566" w:rsidRPr="00074255">
              <w:rPr>
                <w:sz w:val="20"/>
                <w:szCs w:val="20"/>
                <w:vertAlign w:val="superscript"/>
                <w:lang w:val="en-US"/>
              </w:rPr>
              <w:t>b</w:t>
            </w:r>
            <w:proofErr w:type="spellEnd"/>
          </w:p>
        </w:tc>
        <w:tc>
          <w:tcPr>
            <w:tcW w:w="1049" w:type="dxa"/>
            <w:tcBorders>
              <w:top w:val="single" w:sz="4" w:space="0" w:color="auto"/>
              <w:left w:val="nil"/>
              <w:bottom w:val="single" w:sz="4" w:space="0" w:color="auto"/>
              <w:right w:val="nil"/>
            </w:tcBorders>
            <w:vAlign w:val="center"/>
          </w:tcPr>
          <w:p w14:paraId="782514DE" w14:textId="24556B49" w:rsidR="79E8FED6" w:rsidRPr="00074255" w:rsidRDefault="79E8FED6" w:rsidP="00F701E1">
            <w:pPr>
              <w:jc w:val="cente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sz w:val="20"/>
                <w:szCs w:val="20"/>
                <w:lang w:val="en-US"/>
              </w:rPr>
              <w:t>1</w:t>
            </w:r>
          </w:p>
        </w:tc>
        <w:tc>
          <w:tcPr>
            <w:tcW w:w="7004" w:type="dxa"/>
            <w:tcBorders>
              <w:top w:val="single" w:sz="4" w:space="0" w:color="auto"/>
              <w:left w:val="nil"/>
              <w:bottom w:val="single" w:sz="4" w:space="0" w:color="auto"/>
              <w:right w:val="nil"/>
            </w:tcBorders>
          </w:tcPr>
          <w:p w14:paraId="66F9A0E4" w14:textId="77777777"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Do you know a store that would sell you smoking products?</w:t>
            </w:r>
          </w:p>
          <w:p w14:paraId="17823EC4" w14:textId="77777777"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yes □ no □ don't know</w:t>
            </w:r>
          </w:p>
          <w:p w14:paraId="7A4E415F" w14:textId="36D4970A" w:rsidR="79E8FED6" w:rsidRPr="00074255" w:rsidRDefault="79E8FED6" w:rsidP="79E8FED6">
            <w:pPr>
              <w:keepNext/>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521" w:type="dxa"/>
            <w:tcBorders>
              <w:top w:val="single" w:sz="4" w:space="0" w:color="auto"/>
              <w:left w:val="nil"/>
              <w:bottom w:val="single" w:sz="4" w:space="0" w:color="auto"/>
              <w:right w:val="none" w:sz="8" w:space="0" w:color="FFFFFF" w:themeColor="background1"/>
            </w:tcBorders>
          </w:tcPr>
          <w:p w14:paraId="7EE0A5A7" w14:textId="77777777"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074255" w14:paraId="559800B5"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476FA6CC" w14:textId="77777777" w:rsidR="00E92D82" w:rsidRPr="00074255" w:rsidRDefault="00E92D82">
            <w:pPr>
              <w:rPr>
                <w:sz w:val="20"/>
                <w:szCs w:val="20"/>
                <w:lang w:val="en-US"/>
              </w:rPr>
            </w:pPr>
          </w:p>
        </w:tc>
        <w:tc>
          <w:tcPr>
            <w:tcW w:w="1821" w:type="dxa"/>
            <w:tcBorders>
              <w:top w:val="single" w:sz="4" w:space="0" w:color="auto"/>
              <w:left w:val="nil"/>
              <w:bottom w:val="single" w:sz="4" w:space="0" w:color="auto"/>
              <w:right w:val="nil"/>
            </w:tcBorders>
          </w:tcPr>
          <w:p w14:paraId="0CDA104C" w14:textId="61D5D562" w:rsidR="79E8FED6" w:rsidRPr="00074255" w:rsidRDefault="7A5E576F" w:rsidP="79E8FED6">
            <w:pPr>
              <w:cnfStyle w:val="000000100000" w:firstRow="0" w:lastRow="0" w:firstColumn="0" w:lastColumn="0" w:oddVBand="0" w:evenVBand="0" w:oddHBand="1" w:evenHBand="0" w:firstRowFirstColumn="0" w:firstRowLastColumn="0" w:lastRowFirstColumn="0" w:lastRowLastColumn="0"/>
              <w:rPr>
                <w:sz w:val="20"/>
                <w:szCs w:val="20"/>
                <w:vertAlign w:val="superscript"/>
                <w:lang w:val="en-US"/>
              </w:rPr>
            </w:pPr>
            <w:r w:rsidRPr="00074255">
              <w:rPr>
                <w:sz w:val="20"/>
                <w:szCs w:val="20"/>
                <w:lang w:val="en-US"/>
              </w:rPr>
              <w:t xml:space="preserve">School </w:t>
            </w:r>
            <w:proofErr w:type="spellStart"/>
            <w:r w:rsidRPr="00074255">
              <w:rPr>
                <w:sz w:val="20"/>
                <w:szCs w:val="20"/>
                <w:lang w:val="en-US"/>
              </w:rPr>
              <w:t>attachment</w:t>
            </w:r>
            <w:r w:rsidR="00381566" w:rsidRPr="00074255">
              <w:rPr>
                <w:sz w:val="20"/>
                <w:szCs w:val="20"/>
                <w:vertAlign w:val="superscript"/>
                <w:lang w:val="en-US"/>
              </w:rPr>
              <w:t>b</w:t>
            </w:r>
            <w:proofErr w:type="spellEnd"/>
          </w:p>
        </w:tc>
        <w:tc>
          <w:tcPr>
            <w:tcW w:w="1049" w:type="dxa"/>
            <w:tcBorders>
              <w:top w:val="single" w:sz="4" w:space="0" w:color="auto"/>
              <w:left w:val="nil"/>
              <w:bottom w:val="single" w:sz="4" w:space="0" w:color="auto"/>
              <w:right w:val="nil"/>
            </w:tcBorders>
            <w:vAlign w:val="center"/>
          </w:tcPr>
          <w:p w14:paraId="052BF8A3" w14:textId="1FA16CA3" w:rsidR="79E8FED6" w:rsidRPr="00074255" w:rsidRDefault="79E8FED6" w:rsidP="00F701E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3</w:t>
            </w:r>
          </w:p>
        </w:tc>
        <w:tc>
          <w:tcPr>
            <w:tcW w:w="7004" w:type="dxa"/>
            <w:tcBorders>
              <w:top w:val="single" w:sz="4" w:space="0" w:color="auto"/>
              <w:left w:val="nil"/>
              <w:bottom w:val="single" w:sz="4" w:space="0" w:color="auto"/>
              <w:right w:val="nil"/>
            </w:tcBorders>
          </w:tcPr>
          <w:p w14:paraId="1B36A08F" w14:textId="08572240"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much do you agree?</w:t>
            </w:r>
          </w:p>
          <w:p w14:paraId="35A41D1D" w14:textId="40F6AD0A"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sz w:val="20"/>
                <w:szCs w:val="20"/>
                <w:lang w:val="en-US"/>
              </w:rPr>
              <w:t>▪ I like my school.</w:t>
            </w:r>
          </w:p>
        </w:tc>
        <w:tc>
          <w:tcPr>
            <w:tcW w:w="2521" w:type="dxa"/>
            <w:tcBorders>
              <w:top w:val="single" w:sz="4" w:space="0" w:color="auto"/>
              <w:left w:val="nil"/>
              <w:bottom w:val="single" w:sz="4" w:space="0" w:color="auto"/>
              <w:right w:val="none" w:sz="8" w:space="0" w:color="FFFFFF" w:themeColor="background1"/>
            </w:tcBorders>
          </w:tcPr>
          <w:p w14:paraId="4E33B314" w14:textId="46FE6BC6"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fldChar w:fldCharType="begin"/>
            </w:r>
            <w:r w:rsidRPr="00074255">
              <w:rPr>
                <w:sz w:val="20"/>
                <w:szCs w:val="20"/>
                <w:lang w:val="en-US"/>
              </w:rPr>
              <w:instrText xml:space="preserve"> ADDIN ZOTERO_ITEM CSL_CITATION {"citationID":"offndJAZ","properties":{"formattedCitation":"[11]","plainCitation":"[11]","noteIndex":0},"citationItems":[{"id":4319,"uris":["http://zotero.org/users/9898164/items/PS5E8W5D"],"itemData":{"id":4319,"type":"article-journal","abstract":"Studies have established that most regular adult smokers become addicted in their adolescent years. We investigated the incidence of and risk factors associated with initial experimental smoking among a group of school children who were followed for 8 years.","container-title":"BMC Public Health","DOI":"10.1186/1471-2458-11-844","ISSN":"1471-2458","issue":"1","journalAbbreviation":"BMC Public Health","page":"844","source":"BioMed Central","title":"The incidence of experimental smoking in school children: an 8-year follow-up of the child and adolescent behaviors in long-term evolution (CABLE) study","title-short":"The incidence of experimental smoking in school children","volume":"11","author":[{"family":"Chang","given":"Hsing-Yi"},{"family":"Wu","given":"Wen-Chi"},{"family":"Wu","given":"Chi-Chen"},{"family":"Cheng","given":"Jennifer Y."},{"family":"Hurng","given":"Baai-Shyun"},{"family":"Yen","given":"Lee-Lan"}],"issued":{"date-parts":[["2011",11,3]]}}}],"schema":"https://github.com/citation-style-language/schema/raw/master/csl-citation.json"} </w:instrText>
            </w:r>
            <w:r w:rsidRPr="00074255">
              <w:rPr>
                <w:sz w:val="20"/>
                <w:szCs w:val="20"/>
                <w:lang w:val="en-US"/>
              </w:rPr>
              <w:fldChar w:fldCharType="separate"/>
            </w:r>
            <w:r w:rsidRPr="00074255">
              <w:rPr>
                <w:sz w:val="20"/>
                <w:szCs w:val="20"/>
              </w:rPr>
              <w:t>[11]</w:t>
            </w:r>
            <w:r w:rsidRPr="00074255">
              <w:rPr>
                <w:sz w:val="20"/>
                <w:szCs w:val="20"/>
                <w:lang w:val="en-US"/>
              </w:rPr>
              <w:fldChar w:fldCharType="end"/>
            </w:r>
          </w:p>
          <w:p w14:paraId="22F66AB3" w14:textId="0F6C009E" w:rsidR="79E8FED6" w:rsidRPr="00074255" w:rsidRDefault="79E8FED6">
            <w:pPr>
              <w:cnfStyle w:val="000000100000" w:firstRow="0" w:lastRow="0" w:firstColumn="0" w:lastColumn="0" w:oddVBand="0" w:evenVBand="0" w:oddHBand="1" w:evenHBand="0" w:firstRowFirstColumn="0" w:firstRowLastColumn="0" w:lastRowFirstColumn="0" w:lastRowLastColumn="0"/>
              <w:rPr>
                <w:sz w:val="20"/>
                <w:szCs w:val="20"/>
              </w:rPr>
            </w:pPr>
          </w:p>
        </w:tc>
      </w:tr>
      <w:tr w:rsidR="79E8FED6" w:rsidRPr="00074255" w14:paraId="192490DB"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291E182F" w14:textId="77777777" w:rsidR="00E92D82" w:rsidRPr="00074255" w:rsidRDefault="00E92D82">
            <w:pPr>
              <w:rPr>
                <w:sz w:val="20"/>
                <w:szCs w:val="20"/>
              </w:rPr>
            </w:pPr>
          </w:p>
        </w:tc>
        <w:tc>
          <w:tcPr>
            <w:tcW w:w="1821" w:type="dxa"/>
            <w:tcBorders>
              <w:top w:val="single" w:sz="4" w:space="0" w:color="auto"/>
              <w:left w:val="nil"/>
              <w:bottom w:val="single" w:sz="4" w:space="0" w:color="auto"/>
              <w:right w:val="nil"/>
            </w:tcBorders>
          </w:tcPr>
          <w:p w14:paraId="267895CB" w14:textId="74B05E59"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sz w:val="20"/>
                <w:szCs w:val="20"/>
                <w:vertAlign w:val="superscript"/>
                <w:lang w:val="en-US"/>
              </w:rPr>
            </w:pPr>
            <w:r w:rsidRPr="00074255">
              <w:rPr>
                <w:sz w:val="20"/>
                <w:szCs w:val="20"/>
                <w:lang w:val="en-US"/>
              </w:rPr>
              <w:t>Self-</w:t>
            </w:r>
            <w:proofErr w:type="spellStart"/>
            <w:r w:rsidRPr="00074255">
              <w:rPr>
                <w:sz w:val="20"/>
                <w:szCs w:val="20"/>
                <w:lang w:val="en-US"/>
              </w:rPr>
              <w:t>esteem</w:t>
            </w:r>
            <w:r w:rsidR="00381566" w:rsidRPr="00074255">
              <w:rPr>
                <w:sz w:val="20"/>
                <w:szCs w:val="20"/>
                <w:vertAlign w:val="superscript"/>
                <w:lang w:val="en-US"/>
              </w:rPr>
              <w:t>b</w:t>
            </w:r>
            <w:proofErr w:type="spellEnd"/>
          </w:p>
          <w:p w14:paraId="6F248A09" w14:textId="72C76A7F"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049" w:type="dxa"/>
            <w:tcBorders>
              <w:top w:val="single" w:sz="4" w:space="0" w:color="auto"/>
              <w:left w:val="nil"/>
              <w:bottom w:val="single" w:sz="4" w:space="0" w:color="auto"/>
              <w:right w:val="nil"/>
            </w:tcBorders>
            <w:vAlign w:val="center"/>
          </w:tcPr>
          <w:p w14:paraId="61006B6C" w14:textId="0ED17618" w:rsidR="79E8FED6" w:rsidRPr="00074255" w:rsidRDefault="79E8FED6" w:rsidP="00F701E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1</w:t>
            </w:r>
          </w:p>
        </w:tc>
        <w:tc>
          <w:tcPr>
            <w:tcW w:w="7004" w:type="dxa"/>
            <w:tcBorders>
              <w:top w:val="single" w:sz="4" w:space="0" w:color="auto"/>
              <w:left w:val="nil"/>
              <w:bottom w:val="single" w:sz="4" w:space="0" w:color="auto"/>
              <w:right w:val="nil"/>
            </w:tcBorders>
          </w:tcPr>
          <w:p w14:paraId="1C6DBC16" w14:textId="2CEEA4A9"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How much do you agree?</w:t>
            </w:r>
          </w:p>
          <w:p w14:paraId="65C46EE9" w14:textId="77777777"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 I have a high level of self-esteem.</w:t>
            </w:r>
          </w:p>
          <w:p w14:paraId="027A3DA0" w14:textId="51449130"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br/>
            </w:r>
          </w:p>
        </w:tc>
        <w:tc>
          <w:tcPr>
            <w:tcW w:w="2521" w:type="dxa"/>
            <w:tcBorders>
              <w:top w:val="single" w:sz="4" w:space="0" w:color="auto"/>
              <w:left w:val="nil"/>
              <w:bottom w:val="single" w:sz="4" w:space="0" w:color="auto"/>
              <w:right w:val="none" w:sz="8" w:space="0" w:color="FFFFFF" w:themeColor="background1"/>
            </w:tcBorders>
          </w:tcPr>
          <w:p w14:paraId="4A5C7FEB" w14:textId="78BE5BFC"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fldChar w:fldCharType="begin"/>
            </w:r>
            <w:r w:rsidRPr="00074255">
              <w:rPr>
                <w:sz w:val="20"/>
                <w:szCs w:val="20"/>
                <w:lang w:val="en-US"/>
              </w:rPr>
              <w:instrText xml:space="preserve"> ADDIN ZOTERO_ITEM CSL_CITATION {"citationID":"LqRI0y5V","properties":{"formattedCitation":"[12]","plainCitation":"[12]","noteIndex":0},"citationItems":[{"id":6853,"uris":["http://zotero.org/users/9898164/items/RPW6TACQ"],"itemData":{"id":6853,"type":"article-journal","abstract":"The aim of the present study was to investigate whether the German version of the Single-Item Self-Esteem Scale (G-SISE) is an appropriate instrument to measure the global self-esteem level. In three studies, the construct validity of G-SISE was analyzed. Study 1 (N = 522) found support for the convergence between G-SISE and the German Rosenberg Self-Esteem Scale (G-RSE), which is mostly used to assess the global self-esteem level. In Study 2a (N = 989), the associations between G-SISE, BBig Five^ traits, subjective happiness and social support were analyzed. Results of Study 2b (N = 348) established the test-retest reliability of G-SISE over the time course of nine months. Taken together, the results show that the G-SISE is a valid, reliable and economical instrument for measuring the global self-esteem. Possible practical applications and limitations of G-SISE are discussed.","container-title":"Current Psychology","DOI":"10.1007/s12144-018-9911-x","ISSN":"1046-1310, 1936-4733","issue":"6","journalAbbreviation":"Curr Psychol","language":"en","page":"2192-2202","source":"DOI.org (Crossref)","title":"How to measure self-esteem with one item? validation of the German single-item self-esteem scale (G-SISE)","title-short":"How to measure self-esteem with one item?","volume":"39","author":[{"family":"Brailovskaia","given":"Julia"},{"family":"Margraf","given":"Jürgen"}],"issued":{"date-parts":[["2020",12]]}}}],"schema":"https://github.com/citation-style-language/schema/raw/master/csl-citation.json"} </w:instrText>
            </w:r>
            <w:r w:rsidRPr="00074255">
              <w:rPr>
                <w:sz w:val="20"/>
                <w:szCs w:val="20"/>
                <w:lang w:val="en-US"/>
              </w:rPr>
              <w:fldChar w:fldCharType="separate"/>
            </w:r>
            <w:r w:rsidRPr="00074255">
              <w:rPr>
                <w:sz w:val="20"/>
                <w:szCs w:val="20"/>
              </w:rPr>
              <w:t>[12]</w:t>
            </w:r>
            <w:r w:rsidRPr="00074255">
              <w:rPr>
                <w:sz w:val="20"/>
                <w:szCs w:val="20"/>
                <w:lang w:val="en-US"/>
              </w:rPr>
              <w:fldChar w:fldCharType="end"/>
            </w:r>
          </w:p>
          <w:p w14:paraId="12EC2550" w14:textId="77777777"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p w14:paraId="5F46E825" w14:textId="4CBE9021"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074255" w14:paraId="25BA7AB2"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nil"/>
              <w:right w:val="nil"/>
            </w:tcBorders>
          </w:tcPr>
          <w:p w14:paraId="1743BCF7" w14:textId="77777777" w:rsidR="00E92D82" w:rsidRPr="00074255" w:rsidRDefault="00E92D82">
            <w:pPr>
              <w:rPr>
                <w:sz w:val="20"/>
                <w:szCs w:val="20"/>
              </w:rPr>
            </w:pPr>
          </w:p>
        </w:tc>
        <w:tc>
          <w:tcPr>
            <w:tcW w:w="1821" w:type="dxa"/>
            <w:tcBorders>
              <w:top w:val="single" w:sz="4" w:space="0" w:color="auto"/>
              <w:left w:val="nil"/>
              <w:bottom w:val="single" w:sz="4" w:space="0" w:color="auto"/>
              <w:right w:val="nil"/>
            </w:tcBorders>
          </w:tcPr>
          <w:p w14:paraId="67B25446" w14:textId="2D207A37" w:rsidR="79E8FED6" w:rsidRPr="00074255" w:rsidRDefault="7A5E576F" w:rsidP="79E8FED6">
            <w:pPr>
              <w:cnfStyle w:val="000000100000" w:firstRow="0" w:lastRow="0" w:firstColumn="0" w:lastColumn="0" w:oddVBand="0" w:evenVBand="0" w:oddHBand="1" w:evenHBand="0" w:firstRowFirstColumn="0" w:firstRowLastColumn="0" w:lastRowFirstColumn="0" w:lastRowLastColumn="0"/>
              <w:rPr>
                <w:sz w:val="20"/>
                <w:szCs w:val="20"/>
                <w:vertAlign w:val="superscript"/>
                <w:lang w:val="en-US"/>
              </w:rPr>
            </w:pPr>
            <w:r w:rsidRPr="00074255">
              <w:rPr>
                <w:sz w:val="20"/>
                <w:szCs w:val="20"/>
                <w:lang w:val="en-US"/>
              </w:rPr>
              <w:t xml:space="preserve">Satisfaction with your own </w:t>
            </w:r>
            <w:proofErr w:type="spellStart"/>
            <w:r w:rsidRPr="00074255">
              <w:rPr>
                <w:sz w:val="20"/>
                <w:szCs w:val="20"/>
                <w:lang w:val="en-US"/>
              </w:rPr>
              <w:t>appearance</w:t>
            </w:r>
            <w:r w:rsidR="00381566" w:rsidRPr="00074255">
              <w:rPr>
                <w:sz w:val="20"/>
                <w:szCs w:val="20"/>
                <w:vertAlign w:val="superscript"/>
                <w:lang w:val="en-US"/>
              </w:rPr>
              <w:t>b</w:t>
            </w:r>
            <w:proofErr w:type="spellEnd"/>
          </w:p>
        </w:tc>
        <w:tc>
          <w:tcPr>
            <w:tcW w:w="1049" w:type="dxa"/>
            <w:tcBorders>
              <w:top w:val="single" w:sz="4" w:space="0" w:color="auto"/>
              <w:left w:val="nil"/>
              <w:bottom w:val="single" w:sz="4" w:space="0" w:color="auto"/>
              <w:right w:val="nil"/>
            </w:tcBorders>
            <w:vAlign w:val="center"/>
          </w:tcPr>
          <w:p w14:paraId="7102CD8B" w14:textId="5C8E6C42" w:rsidR="79E8FED6" w:rsidRPr="00074255" w:rsidRDefault="79E8FED6" w:rsidP="00F701E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1</w:t>
            </w:r>
          </w:p>
        </w:tc>
        <w:tc>
          <w:tcPr>
            <w:tcW w:w="7004" w:type="dxa"/>
            <w:tcBorders>
              <w:top w:val="single" w:sz="4" w:space="0" w:color="auto"/>
              <w:left w:val="nil"/>
              <w:bottom w:val="single" w:sz="4" w:space="0" w:color="auto"/>
              <w:right w:val="nil"/>
            </w:tcBorders>
          </w:tcPr>
          <w:p w14:paraId="587A6381" w14:textId="6EC1C2C4"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sz w:val="20"/>
                <w:szCs w:val="20"/>
                <w:lang w:val="en-US"/>
              </w:rPr>
              <w:t xml:space="preserve">▪ </w:t>
            </w:r>
            <w:r w:rsidRPr="00074255">
              <w:rPr>
                <w:b/>
                <w:bCs/>
                <w:sz w:val="20"/>
                <w:szCs w:val="20"/>
                <w:lang w:val="en-US"/>
              </w:rPr>
              <w:t>I look good.</w:t>
            </w:r>
          </w:p>
        </w:tc>
        <w:tc>
          <w:tcPr>
            <w:tcW w:w="2521" w:type="dxa"/>
            <w:tcBorders>
              <w:top w:val="single" w:sz="4" w:space="0" w:color="auto"/>
              <w:left w:val="nil"/>
              <w:bottom w:val="single" w:sz="4" w:space="0" w:color="auto"/>
              <w:right w:val="none" w:sz="8" w:space="0" w:color="FFFFFF" w:themeColor="background1"/>
            </w:tcBorders>
          </w:tcPr>
          <w:p w14:paraId="41497680" w14:textId="7D4E3D79"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074255">
              <w:rPr>
                <w:color w:val="333333"/>
                <w:sz w:val="20"/>
                <w:szCs w:val="20"/>
                <w:lang w:val="en-US"/>
              </w:rPr>
              <w:fldChar w:fldCharType="begin"/>
            </w:r>
            <w:r w:rsidRPr="00074255">
              <w:rPr>
                <w:color w:val="333333"/>
                <w:sz w:val="20"/>
                <w:szCs w:val="20"/>
                <w:lang w:val="en-US"/>
              </w:rPr>
              <w:instrText xml:space="preserve"> ADDIN ZOTERO_ITEM CSL_CITATION {"citationID":"JScE7xcn","properties":{"formattedCitation":"[13]","plainCitation":"[13]","noteIndex":0},"citationItems":[{"id":5927,"uris":["http://zotero.org/users/9898164/items/IFEKYNJB"],"itemData":{"id":5927,"type":"article-journal","abstract":"Zusammenfassung. Der Physical Self-Description Questionnaire (PSDQ; Marsh, Richards, Johnson, Roche &amp; Tremayne, 1994) ist ein international bewahrtes Instrument zur Messung des physischen Selbstkonzepts bei Jugendlichen und Erwachsenen. Eine valide deutsche Ubersetzung fur diese Altersklassen (PSK; Stiller &amp; Alfermann, 2007) liegt ebenso vor wie eine englische Kurzfassung (Marsh, Martin &amp; Jackson, 2010). Fur die Erfassung des physischen Selbstkonzepts im mittleren bis spaten Kindesalter existiert bisher jedoch kein validiertes deutschsprachiges Inventar. In diesem Beitrag wird ein Fragebogen zur Messung des physischen Selbstkonzepts im Kindesalter (PSK-K) vorgestellt, der auf dem PSDQ basiert. Die Struktur des Fragebogens wird zunachst mittels einer explorativen Faktorenanalyse uberpruft (N = 257 SchulerInnen der dritten Jahrgangsstufe). Die Ergebnisse einer konfirmatorischen Faktorenanalyse (N = 339) bestatigen die gefundene 7-Faktorlosung. Daruber hinaus wird der Fragebogen hinsichtlich der Gutekriterie...","container-title":"Zeitschrift für Sportpsychologie","DOI":"10.1026/1612-5010/a000141","journalAbbreviation":"Zeitschrift für Sportpsychologie","page":"in press.","source":"ResearchGate","title":"PSK-Kinder – Ein Fragebogen zur Erfassung des physischen Selbstkonzepts von Kindern im Grundschulalter","volume":"22","author":[{"family":"Dreiskaemper","given":"Dennis"},{"family":"Tietjens","given":"Maike"},{"family":"Hohnemann","given":"Sarah"},{"family":"Naul","given":"Roland"},{"family":"Freund","given":"Philipp"}],"issued":{"date-parts":[["2015",7,1]]}}}],"schema":"https://github.com/citation-style-language/schema/raw/master/csl-citation.json"} </w:instrText>
            </w:r>
            <w:r w:rsidRPr="00074255">
              <w:rPr>
                <w:color w:val="333333"/>
                <w:sz w:val="20"/>
                <w:szCs w:val="20"/>
                <w:lang w:val="en-US"/>
              </w:rPr>
              <w:fldChar w:fldCharType="separate"/>
            </w:r>
            <w:r w:rsidRPr="00074255">
              <w:rPr>
                <w:sz w:val="20"/>
                <w:szCs w:val="20"/>
              </w:rPr>
              <w:t>[13]</w:t>
            </w:r>
            <w:r w:rsidRPr="00074255">
              <w:rPr>
                <w:color w:val="333333"/>
                <w:sz w:val="20"/>
                <w:szCs w:val="20"/>
                <w:lang w:val="en-US"/>
              </w:rPr>
              <w:fldChar w:fldCharType="end"/>
            </w:r>
          </w:p>
        </w:tc>
      </w:tr>
      <w:tr w:rsidR="79E8FED6" w:rsidRPr="00261442" w14:paraId="0E0DB999"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top w:val="nil"/>
              <w:left w:val="nil"/>
              <w:bottom w:val="single" w:sz="4" w:space="0" w:color="auto"/>
              <w:right w:val="nil"/>
            </w:tcBorders>
          </w:tcPr>
          <w:p w14:paraId="1A5CD5ED" w14:textId="77777777" w:rsidR="00E92D82" w:rsidRPr="00074255" w:rsidRDefault="00E92D82">
            <w:pPr>
              <w:rPr>
                <w:sz w:val="20"/>
                <w:szCs w:val="20"/>
              </w:rPr>
            </w:pPr>
          </w:p>
        </w:tc>
        <w:tc>
          <w:tcPr>
            <w:tcW w:w="1821" w:type="dxa"/>
            <w:tcBorders>
              <w:top w:val="single" w:sz="4" w:space="0" w:color="auto"/>
              <w:left w:val="nil"/>
              <w:bottom w:val="single" w:sz="4" w:space="0" w:color="auto"/>
              <w:right w:val="nil"/>
            </w:tcBorders>
          </w:tcPr>
          <w:p w14:paraId="15652CC9" w14:textId="51FD4973"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sz w:val="20"/>
                <w:szCs w:val="20"/>
                <w:vertAlign w:val="superscript"/>
              </w:rPr>
            </w:pPr>
            <w:proofErr w:type="spellStart"/>
            <w:r w:rsidRPr="00074255">
              <w:rPr>
                <w:sz w:val="20"/>
                <w:szCs w:val="20"/>
              </w:rPr>
              <w:t>Distress</w:t>
            </w:r>
            <w:r w:rsidR="00381566" w:rsidRPr="00074255">
              <w:rPr>
                <w:sz w:val="20"/>
                <w:szCs w:val="20"/>
                <w:vertAlign w:val="superscript"/>
              </w:rPr>
              <w:t>b</w:t>
            </w:r>
            <w:proofErr w:type="spellEnd"/>
          </w:p>
        </w:tc>
        <w:tc>
          <w:tcPr>
            <w:tcW w:w="1049" w:type="dxa"/>
            <w:tcBorders>
              <w:top w:val="single" w:sz="4" w:space="0" w:color="auto"/>
              <w:left w:val="nil"/>
              <w:bottom w:val="single" w:sz="4" w:space="0" w:color="auto"/>
              <w:right w:val="nil"/>
            </w:tcBorders>
            <w:vAlign w:val="center"/>
          </w:tcPr>
          <w:p w14:paraId="4DDCCF94" w14:textId="11EF78FE" w:rsidR="79E8FED6" w:rsidRPr="00074255" w:rsidRDefault="79E8FED6" w:rsidP="00F701E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2</w:t>
            </w:r>
          </w:p>
        </w:tc>
        <w:tc>
          <w:tcPr>
            <w:tcW w:w="7004" w:type="dxa"/>
            <w:tcBorders>
              <w:top w:val="single" w:sz="4" w:space="0" w:color="auto"/>
              <w:left w:val="nil"/>
              <w:bottom w:val="single" w:sz="4" w:space="0" w:color="auto"/>
              <w:right w:val="nil"/>
            </w:tcBorders>
          </w:tcPr>
          <w:p w14:paraId="5B7F0809" w14:textId="1CBDF411"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How often have you had the following complaints / feelings in the last 2 weeks?</w:t>
            </w:r>
          </w:p>
          <w:p w14:paraId="266A1D85" w14:textId="7812956E"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 xml:space="preserve">▪ Stress  </w:t>
            </w:r>
            <w:r w:rsidR="79E8FED6" w:rsidRPr="00074255">
              <w:rPr>
                <w:sz w:val="20"/>
                <w:szCs w:val="20"/>
                <w:lang w:val="en-US"/>
              </w:rPr>
              <w:br/>
            </w:r>
            <w:r w:rsidRPr="00074255">
              <w:rPr>
                <w:sz w:val="20"/>
                <w:szCs w:val="20"/>
                <w:lang w:val="en-US"/>
              </w:rPr>
              <w:t>□ Not at all □ On individual days □ On more than half of the days □ Almost every day</w:t>
            </w:r>
          </w:p>
        </w:tc>
        <w:tc>
          <w:tcPr>
            <w:tcW w:w="2521" w:type="dxa"/>
            <w:tcBorders>
              <w:top w:val="single" w:sz="4" w:space="0" w:color="auto"/>
              <w:left w:val="nil"/>
              <w:bottom w:val="single" w:sz="4" w:space="0" w:color="auto"/>
              <w:right w:val="none" w:sz="8" w:space="0" w:color="FFFFFF" w:themeColor="background1"/>
            </w:tcBorders>
          </w:tcPr>
          <w:p w14:paraId="5DBA7BEC" w14:textId="77777777" w:rsidR="79E8FED6" w:rsidRPr="00074255" w:rsidRDefault="7A5E576F"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Developed and used for the first time during the feasibility study; </w:t>
            </w:r>
          </w:p>
          <w:p w14:paraId="3C06E59A" w14:textId="20C19EE7"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Response anchor adapted from</w:t>
            </w:r>
          </w:p>
          <w:p w14:paraId="63572F19" w14:textId="1E09571B"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Patient Health Questionnaire PHQ-4: </w:t>
            </w:r>
            <w:r w:rsidRPr="00074255">
              <w:rPr>
                <w:sz w:val="20"/>
                <w:szCs w:val="20"/>
                <w:lang w:val="en-US"/>
              </w:rPr>
              <w:fldChar w:fldCharType="begin"/>
            </w:r>
            <w:r w:rsidRPr="00074255">
              <w:rPr>
                <w:sz w:val="20"/>
                <w:szCs w:val="20"/>
                <w:lang w:val="en-US"/>
              </w:rPr>
              <w:instrText xml:space="preserve"> ADDIN ZOTERO_ITEM CSL_CITATION {"citationID":"xKp6GB77","properties":{"formattedCitation":"[14]","plainCitation":"[14]","noteIndex":0},"citationItems":[{"id":6852,"uris":["http://zotero.org/users/9898164/items/NH29DCFL"],"itemData":{"id":6852,"type":"article-journal","abstract":"BACKGROUND: The most common mental disorders in both outpatient settings and the general population are depression and anxiety, which frequently coexist. Both of these disorders are associated with considerable disability.\nOBJECTIVE: When the disorders co-occur, the disability is even greater. Authors sought to test an ultra-brief screening tool for both.\nMETHOD: Validated two-item ultra-brief screeners for depression and anxiety were combined to constitute the Patient Health Questionnaire for Depression and Anxiety (the PHQ-4). Data were analyzed from 2,149 patients drawn from 15 primary-care clinics in the United States.\nRESULTS: Factor analysis confirmed two discrete factors (Depression and Anxiety) that explained 84% of the total variance. Increasing PHQ-4 scores were strongly associated with functional impairment, disability days, and healthcare use. Anxiety had a substantial effect on functional status that was independent of depression.\nCONCLUSION: The PHQ-4 is a valid ultra-brief tool for detecting both anxiety and depressive disorders.","container-title":"Psychosomatics","DOI":"10.1176/appi.psy.50.6.613","ISSN":"1545-7206","issue":"6","journalAbbreviation":"Psychosomatics","language":"eng","note":"PMID: 19996233","page":"613-621","source":"PubMed","title":"An ultra-brief screening scale for anxiety and depression: the PHQ-4","title-short":"An ultra-brief screening scale for anxiety and depression","volume":"50","author":[{"family":"Kroenke","given":"Kurt"},{"family":"Spitzer","given":"Robert L."},{"family":"Williams","given":"Janet B. W."},{"family":"Löwe","given":"Bernd"}],"issued":{"date-parts":[["2009"]]}}}],"schema":"https://github.com/citation-style-language/schema/raw/master/csl-citation.json"} </w:instrText>
            </w:r>
            <w:r w:rsidRPr="00074255">
              <w:rPr>
                <w:sz w:val="20"/>
                <w:szCs w:val="20"/>
                <w:lang w:val="en-US"/>
              </w:rPr>
              <w:fldChar w:fldCharType="separate"/>
            </w:r>
            <w:r w:rsidRPr="00074255">
              <w:rPr>
                <w:sz w:val="20"/>
                <w:szCs w:val="20"/>
                <w:lang w:val="en-US"/>
              </w:rPr>
              <w:t>[14]</w:t>
            </w:r>
            <w:r w:rsidRPr="00074255">
              <w:rPr>
                <w:sz w:val="20"/>
                <w:szCs w:val="20"/>
                <w:lang w:val="en-US"/>
              </w:rPr>
              <w:fldChar w:fldCharType="end"/>
            </w:r>
          </w:p>
        </w:tc>
      </w:tr>
      <w:tr w:rsidR="002507CF" w:rsidRPr="00074255" w14:paraId="5A8C00D0"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val="restart"/>
            <w:tcBorders>
              <w:top w:val="single" w:sz="4" w:space="0" w:color="auto"/>
              <w:left w:val="nil"/>
              <w:right w:val="none" w:sz="8" w:space="0" w:color="FFFFFF" w:themeColor="background1"/>
            </w:tcBorders>
          </w:tcPr>
          <w:p w14:paraId="1ECEFCF6" w14:textId="73C3F153" w:rsidR="002507CF" w:rsidRPr="00074255" w:rsidRDefault="00A57142" w:rsidP="79E8FED6">
            <w:pPr>
              <w:rPr>
                <w:sz w:val="20"/>
                <w:szCs w:val="20"/>
                <w:vertAlign w:val="superscript"/>
                <w:lang w:val="en-US"/>
              </w:rPr>
            </w:pPr>
            <w:bookmarkStart w:id="3" w:name="_Hlk192236956"/>
            <w:r w:rsidRPr="00074255">
              <w:rPr>
                <w:sz w:val="20"/>
                <w:szCs w:val="20"/>
                <w:lang w:val="en-US"/>
              </w:rPr>
              <w:t>D</w:t>
            </w:r>
            <w:r w:rsidR="002507CF" w:rsidRPr="00074255">
              <w:rPr>
                <w:sz w:val="20"/>
                <w:szCs w:val="20"/>
                <w:lang w:val="en-US"/>
              </w:rPr>
              <w:t xml:space="preserve">: Anxiety and </w:t>
            </w:r>
            <w:proofErr w:type="spellStart"/>
            <w:r w:rsidR="002507CF" w:rsidRPr="00074255">
              <w:rPr>
                <w:sz w:val="20"/>
                <w:szCs w:val="20"/>
                <w:lang w:val="en-US"/>
              </w:rPr>
              <w:t>affect</w:t>
            </w:r>
            <w:r w:rsidR="007F13EC" w:rsidRPr="00074255">
              <w:rPr>
                <w:sz w:val="20"/>
                <w:szCs w:val="20"/>
                <w:vertAlign w:val="superscript"/>
                <w:lang w:val="en-US"/>
              </w:rPr>
              <w:t>a</w:t>
            </w:r>
            <w:bookmarkEnd w:id="3"/>
            <w:proofErr w:type="spellEnd"/>
          </w:p>
        </w:tc>
        <w:tc>
          <w:tcPr>
            <w:tcW w:w="1821" w:type="dxa"/>
            <w:tcBorders>
              <w:top w:val="single" w:sz="4" w:space="0" w:color="auto"/>
              <w:left w:val="none" w:sz="8" w:space="0" w:color="FFFFFF" w:themeColor="background1"/>
              <w:bottom w:val="single" w:sz="4" w:space="0" w:color="auto"/>
            </w:tcBorders>
          </w:tcPr>
          <w:p w14:paraId="5A4AC2BD" w14:textId="77777777" w:rsidR="002507CF" w:rsidRPr="00074255" w:rsidRDefault="002507CF"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74255">
              <w:rPr>
                <w:sz w:val="20"/>
                <w:szCs w:val="20"/>
              </w:rPr>
              <w:t>Anxiety</w:t>
            </w:r>
            <w:proofErr w:type="spellEnd"/>
          </w:p>
        </w:tc>
        <w:tc>
          <w:tcPr>
            <w:tcW w:w="1049" w:type="dxa"/>
            <w:tcBorders>
              <w:top w:val="single" w:sz="4" w:space="0" w:color="auto"/>
              <w:bottom w:val="single" w:sz="4" w:space="0" w:color="auto"/>
            </w:tcBorders>
            <w:vAlign w:val="center"/>
          </w:tcPr>
          <w:p w14:paraId="3D7CD302" w14:textId="2F91785D" w:rsidR="002507CF" w:rsidRPr="00074255" w:rsidRDefault="002507CF" w:rsidP="00F701E1">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4</w:t>
            </w:r>
          </w:p>
        </w:tc>
        <w:tc>
          <w:tcPr>
            <w:tcW w:w="7004" w:type="dxa"/>
            <w:tcBorders>
              <w:top w:val="single" w:sz="4" w:space="0" w:color="auto"/>
              <w:bottom w:val="single" w:sz="4" w:space="0" w:color="auto"/>
            </w:tcBorders>
          </w:tcPr>
          <w:p w14:paraId="6399F949" w14:textId="331AAF03" w:rsidR="002507CF" w:rsidRPr="00074255" w:rsidRDefault="002507CF"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do you feel at the moment?</w:t>
            </w:r>
          </w:p>
          <w:p w14:paraId="5185EC84" w14:textId="08C0EC5A" w:rsidR="002507CF" w:rsidRPr="00074255" w:rsidRDefault="002507CF"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 xml:space="preserve"> ▪ I am tense.</w:t>
            </w:r>
          </w:p>
        </w:tc>
        <w:tc>
          <w:tcPr>
            <w:tcW w:w="2521" w:type="dxa"/>
            <w:tcBorders>
              <w:top w:val="single" w:sz="4" w:space="0" w:color="auto"/>
              <w:bottom w:val="single" w:sz="4" w:space="0" w:color="auto"/>
              <w:right w:val="nil"/>
            </w:tcBorders>
          </w:tcPr>
          <w:p w14:paraId="7E0AD461" w14:textId="1BC96C09" w:rsidR="002507CF" w:rsidRPr="00074255" w:rsidRDefault="002507CF">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74255">
              <w:rPr>
                <w:sz w:val="20"/>
                <w:szCs w:val="20"/>
              </w:rPr>
              <w:t>Adapted</w:t>
            </w:r>
            <w:proofErr w:type="spellEnd"/>
            <w:r w:rsidRPr="00074255">
              <w:rPr>
                <w:sz w:val="20"/>
                <w:szCs w:val="20"/>
              </w:rPr>
              <w:t xml:space="preserve"> </w:t>
            </w:r>
            <w:proofErr w:type="spellStart"/>
            <w:r w:rsidRPr="00074255">
              <w:rPr>
                <w:sz w:val="20"/>
                <w:szCs w:val="20"/>
              </w:rPr>
              <w:t>from</w:t>
            </w:r>
            <w:proofErr w:type="spellEnd"/>
            <w:r w:rsidRPr="00074255">
              <w:rPr>
                <w:sz w:val="20"/>
                <w:szCs w:val="20"/>
              </w:rPr>
              <w:t xml:space="preserve"> </w:t>
            </w:r>
            <w:r w:rsidRPr="00074255">
              <w:rPr>
                <w:sz w:val="20"/>
                <w:szCs w:val="20"/>
              </w:rPr>
              <w:fldChar w:fldCharType="begin"/>
            </w:r>
            <w:r w:rsidRPr="00074255">
              <w:rPr>
                <w:sz w:val="20"/>
                <w:szCs w:val="20"/>
              </w:rPr>
              <w:instrText xml:space="preserve"> ADDIN ZOTERO_ITEM CSL_CITATION {"citationID":"zsPn2czM","properties":{"formattedCitation":"[31]","plainCitation":"[31]","noteIndex":0},"citationItems":[{"id":7166,"uris":["http://zotero.org/users/9898164/items/8IUPNAV4"],"itemData":{"id":7166,"type":"article-journal","abstract":"Zusammenfassung. Das State-Trait-Angstinventar (STAI) ist eines der am häufigsten eingesetzten Erhebungsinstrumente im Bereich der Angstdiagnostik. Die STAI-Skala zur Erfassung von Zustandsangst umfasst 20 Items. Unter bestimmten Erhebungsbedingungen erweist es sich als relativ schwierig, eine große Menge an Items zu bearbeiten oder aber es steht nicht ausreichend Testzeit zur Verfügung. Daher war es das Ziel der vorliegenden Studie, eine Kurzform der State-Version des STAI zu entwickeln. An einer Stichprobe von N = 65 Studierenden wurde aufgrund inhaltlicher und statistischer Kriterien eine Kurzform der State-Version des STAI, das STAI-SKD, mit fünf Items generiert. Eine konfirmatorische Faktorenanalyse an einer zweiten Stichprobe von N = 191 Studierenden zeigte, dass das STAI-SKD die Angstkomponenten Emotionality und Worry abbildet. Die Beziehungen des STAI-SKD zu positivem und negativem Affekt sowie dessen Veränderungssensitivität fielen in einer dritten Stichprobe (N = 80 Studierende) erwartungsgemäß aus. Die neue Kurzform der State-Version des STAI erlaubt eine ökonomische Erfassung der Zustandsangst.","container-title":"Zeitschrift für Gesundheitspsychologie","DOI":"10.1026/0943-8149/a000049","ISSN":"0943-8149","issue":"4","note":"publisher: Hogrefe Verlag","page":"173-180","source":"econtent.hogrefe.com (Atypon)","title":"Entwicklung der Fünf-Item-Kurzskala STAI-SKD zur Messung von Zustandsangst","volume":"19","author":[{"family":"Englert","given":"Chris"},{"family":"Bertrams","given":"Alex"},{"family":"Dickhäuser","given":"Oliver"}],"issued":{"date-parts":[["2011",10]]}}}],"schema":"https://github.com/citation-style-language/schema/raw/master/csl-citation.json"} </w:instrText>
            </w:r>
            <w:r w:rsidRPr="00074255">
              <w:rPr>
                <w:sz w:val="20"/>
                <w:szCs w:val="20"/>
              </w:rPr>
              <w:fldChar w:fldCharType="separate"/>
            </w:r>
            <w:r w:rsidRPr="00074255">
              <w:rPr>
                <w:sz w:val="20"/>
                <w:szCs w:val="20"/>
              </w:rPr>
              <w:t>[31]</w:t>
            </w:r>
            <w:r w:rsidRPr="00074255">
              <w:rPr>
                <w:sz w:val="20"/>
                <w:szCs w:val="20"/>
              </w:rPr>
              <w:fldChar w:fldCharType="end"/>
            </w:r>
          </w:p>
        </w:tc>
      </w:tr>
      <w:tr w:rsidR="002507CF" w:rsidRPr="00074255" w14:paraId="766C46B7"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left w:val="none" w:sz="8" w:space="0" w:color="FFFFFF" w:themeColor="background1"/>
              <w:right w:val="none" w:sz="8" w:space="0" w:color="FFFFFF" w:themeColor="background1"/>
            </w:tcBorders>
          </w:tcPr>
          <w:p w14:paraId="0469D2F7" w14:textId="77777777" w:rsidR="002507CF" w:rsidRPr="00074255" w:rsidRDefault="002507CF">
            <w:pPr>
              <w:rPr>
                <w:sz w:val="20"/>
                <w:szCs w:val="20"/>
              </w:rPr>
            </w:pPr>
          </w:p>
        </w:tc>
        <w:tc>
          <w:tcPr>
            <w:tcW w:w="1821" w:type="dxa"/>
            <w:tcBorders>
              <w:top w:val="single" w:sz="4" w:space="0" w:color="auto"/>
              <w:left w:val="none" w:sz="8" w:space="0" w:color="FFFFFF" w:themeColor="background1"/>
              <w:bottom w:val="single" w:sz="4" w:space="0" w:color="auto"/>
            </w:tcBorders>
          </w:tcPr>
          <w:p w14:paraId="631A7E15" w14:textId="3599EE47" w:rsidR="002507CF" w:rsidRPr="00074255" w:rsidRDefault="002507CF"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074255">
              <w:rPr>
                <w:sz w:val="20"/>
                <w:szCs w:val="20"/>
              </w:rPr>
              <w:t>Affect</w:t>
            </w:r>
            <w:proofErr w:type="spellEnd"/>
          </w:p>
        </w:tc>
        <w:tc>
          <w:tcPr>
            <w:tcW w:w="1049" w:type="dxa"/>
            <w:tcBorders>
              <w:top w:val="single" w:sz="4" w:space="0" w:color="auto"/>
              <w:bottom w:val="single" w:sz="4" w:space="0" w:color="auto"/>
            </w:tcBorders>
            <w:vAlign w:val="center"/>
          </w:tcPr>
          <w:p w14:paraId="3DE879F2" w14:textId="5BEFF445" w:rsidR="002507CF" w:rsidRPr="00074255" w:rsidRDefault="002507CF" w:rsidP="00F701E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5</w:t>
            </w:r>
          </w:p>
        </w:tc>
        <w:tc>
          <w:tcPr>
            <w:tcW w:w="7004" w:type="dxa"/>
            <w:tcBorders>
              <w:top w:val="single" w:sz="4" w:space="0" w:color="auto"/>
              <w:bottom w:val="single" w:sz="4" w:space="0" w:color="auto"/>
            </w:tcBorders>
          </w:tcPr>
          <w:p w14:paraId="586F24A9" w14:textId="77777777" w:rsidR="002507CF" w:rsidRPr="00074255" w:rsidRDefault="002507CF" w:rsidP="79E8FED6">
            <w:pPr>
              <w:cnfStyle w:val="000000000000" w:firstRow="0" w:lastRow="0" w:firstColumn="0" w:lastColumn="0" w:oddVBand="0" w:evenVBand="0" w:oddHBand="0" w:evenHBand="0" w:firstRowFirstColumn="0" w:firstRowLastColumn="0" w:lastRowFirstColumn="0" w:lastRowLastColumn="0"/>
              <w:rPr>
                <w:rFonts w:eastAsiaTheme="minorEastAsia"/>
                <w:b/>
                <w:bCs/>
                <w:sz w:val="20"/>
                <w:szCs w:val="20"/>
                <w:lang w:val="en-US"/>
              </w:rPr>
            </w:pPr>
            <w:r w:rsidRPr="00074255">
              <w:rPr>
                <w:b/>
                <w:bCs/>
                <w:sz w:val="20"/>
                <w:szCs w:val="20"/>
                <w:lang w:val="en-US"/>
              </w:rPr>
              <w:t>How do you feel at the moment?</w:t>
            </w:r>
          </w:p>
          <w:p w14:paraId="0B0657BF" w14:textId="32A8D459" w:rsidR="002507CF" w:rsidRPr="00074255" w:rsidRDefault="002507CF" w:rsidP="79E8FED6">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074255">
              <w:rPr>
                <w:i/>
                <w:iCs/>
                <w:sz w:val="20"/>
                <w:szCs w:val="20"/>
                <w:lang w:val="en-US"/>
              </w:rPr>
              <w:t xml:space="preserve">Each sub-item with Likert-scale from 1-7 where 1 is the strongest rating for the first term and 7 is the strongest rating for the second term </w:t>
            </w:r>
          </w:p>
          <w:p w14:paraId="2643D03E" w14:textId="345FAFCC" w:rsidR="002507CF" w:rsidRPr="00074255" w:rsidRDefault="002507CF" w:rsidP="79E8FED6">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074255">
              <w:rPr>
                <w:i/>
                <w:iCs/>
                <w:sz w:val="20"/>
                <w:szCs w:val="20"/>
                <w:lang w:val="en-US"/>
              </w:rPr>
              <w:t>Each term is accompanied by an emoticon.</w:t>
            </w:r>
          </w:p>
          <w:p w14:paraId="408634A8" w14:textId="6F853319" w:rsidR="002507CF" w:rsidRPr="00074255" w:rsidRDefault="002507CF"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sz w:val="20"/>
                <w:szCs w:val="20"/>
                <w:lang w:val="en-US"/>
              </w:rPr>
              <w:t xml:space="preserve">▪ </w:t>
            </w:r>
            <w:r w:rsidRPr="00074255">
              <w:rPr>
                <w:b/>
                <w:bCs/>
                <w:sz w:val="20"/>
                <w:szCs w:val="20"/>
                <w:lang w:val="en-US"/>
              </w:rPr>
              <w:t xml:space="preserve">calm – nervous </w:t>
            </w:r>
          </w:p>
        </w:tc>
        <w:tc>
          <w:tcPr>
            <w:tcW w:w="2521" w:type="dxa"/>
            <w:tcBorders>
              <w:top w:val="single" w:sz="4" w:space="0" w:color="auto"/>
              <w:bottom w:val="single" w:sz="4" w:space="0" w:color="auto"/>
              <w:right w:val="none" w:sz="8" w:space="0" w:color="FFFFFF" w:themeColor="background1"/>
            </w:tcBorders>
          </w:tcPr>
          <w:p w14:paraId="1A828290" w14:textId="4BBE623B" w:rsidR="002507CF" w:rsidRPr="00074255" w:rsidRDefault="002507CF">
            <w:pP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fldChar w:fldCharType="begin"/>
            </w:r>
            <w:r w:rsidRPr="00074255">
              <w:rPr>
                <w:sz w:val="20"/>
                <w:szCs w:val="20"/>
              </w:rPr>
              <w:instrText xml:space="preserve"> ADDIN ZOTERO_ITEM CSL_CITATION {"citationID":"2Yeno53v","properties":{"formattedCitation":"[30]","plainCitation":"[30]","noteIndex":0},"citationItems":[{"id":7167,"uris":["http://zotero.org/users/9898164/items/EYI9IR9G"],"itemData":{"id":7167,"type":"article-journal","abstract":"Positive and negative activation (PA/NA) represent two general activation systems of affect that are of importance for studying personality. Hereby, many studies focus on state assessment of PA and NA in everyday situations, using the ‘Experience Sampling Method’ (ESM) performed via mobile devices. ESM studies require short, reliable and validated non-verbal scales for immediate and fast capturing of personality and situation characteristics. In this study we present the non-verbal ‘Lebender Emoticon PANAVA’ scale (LE-PANAVA), consisting of five items capturing PA, NA, and valence (VA). LE-PANAVA is based on the 10-item verbal PANAVA-KS scale developed by Schallberger (2005). The development of LE-PANAVA consisted of a three step process: The graphical development and selection of a set of emoticons (study 1), the validation of the set of emoticons and corresponding adjustments to the scale (study 2), and validation of the final scale (study 3). We conclude from the results that LE-PANAVA captures the two factors PA and NA, but are aware that they are closely interrelated. Additional to LE-PANAVA, an ultra-short version was derived, that is, a forced choice 2 × 2 matrix of emoticons – the ‘Lebender Emoticon PANA Matrix’ (LE-PANA-M). Both LE-PANAVA and LE-PANA-M are available for future research and practical application.","container-title":"Personality and Individual Differences","DOI":"10.1016/j.paid.2020.109923","ISSN":"0191-8869","journalAbbreviation":"Personality and Individual Differences","page":"109923","source":"ScienceDirect","title":"Development and validation of the ‘Lebender emoticon PANAVA’ scale (LE-PANAVA) for digitally measuring positive and negative activation, and valence via emoticons","volume":"160","author":[{"family":"Schreiber","given":"Marc"},{"family":"Jenny","given":"Gregor J."}],"issued":{"date-parts":[["2020",7,1]]}}}],"schema":"https://github.com/citation-style-language/schema/raw/master/csl-citation.json"} </w:instrText>
            </w:r>
            <w:r w:rsidRPr="00074255">
              <w:rPr>
                <w:sz w:val="20"/>
                <w:szCs w:val="20"/>
              </w:rPr>
              <w:fldChar w:fldCharType="separate"/>
            </w:r>
            <w:r w:rsidRPr="00074255">
              <w:rPr>
                <w:sz w:val="20"/>
                <w:szCs w:val="20"/>
              </w:rPr>
              <w:t>[30]</w:t>
            </w:r>
            <w:r w:rsidRPr="00074255">
              <w:rPr>
                <w:sz w:val="20"/>
                <w:szCs w:val="20"/>
              </w:rPr>
              <w:fldChar w:fldCharType="end"/>
            </w:r>
          </w:p>
        </w:tc>
      </w:tr>
      <w:tr w:rsidR="002507CF" w:rsidRPr="00074255" w14:paraId="10C2A039"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val="restart"/>
            <w:tcBorders>
              <w:left w:val="none" w:sz="8" w:space="0" w:color="FFFFFF" w:themeColor="background1"/>
              <w:right w:val="none" w:sz="8" w:space="0" w:color="FFFFFF" w:themeColor="background1"/>
            </w:tcBorders>
          </w:tcPr>
          <w:p w14:paraId="58572C22" w14:textId="33688988" w:rsidR="002507CF" w:rsidRPr="00074255" w:rsidRDefault="00A57142">
            <w:pPr>
              <w:rPr>
                <w:sz w:val="20"/>
                <w:szCs w:val="20"/>
                <w:lang w:val="en-US"/>
              </w:rPr>
            </w:pPr>
            <w:bookmarkStart w:id="4" w:name="_Hlk192236961"/>
            <w:r w:rsidRPr="00074255">
              <w:rPr>
                <w:sz w:val="20"/>
                <w:szCs w:val="20"/>
                <w:lang w:val="en-US"/>
              </w:rPr>
              <w:t>E</w:t>
            </w:r>
            <w:r w:rsidR="002507CF" w:rsidRPr="00074255">
              <w:rPr>
                <w:sz w:val="20"/>
                <w:szCs w:val="20"/>
                <w:lang w:val="en-US"/>
              </w:rPr>
              <w:t>: Coping with stress and problems</w:t>
            </w:r>
            <w:bookmarkEnd w:id="4"/>
          </w:p>
        </w:tc>
        <w:tc>
          <w:tcPr>
            <w:tcW w:w="1821" w:type="dxa"/>
            <w:tcBorders>
              <w:top w:val="single" w:sz="4" w:space="0" w:color="auto"/>
              <w:left w:val="none" w:sz="8" w:space="0" w:color="FFFFFF" w:themeColor="background1"/>
              <w:bottom w:val="single" w:sz="4" w:space="0" w:color="auto"/>
            </w:tcBorders>
          </w:tcPr>
          <w:p w14:paraId="78FCF3EA" w14:textId="3F2046B5" w:rsidR="002507CF" w:rsidRPr="00074255" w:rsidRDefault="002507CF" w:rsidP="00381566">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Stress and problem coping self-efficacy</w:t>
            </w:r>
          </w:p>
        </w:tc>
        <w:tc>
          <w:tcPr>
            <w:tcW w:w="1049" w:type="dxa"/>
            <w:tcBorders>
              <w:top w:val="single" w:sz="4" w:space="0" w:color="auto"/>
              <w:bottom w:val="single" w:sz="4" w:space="0" w:color="auto"/>
            </w:tcBorders>
            <w:vAlign w:val="center"/>
          </w:tcPr>
          <w:p w14:paraId="3DE71656" w14:textId="4E9F6B33" w:rsidR="002507CF" w:rsidRPr="00074255" w:rsidRDefault="002507CF" w:rsidP="00F701E1">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2</w:t>
            </w:r>
          </w:p>
        </w:tc>
        <w:tc>
          <w:tcPr>
            <w:tcW w:w="7004" w:type="dxa"/>
            <w:tcBorders>
              <w:top w:val="single" w:sz="4" w:space="0" w:color="auto"/>
              <w:bottom w:val="single" w:sz="4" w:space="0" w:color="auto"/>
            </w:tcBorders>
          </w:tcPr>
          <w:p w14:paraId="25A974F7" w14:textId="77777777" w:rsidR="002507CF" w:rsidRPr="00074255" w:rsidRDefault="002507CF" w:rsidP="00381566">
            <w:pPr>
              <w:keepNext/>
              <w:spacing w:line="240" w:lineRule="auto"/>
              <w:ind w:right="-104"/>
              <w:cnfStyle w:val="000000100000" w:firstRow="0" w:lastRow="0" w:firstColumn="0" w:lastColumn="0" w:oddVBand="0" w:evenVBand="0" w:oddHBand="1" w:evenHBand="0" w:firstRowFirstColumn="0" w:firstRowLastColumn="0" w:lastRowFirstColumn="0" w:lastRowLastColumn="0"/>
              <w:rPr>
                <w:rFonts w:eastAsiaTheme="minorEastAsia"/>
                <w:b/>
                <w:bCs/>
                <w:sz w:val="20"/>
                <w:szCs w:val="20"/>
                <w:lang w:val="en-US"/>
              </w:rPr>
            </w:pPr>
            <w:r w:rsidRPr="00074255">
              <w:rPr>
                <w:b/>
                <w:bCs/>
                <w:sz w:val="20"/>
                <w:szCs w:val="20"/>
                <w:lang w:val="en-US"/>
              </w:rPr>
              <w:t>How much do you agree?</w:t>
            </w:r>
          </w:p>
          <w:p w14:paraId="504FB10D" w14:textId="23E236AF" w:rsidR="002507CF" w:rsidRPr="00074255" w:rsidRDefault="002507CF" w:rsidP="00381566">
            <w:pPr>
              <w:spacing w:line="24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 I can deal well with difficult situations.</w:t>
            </w:r>
          </w:p>
        </w:tc>
        <w:tc>
          <w:tcPr>
            <w:tcW w:w="2521" w:type="dxa"/>
            <w:tcBorders>
              <w:top w:val="single" w:sz="4" w:space="0" w:color="auto"/>
              <w:bottom w:val="single" w:sz="4" w:space="0" w:color="auto"/>
              <w:right w:val="none" w:sz="8" w:space="0" w:color="FFFFFF" w:themeColor="background1"/>
            </w:tcBorders>
          </w:tcPr>
          <w:p w14:paraId="56F81135" w14:textId="4E8B5F23" w:rsidR="002507CF" w:rsidRPr="00074255" w:rsidRDefault="002507CF"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xml:space="preserve">Adapted from </w:t>
            </w:r>
            <w:r w:rsidRPr="00074255">
              <w:rPr>
                <w:b/>
                <w:bCs/>
                <w:sz w:val="20"/>
                <w:szCs w:val="20"/>
              </w:rPr>
              <w:fldChar w:fldCharType="begin"/>
            </w:r>
            <w:r w:rsidRPr="00074255">
              <w:rPr>
                <w:b/>
                <w:bCs/>
                <w:sz w:val="20"/>
                <w:szCs w:val="20"/>
                <w:lang w:val="en-US"/>
              </w:rPr>
              <w:instrText xml:space="preserve"> ADDIN ZOTERO_ITEM CSL_CITATION {"citationID":"aWtmfT9k","properties":{"formattedCitation":"[16, 17]","plainCitation":"[16, 17]","noteIndex":0},"citationItems":[{"id":6040,"uris":["http://zotero.org/users/9898164/items/L7M7ZZLK"],"itemData":{"id":6040,"type":"book","abstract":"This book describes the reasoned action approach, an integrative framework for the prediction and change of human social behavior. It provides an up-to-date review of relevant research, discusses critical issues related to the reasoned action framework, and provides methodological and conceptual tools for the prediction and explanation of social behavior and for designing behavior change interventions.","event-place":"New York","ISBN":"978-0-203-83802-0","note":"DOI: 10.4324/9780203838020","number-of-pages":"538","publisher":"Psychology Press","publisher-place":"New York","title":"Predicting and changing behavior: The reasoned action approach","title-short":"Predicting and Changing Behavior","author":[{"family":"Ajzen","given":"Martin Fishbein","suffix":"Icek"}],"issued":{"date-parts":[["2009",7,24]]}}},{"id":6039,"uris":["http://zotero.org/users/9898164/items/5GSUJGWP"],"itemData":{"id":6039,"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074255">
              <w:rPr>
                <w:b/>
                <w:bCs/>
                <w:sz w:val="20"/>
                <w:szCs w:val="20"/>
              </w:rPr>
              <w:fldChar w:fldCharType="separate"/>
            </w:r>
            <w:r w:rsidRPr="00074255">
              <w:rPr>
                <w:sz w:val="20"/>
                <w:szCs w:val="20"/>
                <w:lang w:val="en-US"/>
              </w:rPr>
              <w:t>[16, 17]</w:t>
            </w:r>
            <w:r w:rsidRPr="00074255">
              <w:rPr>
                <w:b/>
                <w:bCs/>
                <w:sz w:val="20"/>
                <w:szCs w:val="20"/>
              </w:rPr>
              <w:fldChar w:fldCharType="end"/>
            </w:r>
          </w:p>
        </w:tc>
      </w:tr>
      <w:tr w:rsidR="002507CF" w:rsidRPr="00074255" w14:paraId="241D6C69"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vMerge/>
            <w:tcBorders>
              <w:left w:val="none" w:sz="8" w:space="0" w:color="FFFFFF" w:themeColor="background1"/>
              <w:bottom w:val="single" w:sz="8" w:space="0" w:color="000000" w:themeColor="text1"/>
              <w:right w:val="none" w:sz="8" w:space="0" w:color="FFFFFF" w:themeColor="background1"/>
            </w:tcBorders>
          </w:tcPr>
          <w:p w14:paraId="084C20A9" w14:textId="77777777" w:rsidR="002507CF" w:rsidRPr="00074255" w:rsidRDefault="002507CF">
            <w:pPr>
              <w:rPr>
                <w:sz w:val="20"/>
                <w:szCs w:val="20"/>
              </w:rPr>
            </w:pPr>
          </w:p>
        </w:tc>
        <w:tc>
          <w:tcPr>
            <w:tcW w:w="1821" w:type="dxa"/>
            <w:tcBorders>
              <w:top w:val="single" w:sz="4" w:space="0" w:color="auto"/>
              <w:left w:val="none" w:sz="8" w:space="0" w:color="FFFFFF" w:themeColor="background1"/>
              <w:bottom w:val="single" w:sz="8" w:space="0" w:color="000000" w:themeColor="text1"/>
              <w:right w:val="none" w:sz="8" w:space="0" w:color="000000" w:themeColor="text1"/>
            </w:tcBorders>
          </w:tcPr>
          <w:p w14:paraId="35AE8561" w14:textId="6F31AC31" w:rsidR="002507CF" w:rsidRPr="00074255" w:rsidRDefault="002507CF" w:rsidP="00381566">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Stress and problem coping planning</w:t>
            </w:r>
          </w:p>
        </w:tc>
        <w:tc>
          <w:tcPr>
            <w:tcW w:w="1049" w:type="dxa"/>
            <w:tcBorders>
              <w:top w:val="single" w:sz="4" w:space="0" w:color="auto"/>
              <w:left w:val="none" w:sz="8" w:space="0" w:color="000000" w:themeColor="text1"/>
              <w:bottom w:val="single" w:sz="8" w:space="0" w:color="000000" w:themeColor="text1"/>
              <w:right w:val="none" w:sz="8" w:space="0" w:color="000000" w:themeColor="text1"/>
            </w:tcBorders>
            <w:vAlign w:val="center"/>
          </w:tcPr>
          <w:p w14:paraId="5CDCEF4E" w14:textId="38D969FF" w:rsidR="002507CF" w:rsidRPr="00074255" w:rsidRDefault="002507CF" w:rsidP="00F701E1">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2</w:t>
            </w:r>
          </w:p>
        </w:tc>
        <w:tc>
          <w:tcPr>
            <w:tcW w:w="7004" w:type="dxa"/>
            <w:tcBorders>
              <w:top w:val="single" w:sz="4" w:space="0" w:color="auto"/>
              <w:left w:val="none" w:sz="8" w:space="0" w:color="000000" w:themeColor="text1"/>
              <w:bottom w:val="single" w:sz="8" w:space="0" w:color="000000" w:themeColor="text1"/>
              <w:right w:val="none" w:sz="8" w:space="0" w:color="000000" w:themeColor="text1"/>
            </w:tcBorders>
          </w:tcPr>
          <w:p w14:paraId="5DA2C6CB" w14:textId="77777777" w:rsidR="002507CF" w:rsidRPr="00074255" w:rsidRDefault="002507CF" w:rsidP="00381566">
            <w:pPr>
              <w:keepNext/>
              <w:spacing w:line="240" w:lineRule="auto"/>
              <w:ind w:right="-104"/>
              <w:cnfStyle w:val="000000000000" w:firstRow="0" w:lastRow="0" w:firstColumn="0" w:lastColumn="0" w:oddVBand="0" w:evenVBand="0" w:oddHBand="0" w:evenHBand="0" w:firstRowFirstColumn="0" w:firstRowLastColumn="0" w:lastRowFirstColumn="0" w:lastRowLastColumn="0"/>
              <w:rPr>
                <w:rFonts w:eastAsiaTheme="minorEastAsia"/>
                <w:b/>
                <w:bCs/>
                <w:sz w:val="20"/>
                <w:szCs w:val="20"/>
                <w:lang w:val="en-US"/>
              </w:rPr>
            </w:pPr>
            <w:r w:rsidRPr="00074255">
              <w:rPr>
                <w:b/>
                <w:bCs/>
                <w:sz w:val="20"/>
                <w:szCs w:val="20"/>
                <w:lang w:val="en-US"/>
              </w:rPr>
              <w:t>How much do you agree?</w:t>
            </w:r>
          </w:p>
          <w:p w14:paraId="619EA620" w14:textId="11F582A9" w:rsidR="002507CF" w:rsidRPr="00074255" w:rsidRDefault="002507CF" w:rsidP="00381566">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b/>
                <w:bCs/>
                <w:sz w:val="20"/>
                <w:szCs w:val="20"/>
                <w:lang w:val="en-US"/>
              </w:rPr>
              <w:t>▪ I have a plan for what I will do if I have a difficult problem.</w:t>
            </w:r>
          </w:p>
        </w:tc>
        <w:tc>
          <w:tcPr>
            <w:tcW w:w="2521" w:type="dxa"/>
            <w:tcBorders>
              <w:top w:val="single" w:sz="4" w:space="0" w:color="auto"/>
              <w:left w:val="none" w:sz="8" w:space="0" w:color="000000" w:themeColor="text1"/>
              <w:bottom w:val="single" w:sz="8" w:space="0" w:color="000000" w:themeColor="text1"/>
              <w:right w:val="none" w:sz="8" w:space="0" w:color="000000" w:themeColor="text1"/>
            </w:tcBorders>
          </w:tcPr>
          <w:p w14:paraId="515B17BD" w14:textId="58FF1F78" w:rsidR="002507CF" w:rsidRPr="00074255" w:rsidRDefault="002507CF"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074255">
              <w:rPr>
                <w:sz w:val="20"/>
                <w:szCs w:val="20"/>
              </w:rPr>
              <w:t>Adapted</w:t>
            </w:r>
            <w:proofErr w:type="spellEnd"/>
            <w:r w:rsidRPr="00074255">
              <w:rPr>
                <w:sz w:val="20"/>
                <w:szCs w:val="20"/>
              </w:rPr>
              <w:t xml:space="preserve"> </w:t>
            </w:r>
            <w:proofErr w:type="spellStart"/>
            <w:r w:rsidRPr="00074255">
              <w:rPr>
                <w:sz w:val="20"/>
                <w:szCs w:val="20"/>
              </w:rPr>
              <w:t>from</w:t>
            </w:r>
            <w:proofErr w:type="spellEnd"/>
            <w:r w:rsidRPr="00074255">
              <w:rPr>
                <w:sz w:val="20"/>
                <w:szCs w:val="20"/>
              </w:rPr>
              <w:t xml:space="preserve"> </w:t>
            </w:r>
            <w:r w:rsidRPr="00074255">
              <w:rPr>
                <w:sz w:val="20"/>
                <w:szCs w:val="20"/>
              </w:rPr>
              <w:fldChar w:fldCharType="begin"/>
            </w:r>
            <w:r w:rsidRPr="00074255">
              <w:rPr>
                <w:sz w:val="20"/>
                <w:szCs w:val="20"/>
              </w:rPr>
              <w:instrText xml:space="preserve"> ADDIN ZOTERO_ITEM CSL_CITATION {"citationID":"wXmItU5M","properties":{"formattedCitation":"[26]","plainCitation":"[26]","noteIndex":0},"citationItems":[{"id":2769,"uris":["http://zotero.org/users/9898164/items/DUZPR9NI"],"itemData":{"id":2769,"type":"article-journal","abstract":"Planning is regarded as highly valuable in the process of health behaviour change. It bridges the gap between behavioural intentions and health behaviour. To further develop this concept, a distinction is made between action planning and coping planning. The latter refers to the mental simulation of overcoming anticipated barriers to action. Action planning and coping planning for physical exercise were examined in a longitudinal study with 352 cardiac patients. They were approached during rehabilitation treatment and followed up at two and four months after discharge. Both planning cognitions were psychometrically identified, and it was found that they operated differently in the behavioural change process. Action plans were more influential early in the rehabilitation process, whereas coping plans were more instrumental later on. Participants with higher levels of coping planning after discharge were more likely to report higher levels of exercise four months after discharge. It is suggested to include both kinds ofplanning in interventions at different stages in health behaviour change.","container-title":"European Journal of Social Psychology","DOI":"10.1002/ejsp.258","ISSN":"0046-2772, 1099-0992","issue":"4","journalAbbreviation":"Eur. J. Soc. Psychol.","language":"en","page":"565-576","source":"DOI.org (Crossref)","title":"Action planning and coping planning for long-term lifestyle change: theory and assessment","title-short":"Action planning and coping planning for long-term lifestyle change","volume":"35","author":[{"family":"Sniehotta","given":"Falko F."},{"family":"Schwarzer","given":"Ralf"},{"family":"Scholz","given":"Urte"},{"family":"Schüz","given":"Benjamin"}],"issued":{"date-parts":[["2005",7]]}}}],"schema":"https://github.com/citation-style-language/schema/raw/master/csl-citation.json"} </w:instrText>
            </w:r>
            <w:r w:rsidRPr="00074255">
              <w:rPr>
                <w:sz w:val="20"/>
                <w:szCs w:val="20"/>
              </w:rPr>
              <w:fldChar w:fldCharType="separate"/>
            </w:r>
            <w:r w:rsidRPr="00074255">
              <w:rPr>
                <w:sz w:val="20"/>
                <w:szCs w:val="20"/>
              </w:rPr>
              <w:t>[26]</w:t>
            </w:r>
            <w:r w:rsidRPr="00074255">
              <w:rPr>
                <w:sz w:val="20"/>
                <w:szCs w:val="20"/>
              </w:rPr>
              <w:fldChar w:fldCharType="end"/>
            </w:r>
          </w:p>
        </w:tc>
      </w:tr>
      <w:tr w:rsidR="79E8FED6" w:rsidRPr="00074255" w14:paraId="4881B8F2"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tcBorders>
              <w:top w:val="single" w:sz="8" w:space="0" w:color="000000" w:themeColor="text1"/>
              <w:left w:val="none" w:sz="8" w:space="0" w:color="000000" w:themeColor="text1"/>
              <w:bottom w:val="single" w:sz="8" w:space="0" w:color="000000" w:themeColor="text1"/>
              <w:right w:val="none" w:sz="8" w:space="0" w:color="FFFFFF" w:themeColor="background1"/>
            </w:tcBorders>
          </w:tcPr>
          <w:p w14:paraId="30063BBB" w14:textId="25A6BBA2" w:rsidR="2B167C95" w:rsidRPr="00074255" w:rsidRDefault="00A57142" w:rsidP="79E8FED6">
            <w:pPr>
              <w:rPr>
                <w:sz w:val="20"/>
                <w:szCs w:val="20"/>
                <w:vertAlign w:val="superscript"/>
                <w:lang w:val="en-US"/>
              </w:rPr>
            </w:pPr>
            <w:bookmarkStart w:id="5" w:name="_Hlk192236978"/>
            <w:r w:rsidRPr="00074255">
              <w:rPr>
                <w:sz w:val="20"/>
                <w:szCs w:val="20"/>
                <w:lang w:val="en-US"/>
              </w:rPr>
              <w:t>F</w:t>
            </w:r>
            <w:r w:rsidR="711F5357" w:rsidRPr="00074255">
              <w:rPr>
                <w:sz w:val="20"/>
                <w:szCs w:val="20"/>
                <w:lang w:val="en-US"/>
              </w:rPr>
              <w:t xml:space="preserve">: </w:t>
            </w:r>
            <w:proofErr w:type="spellStart"/>
            <w:r w:rsidR="711F5357" w:rsidRPr="00074255">
              <w:rPr>
                <w:sz w:val="20"/>
                <w:szCs w:val="20"/>
              </w:rPr>
              <w:t>Evaluation</w:t>
            </w:r>
            <w:r w:rsidR="00B23DD9" w:rsidRPr="00074255">
              <w:rPr>
                <w:sz w:val="20"/>
                <w:szCs w:val="20"/>
                <w:vertAlign w:val="superscript"/>
              </w:rPr>
              <w:t>a</w:t>
            </w:r>
            <w:proofErr w:type="spellEnd"/>
          </w:p>
        </w:tc>
        <w:tc>
          <w:tcPr>
            <w:tcW w:w="1821" w:type="dxa"/>
            <w:tcBorders>
              <w:top w:val="single" w:sz="8" w:space="0" w:color="000000" w:themeColor="text1"/>
              <w:left w:val="none" w:sz="8" w:space="0" w:color="FFFFFF" w:themeColor="background1"/>
              <w:bottom w:val="single" w:sz="8" w:space="0" w:color="000000" w:themeColor="text1"/>
              <w:right w:val="none" w:sz="8" w:space="0" w:color="000000" w:themeColor="text1"/>
            </w:tcBorders>
          </w:tcPr>
          <w:p w14:paraId="0E502BB9" w14:textId="77777777" w:rsidR="79E8FED6" w:rsidRPr="00074255" w:rsidRDefault="79E8FED6">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74255">
              <w:rPr>
                <w:sz w:val="20"/>
                <w:szCs w:val="20"/>
              </w:rPr>
              <w:t>Satisfaction</w:t>
            </w:r>
            <w:proofErr w:type="spellEnd"/>
            <w:r w:rsidRPr="00074255">
              <w:rPr>
                <w:sz w:val="20"/>
                <w:szCs w:val="20"/>
              </w:rPr>
              <w:t xml:space="preserve"> </w:t>
            </w:r>
            <w:proofErr w:type="spellStart"/>
            <w:r w:rsidRPr="00074255">
              <w:rPr>
                <w:sz w:val="20"/>
                <w:szCs w:val="20"/>
              </w:rPr>
              <w:t>with</w:t>
            </w:r>
            <w:proofErr w:type="spellEnd"/>
            <w:r w:rsidRPr="00074255">
              <w:rPr>
                <w:sz w:val="20"/>
                <w:szCs w:val="20"/>
              </w:rPr>
              <w:t xml:space="preserve"> </w:t>
            </w:r>
            <w:proofErr w:type="spellStart"/>
            <w:r w:rsidRPr="00074255">
              <w:rPr>
                <w:sz w:val="20"/>
                <w:szCs w:val="20"/>
              </w:rPr>
              <w:t>intervention</w:t>
            </w:r>
            <w:proofErr w:type="spellEnd"/>
          </w:p>
        </w:tc>
        <w:tc>
          <w:tcPr>
            <w:tcW w:w="1049" w:type="dxa"/>
            <w:tcBorders>
              <w:top w:val="single" w:sz="8" w:space="0" w:color="000000" w:themeColor="text1"/>
              <w:left w:val="none" w:sz="8" w:space="0" w:color="000000" w:themeColor="text1"/>
              <w:bottom w:val="single" w:sz="8" w:space="0" w:color="000000" w:themeColor="text1"/>
              <w:right w:val="none" w:sz="8" w:space="0" w:color="FFFFFF" w:themeColor="background1"/>
            </w:tcBorders>
            <w:vAlign w:val="center"/>
          </w:tcPr>
          <w:p w14:paraId="29E56395" w14:textId="78F84A9D" w:rsidR="79E8FED6" w:rsidRPr="00074255" w:rsidRDefault="79E8FED6" w:rsidP="00F701E1">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2</w:t>
            </w:r>
          </w:p>
        </w:tc>
        <w:tc>
          <w:tcPr>
            <w:tcW w:w="7004" w:type="dxa"/>
            <w:tcBorders>
              <w:top w:val="single" w:sz="8" w:space="0" w:color="000000" w:themeColor="text1"/>
              <w:left w:val="none" w:sz="8" w:space="0" w:color="FFFFFF" w:themeColor="background1"/>
              <w:bottom w:val="single" w:sz="8" w:space="0" w:color="000000" w:themeColor="text1"/>
            </w:tcBorders>
          </w:tcPr>
          <w:p w14:paraId="2DBCB415" w14:textId="77777777"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i/>
                <w:iCs/>
                <w:sz w:val="20"/>
                <w:szCs w:val="20"/>
                <w:lang w:val="en-US"/>
              </w:rPr>
              <w:t xml:space="preserve">How much did you enjoy the program? </w:t>
            </w:r>
          </w:p>
          <w:p w14:paraId="572B00C0" w14:textId="5594B1C7" w:rsidR="79E8FED6" w:rsidRPr="00074255" w:rsidRDefault="7A5E576F" w:rsidP="4E2CA580">
            <w:pPr>
              <w:cnfStyle w:val="000000100000" w:firstRow="0" w:lastRow="0" w:firstColumn="0" w:lastColumn="0" w:oddVBand="0" w:evenVBand="0" w:oddHBand="1" w:evenHBand="0" w:firstRowFirstColumn="0" w:firstRowLastColumn="0" w:lastRowFirstColumn="0" w:lastRowLastColumn="0"/>
              <w:rPr>
                <w:b/>
                <w:bCs/>
                <w:i/>
                <w:iCs/>
                <w:sz w:val="20"/>
                <w:szCs w:val="20"/>
                <w:lang w:val="en-US"/>
              </w:rPr>
            </w:pPr>
            <w:r w:rsidRPr="00074255">
              <w:rPr>
                <w:sz w:val="20"/>
                <w:szCs w:val="20"/>
                <w:lang w:val="en-US"/>
              </w:rPr>
              <w:t>□ I didn't like it at all □ I rather didn't like it □ I partly liked it □ I rather liked it □ I liked it a lot</w:t>
            </w:r>
          </w:p>
        </w:tc>
        <w:tc>
          <w:tcPr>
            <w:tcW w:w="2521" w:type="dxa"/>
            <w:tcBorders>
              <w:top w:val="single" w:sz="8" w:space="0" w:color="000000" w:themeColor="text1"/>
              <w:bottom w:val="single" w:sz="8" w:space="0" w:color="000000" w:themeColor="text1"/>
            </w:tcBorders>
          </w:tcPr>
          <w:p w14:paraId="70A59BF1" w14:textId="2F5D3DF1"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sz w:val="20"/>
                <w:szCs w:val="20"/>
                <w:lang w:val="en-US"/>
              </w:rPr>
              <w:t xml:space="preserve">Adapted from </w:t>
            </w:r>
            <w:r w:rsidRPr="00074255">
              <w:rPr>
                <w:sz w:val="20"/>
                <w:szCs w:val="20"/>
                <w:lang w:val="en-US"/>
              </w:rPr>
              <w:fldChar w:fldCharType="begin"/>
            </w:r>
            <w:r w:rsidRPr="00074255">
              <w:rPr>
                <w:sz w:val="20"/>
                <w:szCs w:val="20"/>
                <w:lang w:val="en-US"/>
              </w:rPr>
              <w:instrText xml:space="preserve"> ADDIN ZOTERO_ITEM CSL_CITATION {"citationID":"6fY1o24P","properties":{"formattedCitation":"[32]","plainCitation":"[32]","noteIndex":0},"citationItems":[{"id":1321,"uris":["http://zotero.org/users/9898164/items/FFRCPSTL"],"itemData":{"id":1321,"type":"article-journal","abstract":"In this study, the effectiveness of a life skills program to impede tobacco use in early adolescence was scrutinized. The focus was on the mediating role of yielding to peer pressure. The universal school-based life skills program IPSY (Information + Psychosocial Competence = Protection) against adolescent substance use was implemented over 3 years. Over the same time period, it was evaluated based on a longitudinal quasi-experimental design with an intervention and comparison group (4 measurement points; N = 1,657 German students, age 10 at T1). By applying a growth curve modeling approach, we found that participation in IPSY compared with non-participation predicted a slower increase in tobacco use over time, suggesting a significant intervention effect. Moreover, a parallel growth curve model revealed that less yielding to peer pressure induced by IPSY mediated the program effects on tobacco use over time.","container-title":"Journal of Early Adolescence","DOI":"10.1177/0272431615589349","ISSN":"15525449","issue":"7","page":"881-908","title":"The Effectiveness of the Life Skills Program IPSY for the Prevention of Adolescent Tobacco Use: The Mediating Role of Yielding to Peer Pressure","volume":"36","author":[{"family":"Weichold","given":"Karina"},{"family":"Tomasik","given":"Martin J."},{"family":"Silbereisen","given":"Rainer K."},{"family":"Spaeth","given":"Michael"}],"issued":{"date-parts":[["2016"]]}}}],"schema":"https://github.com/citation-style-language/schema/raw/master/csl-citation.json"} </w:instrText>
            </w:r>
            <w:r w:rsidRPr="00074255">
              <w:rPr>
                <w:sz w:val="20"/>
                <w:szCs w:val="20"/>
                <w:lang w:val="en-US"/>
              </w:rPr>
              <w:fldChar w:fldCharType="separate"/>
            </w:r>
            <w:r w:rsidRPr="00074255">
              <w:rPr>
                <w:sz w:val="20"/>
                <w:szCs w:val="20"/>
              </w:rPr>
              <w:t>[32]</w:t>
            </w:r>
            <w:r w:rsidRPr="00074255">
              <w:rPr>
                <w:sz w:val="20"/>
                <w:szCs w:val="20"/>
                <w:lang w:val="en-US"/>
              </w:rPr>
              <w:fldChar w:fldCharType="end"/>
            </w:r>
          </w:p>
        </w:tc>
      </w:tr>
      <w:tr w:rsidR="00A57142" w:rsidRPr="00261442" w14:paraId="5D45024A" w14:textId="77777777" w:rsidTr="00F701E1">
        <w:trPr>
          <w:cantSplit/>
          <w:trHeight w:val="300"/>
        </w:trPr>
        <w:tc>
          <w:tcPr>
            <w:cnfStyle w:val="001000000000" w:firstRow="0" w:lastRow="0" w:firstColumn="1" w:lastColumn="0" w:oddVBand="0" w:evenVBand="0" w:oddHBand="0" w:evenHBand="0" w:firstRowFirstColumn="0" w:firstRowLastColumn="0" w:lastRowFirstColumn="0" w:lastRowLastColumn="0"/>
            <w:tcW w:w="1892" w:type="dxa"/>
            <w:tcBorders>
              <w:top w:val="single" w:sz="8" w:space="0" w:color="000000" w:themeColor="text1"/>
              <w:left w:val="none" w:sz="8" w:space="0" w:color="000000" w:themeColor="text1"/>
              <w:bottom w:val="single" w:sz="8" w:space="0" w:color="000000" w:themeColor="text1"/>
              <w:right w:val="none" w:sz="8" w:space="0" w:color="000000" w:themeColor="text1"/>
            </w:tcBorders>
          </w:tcPr>
          <w:p w14:paraId="64CD749B" w14:textId="134BC40A" w:rsidR="00A57142" w:rsidRPr="00074255" w:rsidRDefault="00A57142" w:rsidP="79E8FED6">
            <w:pPr>
              <w:rPr>
                <w:sz w:val="20"/>
                <w:szCs w:val="20"/>
                <w:lang w:val="en-US"/>
              </w:rPr>
            </w:pPr>
            <w:r w:rsidRPr="00074255">
              <w:rPr>
                <w:sz w:val="20"/>
                <w:szCs w:val="20"/>
                <w:lang w:val="en-US"/>
              </w:rPr>
              <w:t xml:space="preserve">G: Social determinants of health </w:t>
            </w:r>
          </w:p>
        </w:tc>
        <w:tc>
          <w:tcPr>
            <w:tcW w:w="1821" w:type="dxa"/>
            <w:tcBorders>
              <w:top w:val="single" w:sz="8" w:space="0" w:color="000000" w:themeColor="text1"/>
              <w:left w:val="none" w:sz="8" w:space="0" w:color="000000" w:themeColor="text1"/>
              <w:bottom w:val="single" w:sz="8" w:space="0" w:color="000000" w:themeColor="text1"/>
              <w:right w:val="none" w:sz="8" w:space="0" w:color="000000" w:themeColor="text1"/>
            </w:tcBorders>
          </w:tcPr>
          <w:p w14:paraId="38FF3D8B" w14:textId="19D566BC" w:rsidR="00A57142" w:rsidRPr="00074255" w:rsidRDefault="00963E83">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Social determinants of health</w:t>
            </w:r>
          </w:p>
        </w:tc>
        <w:tc>
          <w:tcPr>
            <w:tcW w:w="1049" w:type="dxa"/>
            <w:tcBorders>
              <w:top w:val="single" w:sz="8" w:space="0" w:color="000000" w:themeColor="text1"/>
              <w:left w:val="none" w:sz="8" w:space="0" w:color="000000" w:themeColor="text1"/>
              <w:bottom w:val="single" w:sz="8" w:space="0" w:color="000000" w:themeColor="text1"/>
              <w:right w:val="none" w:sz="8" w:space="0" w:color="000000" w:themeColor="text1"/>
            </w:tcBorders>
            <w:vAlign w:val="center"/>
          </w:tcPr>
          <w:p w14:paraId="32E8D22B" w14:textId="77777777" w:rsidR="00A57142" w:rsidRPr="00074255" w:rsidRDefault="00A57142" w:rsidP="00F701E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7004" w:type="dxa"/>
            <w:tcBorders>
              <w:top w:val="single" w:sz="8" w:space="0" w:color="000000" w:themeColor="text1"/>
              <w:left w:val="none" w:sz="8" w:space="0" w:color="000000" w:themeColor="text1"/>
              <w:bottom w:val="single" w:sz="8" w:space="0" w:color="000000" w:themeColor="text1"/>
              <w:right w:val="none" w:sz="8" w:space="0" w:color="000000" w:themeColor="text1"/>
            </w:tcBorders>
          </w:tcPr>
          <w:p w14:paraId="28D378D7" w14:textId="3498EED4" w:rsidR="003735CB" w:rsidRPr="00074255" w:rsidRDefault="003735CB" w:rsidP="79E8FED6">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b/>
                <w:bCs/>
                <w:sz w:val="20"/>
                <w:szCs w:val="20"/>
                <w:lang w:val="en-US"/>
              </w:rPr>
              <w:t>The used measures will be published as part of a separate manuscript.</w:t>
            </w:r>
          </w:p>
        </w:tc>
        <w:tc>
          <w:tcPr>
            <w:tcW w:w="2521" w:type="dxa"/>
            <w:tcBorders>
              <w:top w:val="single" w:sz="8" w:space="0" w:color="000000" w:themeColor="text1"/>
              <w:left w:val="none" w:sz="8" w:space="0" w:color="000000" w:themeColor="text1"/>
              <w:bottom w:val="single" w:sz="8" w:space="0" w:color="000000" w:themeColor="text1"/>
              <w:right w:val="none" w:sz="8" w:space="0" w:color="000000" w:themeColor="text1"/>
            </w:tcBorders>
          </w:tcPr>
          <w:p w14:paraId="53CF92F1" w14:textId="77777777" w:rsidR="00A57142" w:rsidRPr="00074255" w:rsidRDefault="00A57142"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p>
        </w:tc>
      </w:tr>
      <w:tr w:rsidR="79E8FED6" w:rsidRPr="00074255" w14:paraId="61D3E9F5" w14:textId="77777777" w:rsidTr="00F701E1">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2" w:type="dxa"/>
            <w:tcBorders>
              <w:top w:val="single" w:sz="8" w:space="0" w:color="000000" w:themeColor="text1"/>
              <w:left w:val="none" w:sz="8" w:space="0" w:color="000000" w:themeColor="text1"/>
              <w:bottom w:val="single" w:sz="8" w:space="0" w:color="000000" w:themeColor="text1"/>
              <w:right w:val="none" w:sz="8" w:space="0" w:color="000000" w:themeColor="text1"/>
            </w:tcBorders>
          </w:tcPr>
          <w:p w14:paraId="5626A61C" w14:textId="77900903" w:rsidR="190473BE" w:rsidRPr="00074255" w:rsidRDefault="00A57142" w:rsidP="79E8FED6">
            <w:pPr>
              <w:rPr>
                <w:sz w:val="20"/>
                <w:szCs w:val="20"/>
                <w:lang w:val="en-US"/>
              </w:rPr>
            </w:pPr>
            <w:bookmarkStart w:id="6" w:name="_Hlk192236986"/>
            <w:bookmarkEnd w:id="5"/>
            <w:r w:rsidRPr="00074255">
              <w:rPr>
                <w:sz w:val="20"/>
                <w:szCs w:val="20"/>
                <w:lang w:val="en-US"/>
              </w:rPr>
              <w:t>H</w:t>
            </w:r>
            <w:r w:rsidR="71B47C72" w:rsidRPr="00074255">
              <w:rPr>
                <w:sz w:val="20"/>
                <w:szCs w:val="20"/>
                <w:lang w:val="en-US"/>
              </w:rPr>
              <w:t xml:space="preserve">: </w:t>
            </w:r>
            <w:r w:rsidR="00B23DD9" w:rsidRPr="00074255">
              <w:rPr>
                <w:sz w:val="20"/>
                <w:szCs w:val="20"/>
                <w:lang w:val="en-US"/>
              </w:rPr>
              <w:t>Question on c</w:t>
            </w:r>
            <w:r w:rsidR="71B47C72" w:rsidRPr="00074255">
              <w:rPr>
                <w:sz w:val="20"/>
                <w:szCs w:val="20"/>
                <w:lang w:val="en-US"/>
              </w:rPr>
              <w:t>areful responding</w:t>
            </w:r>
            <w:bookmarkEnd w:id="6"/>
          </w:p>
        </w:tc>
        <w:tc>
          <w:tcPr>
            <w:tcW w:w="1821" w:type="dxa"/>
            <w:tcBorders>
              <w:top w:val="single" w:sz="8" w:space="0" w:color="000000" w:themeColor="text1"/>
              <w:left w:val="none" w:sz="8" w:space="0" w:color="000000" w:themeColor="text1"/>
              <w:bottom w:val="single" w:sz="8" w:space="0" w:color="000000" w:themeColor="text1"/>
              <w:right w:val="none" w:sz="8" w:space="0" w:color="000000" w:themeColor="text1"/>
            </w:tcBorders>
          </w:tcPr>
          <w:p w14:paraId="1E02721E" w14:textId="5E7D3A21" w:rsidR="79E8FED6" w:rsidRPr="00074255" w:rsidRDefault="79E8FED6">
            <w:pP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lang w:val="en-US"/>
              </w:rPr>
              <w:t>Honesty / Careful responding</w:t>
            </w:r>
          </w:p>
        </w:tc>
        <w:tc>
          <w:tcPr>
            <w:tcW w:w="1049" w:type="dxa"/>
            <w:tcBorders>
              <w:top w:val="single" w:sz="8" w:space="0" w:color="000000" w:themeColor="text1"/>
              <w:left w:val="none" w:sz="8" w:space="0" w:color="000000" w:themeColor="text1"/>
              <w:bottom w:val="single" w:sz="8" w:space="0" w:color="000000" w:themeColor="text1"/>
              <w:right w:val="none" w:sz="8" w:space="0" w:color="000000" w:themeColor="text1"/>
            </w:tcBorders>
            <w:vAlign w:val="center"/>
          </w:tcPr>
          <w:p w14:paraId="0B958FC0" w14:textId="02C6B334" w:rsidR="79E8FED6" w:rsidRPr="00074255" w:rsidRDefault="79E8FED6" w:rsidP="00F701E1">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4" w:type="dxa"/>
            <w:tcBorders>
              <w:top w:val="single" w:sz="8" w:space="0" w:color="000000" w:themeColor="text1"/>
              <w:left w:val="none" w:sz="8" w:space="0" w:color="000000" w:themeColor="text1"/>
              <w:bottom w:val="single" w:sz="8" w:space="0" w:color="000000" w:themeColor="text1"/>
              <w:right w:val="none" w:sz="8" w:space="0" w:color="000000" w:themeColor="text1"/>
            </w:tcBorders>
          </w:tcPr>
          <w:p w14:paraId="57E9A80A" w14:textId="77777777"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It is important to us that we only use serious and honest answers to this questionnaire. Be completely honest: did you answer the questions seriously?</w:t>
            </w:r>
          </w:p>
          <w:p w14:paraId="1D416515" w14:textId="1EF1987A"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sz w:val="20"/>
                <w:szCs w:val="20"/>
                <w:lang w:val="en-US"/>
              </w:rPr>
              <w:t>□ yes □ no</w:t>
            </w:r>
          </w:p>
        </w:tc>
        <w:tc>
          <w:tcPr>
            <w:tcW w:w="2521" w:type="dxa"/>
            <w:tcBorders>
              <w:top w:val="single" w:sz="8" w:space="0" w:color="000000" w:themeColor="text1"/>
              <w:left w:val="none" w:sz="8" w:space="0" w:color="000000" w:themeColor="text1"/>
              <w:bottom w:val="single" w:sz="8" w:space="0" w:color="000000" w:themeColor="text1"/>
              <w:right w:val="none" w:sz="8" w:space="0" w:color="000000" w:themeColor="text1"/>
            </w:tcBorders>
          </w:tcPr>
          <w:p w14:paraId="4934650B" w14:textId="473E2FF8"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fldChar w:fldCharType="begin"/>
            </w:r>
            <w:r w:rsidRPr="00074255">
              <w:rPr>
                <w:b/>
                <w:bCs/>
                <w:sz w:val="20"/>
                <w:szCs w:val="20"/>
                <w:lang w:val="en-US"/>
              </w:rPr>
              <w:instrText xml:space="preserve"> ADDIN ZOTERO_ITEM CSL_CITATION {"citationID":"NDv7OaFR","properties":{"formattedCitation":"[15]","plainCitation":"[15]","noteIndex":0},"citationItems":[{"id":5073,"uris":["http://zotero.org/users/9898164/items/LZ56K8N8"],"itemData":{"id":5073,"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 (PsycINFO Database Record (c) 2012 APA, all rights reserved).","container-title":"Psychological methods","DOI":"10.1037/a0028085","journalAbbreviation":"Psychological methods","page":"437-55","source":"ResearchGate","title":"Identifying Careless Responses in Survey Data","volume":"17","author":[{"family":"Meade","given":"Adam"},{"family":"Craig","given":"Bart"}],"issued":{"date-parts":[["2012",4,16]]}}}],"schema":"https://github.com/citation-style-language/schema/raw/master/csl-citation.json"} </w:instrText>
            </w:r>
            <w:r w:rsidRPr="00074255">
              <w:rPr>
                <w:b/>
                <w:bCs/>
                <w:sz w:val="20"/>
                <w:szCs w:val="20"/>
                <w:lang w:val="en-US"/>
              </w:rPr>
              <w:fldChar w:fldCharType="separate"/>
            </w:r>
            <w:r w:rsidRPr="00074255">
              <w:rPr>
                <w:sz w:val="20"/>
                <w:szCs w:val="20"/>
              </w:rPr>
              <w:t>[15]</w:t>
            </w:r>
            <w:r w:rsidRPr="00074255">
              <w:rPr>
                <w:b/>
                <w:bCs/>
                <w:sz w:val="20"/>
                <w:szCs w:val="20"/>
                <w:lang w:val="en-US"/>
              </w:rPr>
              <w:fldChar w:fldCharType="end"/>
            </w:r>
          </w:p>
        </w:tc>
      </w:tr>
    </w:tbl>
    <w:p w14:paraId="6A1B052E" w14:textId="77777777" w:rsidR="00381566" w:rsidRPr="00074255" w:rsidRDefault="00381566" w:rsidP="00F701E1">
      <w:pPr>
        <w:spacing w:line="240" w:lineRule="auto"/>
        <w:rPr>
          <w:rFonts w:eastAsia="Calibri"/>
          <w:kern w:val="2"/>
          <w:sz w:val="20"/>
          <w:szCs w:val="20"/>
          <w:vertAlign w:val="superscript"/>
          <w:lang w:val="en-US"/>
          <w14:ligatures w14:val="standardContextual"/>
        </w:rPr>
      </w:pPr>
      <w:r w:rsidRPr="00074255">
        <w:rPr>
          <w:rFonts w:eastAsia="Calibri"/>
          <w:sz w:val="20"/>
          <w:szCs w:val="20"/>
          <w:lang w:val="en-US"/>
        </w:rPr>
        <w:t>T0=Baseline: conducted approximately one week or immediately before the first core workshop, T1: immediately after core workshops 1 and 2, T2: 3 months post-intervention, T3: 6 months post-intervention, T4:  12 months post-intervention.</w:t>
      </w:r>
    </w:p>
    <w:p w14:paraId="29A2A19C" w14:textId="7767665B" w:rsidR="00381566" w:rsidRPr="00074255" w:rsidRDefault="00381566" w:rsidP="00F701E1">
      <w:pPr>
        <w:spacing w:line="240" w:lineRule="auto"/>
        <w:rPr>
          <w:b/>
          <w:sz w:val="20"/>
          <w:szCs w:val="20"/>
          <w:shd w:val="clear" w:color="auto" w:fill="FAF9F8"/>
          <w:lang w:val="en-US"/>
        </w:rPr>
      </w:pPr>
      <w:r w:rsidRPr="00074255">
        <w:rPr>
          <w:rFonts w:eastAsia="Calibri"/>
          <w:kern w:val="2"/>
          <w:sz w:val="20"/>
          <w:szCs w:val="20"/>
          <w:vertAlign w:val="superscript"/>
          <w:lang w:val="en-US"/>
          <w14:ligatures w14:val="standardContextual"/>
        </w:rPr>
        <w:t>a</w:t>
      </w:r>
      <w:r w:rsidRPr="00074255">
        <w:rPr>
          <w:rFonts w:eastAsia="Calibri"/>
          <w:kern w:val="2"/>
          <w:sz w:val="20"/>
          <w:szCs w:val="20"/>
          <w:lang w:val="en-US"/>
          <w14:ligatures w14:val="standardContextual"/>
        </w:rPr>
        <w:t xml:space="preserve"> = measured only of the intervention arm participants.</w:t>
      </w:r>
      <w:r w:rsidRPr="00074255">
        <w:rPr>
          <w:rFonts w:eastAsia="Calibri"/>
          <w:kern w:val="2"/>
          <w:sz w:val="20"/>
          <w:szCs w:val="20"/>
          <w:lang w:val="en-US"/>
          <w14:ligatures w14:val="standardContextual"/>
        </w:rPr>
        <w:br/>
      </w:r>
      <w:r w:rsidRPr="00074255">
        <w:rPr>
          <w:rFonts w:eastAsia="Calibri"/>
          <w:kern w:val="2"/>
          <w:sz w:val="20"/>
          <w:szCs w:val="20"/>
          <w:vertAlign w:val="superscript"/>
          <w:lang w:val="en-US"/>
          <w14:ligatures w14:val="standardContextual"/>
        </w:rPr>
        <w:t>b</w:t>
      </w:r>
      <w:r w:rsidRPr="00074255">
        <w:rPr>
          <w:rFonts w:eastAsia="Calibri"/>
          <w:kern w:val="2"/>
          <w:sz w:val="20"/>
          <w:szCs w:val="20"/>
          <w:lang w:val="en-US"/>
          <w14:ligatures w14:val="standardContextual"/>
        </w:rPr>
        <w:t xml:space="preserve"> = measured at base-line only. </w:t>
      </w:r>
    </w:p>
    <w:p w14:paraId="35EF0B3B" w14:textId="77777777" w:rsidR="00381566" w:rsidRPr="00074255" w:rsidRDefault="00381566" w:rsidP="79E8FED6">
      <w:pPr>
        <w:spacing w:after="160" w:line="259" w:lineRule="auto"/>
        <w:rPr>
          <w:b/>
          <w:bCs/>
          <w:sz w:val="20"/>
          <w:szCs w:val="20"/>
          <w:lang w:val="en-US"/>
        </w:rPr>
      </w:pPr>
    </w:p>
    <w:p w14:paraId="3357FBBD" w14:textId="77777777" w:rsidR="00381566" w:rsidRDefault="00381566" w:rsidP="79E8FED6">
      <w:pPr>
        <w:spacing w:after="160" w:line="259" w:lineRule="auto"/>
        <w:rPr>
          <w:b/>
          <w:bCs/>
          <w:lang w:val="en-US"/>
        </w:rPr>
      </w:pPr>
    </w:p>
    <w:p w14:paraId="08A0D59E" w14:textId="092368A4" w:rsidR="00420E2E" w:rsidRDefault="3E15115A" w:rsidP="00565CB0">
      <w:pPr>
        <w:spacing w:after="160" w:line="259" w:lineRule="auto"/>
        <w:jc w:val="center"/>
        <w:rPr>
          <w:b/>
          <w:bCs/>
          <w:lang w:val="en-US"/>
        </w:rPr>
      </w:pPr>
      <w:r w:rsidRPr="4E2CA580">
        <w:rPr>
          <w:b/>
          <w:bCs/>
          <w:lang w:val="en-US"/>
        </w:rPr>
        <w:t>Main q</w:t>
      </w:r>
      <w:r w:rsidR="01EA2705" w:rsidRPr="4E2CA580">
        <w:rPr>
          <w:b/>
          <w:bCs/>
          <w:lang w:val="en-US"/>
        </w:rPr>
        <w:t xml:space="preserve">uestionnaire </w:t>
      </w:r>
      <w:r w:rsidR="451182B7" w:rsidRPr="4E2CA580">
        <w:rPr>
          <w:b/>
          <w:bCs/>
          <w:lang w:val="en-US"/>
        </w:rPr>
        <w:t xml:space="preserve">for </w:t>
      </w:r>
      <w:r w:rsidR="179ED2B2" w:rsidRPr="4E2CA580">
        <w:rPr>
          <w:b/>
          <w:bCs/>
          <w:lang w:val="en-US"/>
        </w:rPr>
        <w:t>teachers</w:t>
      </w:r>
    </w:p>
    <w:p w14:paraId="01F5FFDD" w14:textId="77777777" w:rsidR="00381566" w:rsidRPr="00381566" w:rsidRDefault="00381566" w:rsidP="00381566">
      <w:pPr>
        <w:spacing w:line="240" w:lineRule="auto"/>
        <w:rPr>
          <w:u w:val="single"/>
          <w:lang w:val="en-US"/>
        </w:rPr>
      </w:pPr>
      <w:bookmarkStart w:id="7" w:name="_Hlk192246167"/>
      <w:r w:rsidRPr="005F6338">
        <w:rPr>
          <w:u w:val="single"/>
          <w:lang w:val="en-US"/>
        </w:rPr>
        <w:t xml:space="preserve">General note: </w:t>
      </w:r>
    </w:p>
    <w:p w14:paraId="55657FED" w14:textId="77777777" w:rsidR="00381566" w:rsidRPr="006678C6" w:rsidRDefault="00381566" w:rsidP="00381566">
      <w:pPr>
        <w:spacing w:line="240" w:lineRule="auto"/>
        <w:rPr>
          <w:rFonts w:eastAsia="Calibri"/>
          <w:lang w:val="en-US"/>
        </w:rPr>
      </w:pPr>
      <w:r w:rsidRPr="006678C6">
        <w:rPr>
          <w:rFonts w:eastAsia="Calibri"/>
          <w:lang w:val="en-US"/>
        </w:rPr>
        <w:t xml:space="preserve">If not otherwise stated, response options range from </w:t>
      </w:r>
    </w:p>
    <w:p w14:paraId="31E97B3F" w14:textId="77777777" w:rsidR="00381566" w:rsidRPr="006678C6" w:rsidRDefault="00381566" w:rsidP="00381566">
      <w:pPr>
        <w:spacing w:line="240" w:lineRule="auto"/>
        <w:rPr>
          <w:rFonts w:eastAsia="Calibri"/>
          <w:lang w:val="en-US"/>
        </w:rPr>
      </w:pPr>
      <w:r w:rsidRPr="006678C6">
        <w:rPr>
          <w:rFonts w:eastAsia="Calibri"/>
          <w:lang w:val="en-US"/>
        </w:rPr>
        <w:t>□ strongly disagree □ somewhat disagree □ partially agree, partially disagree □ somewhat agree □ fully agree</w:t>
      </w:r>
    </w:p>
    <w:p w14:paraId="39402043" w14:textId="461CCD80" w:rsidR="00381566" w:rsidRPr="00381566" w:rsidRDefault="00381566" w:rsidP="00381566">
      <w:pPr>
        <w:spacing w:line="240" w:lineRule="auto"/>
        <w:rPr>
          <w:rFonts w:eastAsia="Calibri"/>
          <w:lang w:val="en-US"/>
        </w:rPr>
      </w:pPr>
      <w:r w:rsidRPr="006678C6">
        <w:rPr>
          <w:rFonts w:eastAsia="Calibri"/>
          <w:lang w:val="en-US"/>
        </w:rPr>
        <w:t xml:space="preserve">Measures for social determinants of health are presented in a separate manuscript. </w:t>
      </w:r>
      <w:r>
        <w:rPr>
          <w:rFonts w:eastAsia="Calibri"/>
          <w:lang w:val="en-US"/>
        </w:rPr>
        <w:br/>
      </w:r>
    </w:p>
    <w:p w14:paraId="3C9D84A2" w14:textId="53498659" w:rsidR="00381566" w:rsidRPr="00381566" w:rsidRDefault="00652196" w:rsidP="00381566">
      <w:pPr>
        <w:spacing w:line="480" w:lineRule="auto"/>
        <w:rPr>
          <w:i/>
          <w:iCs/>
          <w:lang w:val="en-US"/>
        </w:rPr>
      </w:pPr>
      <w:r>
        <w:rPr>
          <w:b/>
          <w:lang w:val="en-US"/>
        </w:rPr>
        <w:lastRenderedPageBreak/>
        <w:t xml:space="preserve">Supplementary Table </w:t>
      </w:r>
      <w:r w:rsidRPr="00652196">
        <w:rPr>
          <w:b/>
          <w:lang w:val="en-US"/>
        </w:rPr>
        <w:t>4</w:t>
      </w:r>
      <w:r w:rsidR="00381566" w:rsidRPr="00652196">
        <w:rPr>
          <w:b/>
          <w:lang w:val="en-US"/>
        </w:rPr>
        <w:t>:</w:t>
      </w:r>
      <w:r>
        <w:rPr>
          <w:lang w:val="en-US"/>
        </w:rPr>
        <w:br/>
      </w:r>
      <w:r w:rsidR="00824C0E">
        <w:rPr>
          <w:rFonts w:eastAsia="Calibri"/>
          <w:i/>
          <w:lang w:val="en-US"/>
        </w:rPr>
        <w:t>Teache</w:t>
      </w:r>
      <w:r w:rsidR="00261442">
        <w:rPr>
          <w:rFonts w:eastAsia="Calibri"/>
          <w:i/>
          <w:lang w:val="en-US"/>
        </w:rPr>
        <w:t>r questionnaires: measured constructs, number of items and example items translated in English</w:t>
      </w:r>
    </w:p>
    <w:tbl>
      <w:tblPr>
        <w:tblStyle w:val="EinfacheTabelle2"/>
        <w:tblW w:w="14269" w:type="dxa"/>
        <w:tblBorders>
          <w:top w:val="none" w:sz="8" w:space="0" w:color="FFFFFF" w:themeColor="background1"/>
          <w:left w:val="none" w:sz="8" w:space="0" w:color="FFFFFF" w:themeColor="background1"/>
          <w:bottom w:val="none" w:sz="8" w:space="0" w:color="FFFFFF" w:themeColor="background1"/>
          <w:right w:val="none" w:sz="8" w:space="0" w:color="FFFFFF" w:themeColor="background1"/>
          <w:insideH w:val="single" w:sz="8" w:space="0" w:color="000000" w:themeColor="text1"/>
          <w:insideV w:val="none" w:sz="8" w:space="0" w:color="FFFFFF" w:themeColor="background1"/>
        </w:tblBorders>
        <w:tblLook w:val="04A0" w:firstRow="1" w:lastRow="0" w:firstColumn="1" w:lastColumn="0" w:noHBand="0" w:noVBand="1"/>
      </w:tblPr>
      <w:tblGrid>
        <w:gridCol w:w="2406"/>
        <w:gridCol w:w="1798"/>
        <w:gridCol w:w="1037"/>
        <w:gridCol w:w="6683"/>
        <w:gridCol w:w="2345"/>
      </w:tblGrid>
      <w:tr w:rsidR="79E8FED6" w:rsidRPr="00074255" w14:paraId="6C220F77" w14:textId="77777777" w:rsidTr="00C75BF0">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tcBorders>
              <w:top w:val="single" w:sz="8" w:space="0" w:color="000000" w:themeColor="text1"/>
            </w:tcBorders>
          </w:tcPr>
          <w:bookmarkEnd w:id="7"/>
          <w:p w14:paraId="15BC0F0F" w14:textId="77072B49" w:rsidR="79E8FED6" w:rsidRPr="00074255" w:rsidRDefault="7A5E576F" w:rsidP="008523FE">
            <w:pPr>
              <w:rPr>
                <w:sz w:val="20"/>
                <w:szCs w:val="20"/>
              </w:rPr>
            </w:pPr>
            <w:r w:rsidRPr="00074255">
              <w:rPr>
                <w:sz w:val="20"/>
                <w:szCs w:val="20"/>
              </w:rPr>
              <w:t>Part</w:t>
            </w:r>
          </w:p>
        </w:tc>
        <w:tc>
          <w:tcPr>
            <w:tcW w:w="1819" w:type="dxa"/>
            <w:tcBorders>
              <w:top w:val="single" w:sz="8" w:space="0" w:color="000000" w:themeColor="text1"/>
            </w:tcBorders>
          </w:tcPr>
          <w:p w14:paraId="6D96179A" w14:textId="3849D286" w:rsidR="79E8FED6" w:rsidRPr="00074255" w:rsidRDefault="7A5E576F" w:rsidP="008523FE">
            <w:pPr>
              <w:jc w:val="center"/>
              <w:cnfStyle w:val="100000000000" w:firstRow="1" w:lastRow="0" w:firstColumn="0" w:lastColumn="0" w:oddVBand="0" w:evenVBand="0" w:oddHBand="0" w:evenHBand="0" w:firstRowFirstColumn="0" w:firstRowLastColumn="0" w:lastRowFirstColumn="0" w:lastRowLastColumn="0"/>
              <w:rPr>
                <w:sz w:val="20"/>
                <w:szCs w:val="20"/>
              </w:rPr>
            </w:pPr>
            <w:r w:rsidRPr="00074255">
              <w:rPr>
                <w:sz w:val="20"/>
                <w:szCs w:val="20"/>
              </w:rPr>
              <w:t>Variable</w:t>
            </w:r>
          </w:p>
        </w:tc>
        <w:tc>
          <w:tcPr>
            <w:tcW w:w="1048" w:type="dxa"/>
            <w:tcBorders>
              <w:top w:val="single" w:sz="8" w:space="0" w:color="000000" w:themeColor="text1"/>
            </w:tcBorders>
            <w:vAlign w:val="center"/>
          </w:tcPr>
          <w:p w14:paraId="38D788EB" w14:textId="27B1CA4C" w:rsidR="79E8FED6" w:rsidRPr="00074255" w:rsidRDefault="7A5E576F" w:rsidP="008523FE">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074255">
              <w:rPr>
                <w:sz w:val="20"/>
                <w:szCs w:val="20"/>
              </w:rPr>
              <w:t>Number</w:t>
            </w:r>
            <w:proofErr w:type="spellEnd"/>
            <w:r w:rsidRPr="00074255">
              <w:rPr>
                <w:sz w:val="20"/>
                <w:szCs w:val="20"/>
              </w:rPr>
              <w:t xml:space="preserve"> </w:t>
            </w:r>
            <w:proofErr w:type="spellStart"/>
            <w:r w:rsidRPr="00074255">
              <w:rPr>
                <w:sz w:val="20"/>
                <w:szCs w:val="20"/>
              </w:rPr>
              <w:t>of</w:t>
            </w:r>
            <w:proofErr w:type="spellEnd"/>
            <w:r w:rsidRPr="00074255">
              <w:rPr>
                <w:sz w:val="20"/>
                <w:szCs w:val="20"/>
              </w:rPr>
              <w:t xml:space="preserve"> Items</w:t>
            </w:r>
          </w:p>
        </w:tc>
        <w:tc>
          <w:tcPr>
            <w:tcW w:w="7002" w:type="dxa"/>
            <w:tcBorders>
              <w:top w:val="single" w:sz="8" w:space="0" w:color="000000" w:themeColor="text1"/>
            </w:tcBorders>
            <w:vAlign w:val="center"/>
          </w:tcPr>
          <w:p w14:paraId="02A936D1" w14:textId="77777777" w:rsidR="79E8FED6" w:rsidRPr="00074255" w:rsidRDefault="7A5E576F" w:rsidP="79E8FED6">
            <w:pPr>
              <w:jc w:val="center"/>
              <w:cnfStyle w:val="100000000000" w:firstRow="1" w:lastRow="0" w:firstColumn="0" w:lastColumn="0" w:oddVBand="0" w:evenVBand="0" w:oddHBand="0" w:evenHBand="0" w:firstRowFirstColumn="0" w:firstRowLastColumn="0" w:lastRowFirstColumn="0" w:lastRowLastColumn="0"/>
              <w:rPr>
                <w:sz w:val="20"/>
                <w:szCs w:val="20"/>
              </w:rPr>
            </w:pPr>
            <w:r w:rsidRPr="00074255">
              <w:rPr>
                <w:sz w:val="20"/>
                <w:szCs w:val="20"/>
              </w:rPr>
              <w:t xml:space="preserve">Item / </w:t>
            </w:r>
            <w:proofErr w:type="spellStart"/>
            <w:r w:rsidRPr="00074255">
              <w:rPr>
                <w:sz w:val="20"/>
                <w:szCs w:val="20"/>
              </w:rPr>
              <w:t>Validated</w:t>
            </w:r>
            <w:proofErr w:type="spellEnd"/>
            <w:r w:rsidRPr="00074255">
              <w:rPr>
                <w:sz w:val="20"/>
                <w:szCs w:val="20"/>
              </w:rPr>
              <w:t xml:space="preserve"> </w:t>
            </w:r>
            <w:proofErr w:type="spellStart"/>
            <w:r w:rsidRPr="00074255">
              <w:rPr>
                <w:sz w:val="20"/>
                <w:szCs w:val="20"/>
              </w:rPr>
              <w:t>scale</w:t>
            </w:r>
            <w:proofErr w:type="spellEnd"/>
            <w:r w:rsidRPr="00074255">
              <w:rPr>
                <w:sz w:val="20"/>
                <w:szCs w:val="20"/>
              </w:rPr>
              <w:t xml:space="preserve"> </w:t>
            </w:r>
          </w:p>
        </w:tc>
        <w:tc>
          <w:tcPr>
            <w:tcW w:w="2523" w:type="dxa"/>
            <w:tcBorders>
              <w:top w:val="single" w:sz="8" w:space="0" w:color="000000" w:themeColor="text1"/>
            </w:tcBorders>
          </w:tcPr>
          <w:p w14:paraId="3F19E2BE" w14:textId="75CB1AF6" w:rsidR="79E8FED6" w:rsidRPr="00074255" w:rsidRDefault="7A5E576F" w:rsidP="79E8FED6">
            <w:pPr>
              <w:jc w:val="center"/>
              <w:cnfStyle w:val="100000000000" w:firstRow="1" w:lastRow="0" w:firstColumn="0" w:lastColumn="0" w:oddVBand="0" w:evenVBand="0" w:oddHBand="0" w:evenHBand="0" w:firstRowFirstColumn="0" w:firstRowLastColumn="0" w:lastRowFirstColumn="0" w:lastRowLastColumn="0"/>
              <w:rPr>
                <w:sz w:val="20"/>
                <w:szCs w:val="20"/>
              </w:rPr>
            </w:pPr>
            <w:r w:rsidRPr="00074255">
              <w:rPr>
                <w:sz w:val="20"/>
                <w:szCs w:val="20"/>
              </w:rPr>
              <w:t>Sources</w:t>
            </w:r>
          </w:p>
        </w:tc>
      </w:tr>
      <w:tr w:rsidR="79E8FED6" w:rsidRPr="00074255" w14:paraId="4C97AF4B"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tcBorders>
              <w:left w:val="nil"/>
              <w:bottom w:val="single" w:sz="4" w:space="0" w:color="auto"/>
              <w:right w:val="nil"/>
            </w:tcBorders>
          </w:tcPr>
          <w:p w14:paraId="0D6E3AFA" w14:textId="7A782B15" w:rsidR="588BD0F7" w:rsidRPr="00074255" w:rsidRDefault="003C1883" w:rsidP="008523FE">
            <w:pPr>
              <w:rPr>
                <w:sz w:val="20"/>
                <w:szCs w:val="20"/>
              </w:rPr>
            </w:pPr>
            <w:bookmarkStart w:id="8" w:name="_Hlk192238959"/>
            <w:bookmarkStart w:id="9" w:name="_Hlk192239989"/>
            <w:r w:rsidRPr="00074255">
              <w:rPr>
                <w:sz w:val="20"/>
                <w:szCs w:val="20"/>
              </w:rPr>
              <w:t>A</w:t>
            </w:r>
            <w:r w:rsidR="7026DACC" w:rsidRPr="00074255">
              <w:rPr>
                <w:sz w:val="20"/>
                <w:szCs w:val="20"/>
              </w:rPr>
              <w:t xml:space="preserve">: </w:t>
            </w:r>
            <w:bookmarkEnd w:id="8"/>
            <w:r w:rsidRPr="00074255">
              <w:rPr>
                <w:sz w:val="20"/>
                <w:szCs w:val="20"/>
              </w:rPr>
              <w:t>Intro</w:t>
            </w:r>
            <w:bookmarkEnd w:id="9"/>
          </w:p>
        </w:tc>
        <w:tc>
          <w:tcPr>
            <w:tcW w:w="1819" w:type="dxa"/>
            <w:tcBorders>
              <w:left w:val="nil"/>
              <w:bottom w:val="single" w:sz="4" w:space="0" w:color="auto"/>
              <w:right w:val="nil"/>
            </w:tcBorders>
          </w:tcPr>
          <w:p w14:paraId="1D96215A" w14:textId="77777777" w:rsidR="79E8FED6" w:rsidRPr="00074255" w:rsidRDefault="7A5E576F"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Pseudonym</w:t>
            </w:r>
          </w:p>
        </w:tc>
        <w:tc>
          <w:tcPr>
            <w:tcW w:w="1048" w:type="dxa"/>
            <w:tcBorders>
              <w:left w:val="nil"/>
              <w:bottom w:val="single" w:sz="4" w:space="0" w:color="auto"/>
              <w:right w:val="nil"/>
            </w:tcBorders>
            <w:vAlign w:val="center"/>
          </w:tcPr>
          <w:p w14:paraId="58081687" w14:textId="5301C492" w:rsidR="79E8FED6" w:rsidRPr="00074255" w:rsidRDefault="79E8FED6" w:rsidP="008523FE">
            <w:pPr>
              <w:spacing w:line="360" w:lineRule="auto"/>
              <w:ind w:right="191"/>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2" w:type="dxa"/>
            <w:tcBorders>
              <w:left w:val="nil"/>
              <w:bottom w:val="single" w:sz="4" w:space="0" w:color="auto"/>
              <w:right w:val="nil"/>
            </w:tcBorders>
            <w:vAlign w:val="center"/>
          </w:tcPr>
          <w:p w14:paraId="542BDD08"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074255">
              <w:rPr>
                <w:b/>
                <w:bCs/>
                <w:sz w:val="20"/>
                <w:szCs w:val="20"/>
                <w:lang w:val="en-US"/>
              </w:rPr>
              <w:t xml:space="preserve">Please first enter the code that you created with the help sheet. </w:t>
            </w:r>
            <w:r w:rsidRPr="00074255">
              <w:rPr>
                <w:sz w:val="20"/>
                <w:szCs w:val="20"/>
              </w:rPr>
              <w:t>_______________</w:t>
            </w:r>
          </w:p>
        </w:tc>
        <w:tc>
          <w:tcPr>
            <w:tcW w:w="2523" w:type="dxa"/>
            <w:tcBorders>
              <w:left w:val="nil"/>
              <w:bottom w:val="single" w:sz="4" w:space="0" w:color="auto"/>
              <w:right w:val="nil"/>
            </w:tcBorders>
          </w:tcPr>
          <w:p w14:paraId="124F11DA" w14:textId="77777777" w:rsidR="79E8FED6" w:rsidRPr="00074255" w:rsidRDefault="79E8FED6" w:rsidP="79E8FED6">
            <w:pPr>
              <w:spacing w:line="360" w:lineRule="auto"/>
              <w:ind w:left="2540"/>
              <w:cnfStyle w:val="000000100000" w:firstRow="0" w:lastRow="0" w:firstColumn="0" w:lastColumn="0" w:oddVBand="0" w:evenVBand="0" w:oddHBand="1" w:evenHBand="0" w:firstRowFirstColumn="0" w:firstRowLastColumn="0" w:lastRowFirstColumn="0" w:lastRowLastColumn="0"/>
              <w:rPr>
                <w:sz w:val="20"/>
                <w:szCs w:val="20"/>
              </w:rPr>
            </w:pPr>
          </w:p>
        </w:tc>
      </w:tr>
      <w:tr w:rsidR="00D73542" w:rsidRPr="00074255" w14:paraId="17B3C6E4"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val="restart"/>
            <w:tcBorders>
              <w:top w:val="single" w:sz="4" w:space="0" w:color="auto"/>
              <w:right w:val="nil"/>
            </w:tcBorders>
          </w:tcPr>
          <w:p w14:paraId="2EF6CFF8" w14:textId="6CD56098" w:rsidR="00D73542" w:rsidRPr="00074255" w:rsidRDefault="00D73542" w:rsidP="008523FE">
            <w:pPr>
              <w:rPr>
                <w:sz w:val="20"/>
                <w:szCs w:val="20"/>
              </w:rPr>
            </w:pPr>
            <w:bookmarkStart w:id="10" w:name="_Hlk192239993"/>
            <w:r w:rsidRPr="00074255">
              <w:rPr>
                <w:sz w:val="20"/>
                <w:szCs w:val="20"/>
              </w:rPr>
              <w:t xml:space="preserve">B: Organizational </w:t>
            </w:r>
            <w:proofErr w:type="spellStart"/>
            <w:r w:rsidRPr="00074255">
              <w:rPr>
                <w:sz w:val="20"/>
                <w:szCs w:val="20"/>
              </w:rPr>
              <w:t>information</w:t>
            </w:r>
            <w:bookmarkEnd w:id="10"/>
            <w:proofErr w:type="spellEnd"/>
          </w:p>
        </w:tc>
        <w:tc>
          <w:tcPr>
            <w:tcW w:w="1819" w:type="dxa"/>
            <w:tcBorders>
              <w:top w:val="single" w:sz="4" w:space="0" w:color="auto"/>
              <w:left w:val="nil"/>
              <w:bottom w:val="single" w:sz="4" w:space="0" w:color="auto"/>
              <w:right w:val="nil"/>
            </w:tcBorders>
          </w:tcPr>
          <w:p w14:paraId="6AE831BA" w14:textId="77777777" w:rsidR="00D73542" w:rsidRPr="00074255" w:rsidRDefault="00D73542"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Class size</w:t>
            </w:r>
          </w:p>
        </w:tc>
        <w:tc>
          <w:tcPr>
            <w:tcW w:w="1048" w:type="dxa"/>
            <w:tcBorders>
              <w:top w:val="single" w:sz="4" w:space="0" w:color="auto"/>
              <w:left w:val="nil"/>
              <w:bottom w:val="single" w:sz="4" w:space="0" w:color="auto"/>
              <w:right w:val="nil"/>
            </w:tcBorders>
            <w:vAlign w:val="center"/>
          </w:tcPr>
          <w:p w14:paraId="145135A0" w14:textId="05DEF939" w:rsidR="00D73542" w:rsidRPr="00074255" w:rsidRDefault="00D73542" w:rsidP="008523FE">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7002" w:type="dxa"/>
            <w:tcBorders>
              <w:top w:val="single" w:sz="4" w:space="0" w:color="auto"/>
              <w:left w:val="nil"/>
              <w:bottom w:val="single" w:sz="4" w:space="0" w:color="auto"/>
              <w:right w:val="nil"/>
            </w:tcBorders>
            <w:vAlign w:val="center"/>
          </w:tcPr>
          <w:p w14:paraId="72D78E66" w14:textId="77777777"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How many children attend your class?</w:t>
            </w:r>
          </w:p>
          <w:p w14:paraId="3D4B7890" w14:textId="77777777"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Dropdown: 0-30</w:t>
            </w:r>
          </w:p>
          <w:p w14:paraId="72DE0457" w14:textId="25BD0939" w:rsidR="00D73542" w:rsidRPr="00074255" w:rsidRDefault="00D73542" w:rsidP="79E8FED6">
            <w:pPr>
              <w:spacing w:line="240" w:lineRule="auto"/>
              <w:cnfStyle w:val="000000000000" w:firstRow="0" w:lastRow="0" w:firstColumn="0" w:lastColumn="0" w:oddVBand="0" w:evenVBand="0" w:oddHBand="0" w:evenHBand="0" w:firstRowFirstColumn="0" w:firstRowLastColumn="0" w:lastRowFirstColumn="0" w:lastRowLastColumn="0"/>
              <w:rPr>
                <w:rFonts w:ascii="TimesNewRomanPSMT" w:eastAsia="TimesNewRomanPS-ItalicMT" w:hAnsi="TimesNewRomanPSMT" w:cs="TimesNewRomanPSMT"/>
                <w:sz w:val="20"/>
                <w:szCs w:val="20"/>
              </w:rPr>
            </w:pPr>
          </w:p>
        </w:tc>
        <w:tc>
          <w:tcPr>
            <w:tcW w:w="2523" w:type="dxa"/>
            <w:tcBorders>
              <w:top w:val="single" w:sz="4" w:space="0" w:color="auto"/>
              <w:left w:val="nil"/>
              <w:bottom w:val="single" w:sz="4" w:space="0" w:color="auto"/>
              <w:right w:val="nil"/>
            </w:tcBorders>
          </w:tcPr>
          <w:p w14:paraId="56B09AF9" w14:textId="77777777" w:rsidR="00D73542" w:rsidRPr="00074255" w:rsidRDefault="00D73542" w:rsidP="79E8FED6">
            <w:pPr>
              <w:spacing w:line="360" w:lineRule="auto"/>
              <w:ind w:left="2540"/>
              <w:cnfStyle w:val="000000000000" w:firstRow="0" w:lastRow="0" w:firstColumn="0" w:lastColumn="0" w:oddVBand="0" w:evenVBand="0" w:oddHBand="0" w:evenHBand="0" w:firstRowFirstColumn="0" w:firstRowLastColumn="0" w:lastRowFirstColumn="0" w:lastRowLastColumn="0"/>
              <w:rPr>
                <w:sz w:val="20"/>
                <w:szCs w:val="20"/>
              </w:rPr>
            </w:pPr>
          </w:p>
        </w:tc>
      </w:tr>
      <w:tr w:rsidR="00D73542" w:rsidRPr="00074255" w14:paraId="14D5B916"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right w:val="nil"/>
            </w:tcBorders>
          </w:tcPr>
          <w:p w14:paraId="5D2686C8" w14:textId="77777777" w:rsidR="00D73542" w:rsidRPr="00074255" w:rsidRDefault="00D73542" w:rsidP="008523FE">
            <w:pPr>
              <w:rPr>
                <w:sz w:val="20"/>
                <w:szCs w:val="20"/>
              </w:rPr>
            </w:pPr>
          </w:p>
        </w:tc>
        <w:tc>
          <w:tcPr>
            <w:tcW w:w="1819" w:type="dxa"/>
            <w:tcBorders>
              <w:top w:val="single" w:sz="4" w:space="0" w:color="auto"/>
              <w:left w:val="nil"/>
              <w:bottom w:val="single" w:sz="4" w:space="0" w:color="auto"/>
              <w:right w:val="nil"/>
            </w:tcBorders>
          </w:tcPr>
          <w:p w14:paraId="7331810C" w14:textId="64F6146D" w:rsidR="00D73542" w:rsidRPr="00074255" w:rsidRDefault="00D73542"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Number of children present</w:t>
            </w:r>
          </w:p>
        </w:tc>
        <w:tc>
          <w:tcPr>
            <w:tcW w:w="1048" w:type="dxa"/>
            <w:tcBorders>
              <w:top w:val="single" w:sz="4" w:space="0" w:color="auto"/>
              <w:left w:val="nil"/>
              <w:bottom w:val="single" w:sz="4" w:space="0" w:color="auto"/>
              <w:right w:val="nil"/>
            </w:tcBorders>
            <w:vAlign w:val="center"/>
          </w:tcPr>
          <w:p w14:paraId="78CF8435" w14:textId="560BAD90" w:rsidR="00D73542" w:rsidRPr="00074255" w:rsidRDefault="00D73542" w:rsidP="008523FE">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2" w:type="dxa"/>
            <w:tcBorders>
              <w:top w:val="single" w:sz="4" w:space="0" w:color="auto"/>
              <w:left w:val="nil"/>
              <w:bottom w:val="single" w:sz="4" w:space="0" w:color="auto"/>
              <w:right w:val="nil"/>
            </w:tcBorders>
            <w:vAlign w:val="center"/>
          </w:tcPr>
          <w:p w14:paraId="63C09550" w14:textId="77777777" w:rsidR="00D73542" w:rsidRPr="00074255" w:rsidRDefault="00D73542"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many children were present in class today?</w:t>
            </w:r>
          </w:p>
          <w:p w14:paraId="6DE64FA8" w14:textId="6E55475C" w:rsidR="00D73542" w:rsidRPr="00074255" w:rsidRDefault="00D73542"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Dropdown: 0-30</w:t>
            </w:r>
          </w:p>
        </w:tc>
        <w:tc>
          <w:tcPr>
            <w:tcW w:w="2523" w:type="dxa"/>
            <w:tcBorders>
              <w:top w:val="single" w:sz="4" w:space="0" w:color="auto"/>
              <w:left w:val="nil"/>
              <w:bottom w:val="single" w:sz="4" w:space="0" w:color="auto"/>
              <w:right w:val="nil"/>
            </w:tcBorders>
          </w:tcPr>
          <w:p w14:paraId="78E5A7D5" w14:textId="77777777" w:rsidR="00D73542" w:rsidRPr="00074255" w:rsidRDefault="00D73542" w:rsidP="79E8FED6">
            <w:pPr>
              <w:spacing w:line="360" w:lineRule="auto"/>
              <w:ind w:left="2540"/>
              <w:cnfStyle w:val="000000100000" w:firstRow="0" w:lastRow="0" w:firstColumn="0" w:lastColumn="0" w:oddVBand="0" w:evenVBand="0" w:oddHBand="1" w:evenHBand="0" w:firstRowFirstColumn="0" w:firstRowLastColumn="0" w:lastRowFirstColumn="0" w:lastRowLastColumn="0"/>
              <w:rPr>
                <w:sz w:val="20"/>
                <w:szCs w:val="20"/>
              </w:rPr>
            </w:pPr>
          </w:p>
        </w:tc>
      </w:tr>
      <w:tr w:rsidR="00D73542" w:rsidRPr="00261442" w14:paraId="72C9F24D"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right w:val="nil"/>
            </w:tcBorders>
          </w:tcPr>
          <w:p w14:paraId="3449B1BF" w14:textId="77777777" w:rsidR="00D73542" w:rsidRPr="00074255" w:rsidRDefault="00D73542" w:rsidP="008523FE">
            <w:pPr>
              <w:rPr>
                <w:sz w:val="20"/>
                <w:szCs w:val="20"/>
              </w:rPr>
            </w:pPr>
          </w:p>
        </w:tc>
        <w:tc>
          <w:tcPr>
            <w:tcW w:w="1819" w:type="dxa"/>
            <w:tcBorders>
              <w:top w:val="single" w:sz="4" w:space="0" w:color="auto"/>
              <w:left w:val="nil"/>
              <w:bottom w:val="single" w:sz="4" w:space="0" w:color="auto"/>
              <w:right w:val="nil"/>
            </w:tcBorders>
          </w:tcPr>
          <w:p w14:paraId="5EDF7C69" w14:textId="156E64CE" w:rsidR="00D73542" w:rsidRPr="00074255" w:rsidRDefault="00D73542"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Intro</w:t>
            </w:r>
          </w:p>
        </w:tc>
        <w:tc>
          <w:tcPr>
            <w:tcW w:w="1048" w:type="dxa"/>
            <w:tcBorders>
              <w:top w:val="single" w:sz="4" w:space="0" w:color="auto"/>
              <w:left w:val="nil"/>
              <w:bottom w:val="single" w:sz="4" w:space="0" w:color="auto"/>
              <w:right w:val="nil"/>
            </w:tcBorders>
            <w:vAlign w:val="center"/>
          </w:tcPr>
          <w:p w14:paraId="43B680C1" w14:textId="0480CAA4" w:rsidR="00D73542" w:rsidRPr="00074255" w:rsidRDefault="003E20F8" w:rsidP="008523FE">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7002" w:type="dxa"/>
            <w:tcBorders>
              <w:top w:val="single" w:sz="4" w:space="0" w:color="auto"/>
              <w:left w:val="nil"/>
              <w:bottom w:val="single" w:sz="4" w:space="0" w:color="auto"/>
              <w:right w:val="nil"/>
            </w:tcBorders>
            <w:vAlign w:val="center"/>
          </w:tcPr>
          <w:p w14:paraId="3D0FB512" w14:textId="77777777"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The following questions relate to the teaching program that you have just accompanied.</w:t>
            </w:r>
          </w:p>
        </w:tc>
        <w:tc>
          <w:tcPr>
            <w:tcW w:w="2523" w:type="dxa"/>
            <w:tcBorders>
              <w:top w:val="single" w:sz="4" w:space="0" w:color="auto"/>
              <w:left w:val="nil"/>
              <w:bottom w:val="single" w:sz="4" w:space="0" w:color="auto"/>
              <w:right w:val="nil"/>
            </w:tcBorders>
          </w:tcPr>
          <w:p w14:paraId="7B3119A3" w14:textId="77777777" w:rsidR="00D73542" w:rsidRPr="00074255" w:rsidRDefault="00D73542" w:rsidP="79E8FED6">
            <w:pPr>
              <w:spacing w:line="360" w:lineRule="auto"/>
              <w:ind w:left="2540"/>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D73542" w:rsidRPr="00261442" w14:paraId="6CF75A14"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right w:val="nil"/>
            </w:tcBorders>
          </w:tcPr>
          <w:p w14:paraId="0586728A" w14:textId="77777777" w:rsidR="00D73542" w:rsidRPr="00074255" w:rsidRDefault="00D73542" w:rsidP="008523FE">
            <w:pPr>
              <w:rPr>
                <w:sz w:val="20"/>
                <w:szCs w:val="20"/>
                <w:lang w:val="en-US"/>
              </w:rPr>
            </w:pPr>
          </w:p>
        </w:tc>
        <w:tc>
          <w:tcPr>
            <w:tcW w:w="1819" w:type="dxa"/>
            <w:tcBorders>
              <w:top w:val="single" w:sz="4" w:space="0" w:color="auto"/>
              <w:left w:val="nil"/>
              <w:bottom w:val="single" w:sz="4" w:space="0" w:color="auto"/>
              <w:right w:val="nil"/>
            </w:tcBorders>
          </w:tcPr>
          <w:p w14:paraId="24D6C00A" w14:textId="77777777" w:rsidR="00D73542" w:rsidRPr="00074255" w:rsidRDefault="00D73542" w:rsidP="008523FE">
            <w:pPr>
              <w:spacing w:line="240" w:lineRule="auto"/>
              <w:jc w:val="center"/>
              <w:cnfStyle w:val="000000100000" w:firstRow="0" w:lastRow="0" w:firstColumn="0" w:lastColumn="0" w:oddVBand="0" w:evenVBand="0" w:oddHBand="1" w:evenHBand="0" w:firstRowFirstColumn="0" w:firstRowLastColumn="0" w:lastRowFirstColumn="0" w:lastRowLastColumn="0"/>
              <w:rPr>
                <w:color w:val="FF0000"/>
                <w:sz w:val="20"/>
                <w:szCs w:val="20"/>
                <w:lang w:val="en-US"/>
              </w:rPr>
            </w:pPr>
            <w:r w:rsidRPr="00074255">
              <w:rPr>
                <w:sz w:val="20"/>
                <w:szCs w:val="20"/>
                <w:lang w:val="en-US"/>
              </w:rPr>
              <w:t>Unit</w:t>
            </w:r>
          </w:p>
        </w:tc>
        <w:tc>
          <w:tcPr>
            <w:tcW w:w="1048" w:type="dxa"/>
            <w:tcBorders>
              <w:top w:val="single" w:sz="4" w:space="0" w:color="auto"/>
              <w:left w:val="nil"/>
              <w:bottom w:val="single" w:sz="4" w:space="0" w:color="auto"/>
              <w:right w:val="nil"/>
            </w:tcBorders>
            <w:vAlign w:val="center"/>
          </w:tcPr>
          <w:p w14:paraId="7F5779C7" w14:textId="54BDE9FA" w:rsidR="00D73542" w:rsidRPr="00074255" w:rsidRDefault="00D73542" w:rsidP="008523FE">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2" w:type="dxa"/>
            <w:tcBorders>
              <w:top w:val="single" w:sz="4" w:space="0" w:color="auto"/>
              <w:left w:val="nil"/>
              <w:bottom w:val="single" w:sz="4" w:space="0" w:color="auto"/>
              <w:right w:val="nil"/>
            </w:tcBorders>
            <w:vAlign w:val="center"/>
          </w:tcPr>
          <w:p w14:paraId="2EA300B3" w14:textId="77777777" w:rsidR="00D73542" w:rsidRPr="00074255" w:rsidRDefault="00D73542"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Which unit was taught today?</w:t>
            </w:r>
          </w:p>
          <w:p w14:paraId="53DA52CE" w14:textId="77777777" w:rsidR="00D73542" w:rsidRPr="00074255" w:rsidRDefault="00D73542"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Core workshop part 1 (90 min) □ Core workshop part 2 (90 min) □ Core workshop part 1 and 2 (180 min)</w:t>
            </w:r>
          </w:p>
        </w:tc>
        <w:tc>
          <w:tcPr>
            <w:tcW w:w="2523" w:type="dxa"/>
            <w:tcBorders>
              <w:top w:val="single" w:sz="4" w:space="0" w:color="auto"/>
              <w:left w:val="nil"/>
              <w:bottom w:val="single" w:sz="4" w:space="0" w:color="auto"/>
              <w:right w:val="nil"/>
            </w:tcBorders>
          </w:tcPr>
          <w:p w14:paraId="1BE42442" w14:textId="77777777" w:rsidR="00D73542" w:rsidRPr="00074255" w:rsidRDefault="00D73542" w:rsidP="79E8FED6">
            <w:pPr>
              <w:spacing w:line="360" w:lineRule="auto"/>
              <w:ind w:left="2540"/>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D73542" w:rsidRPr="00261442" w14:paraId="38F0014D"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right w:val="nil"/>
            </w:tcBorders>
          </w:tcPr>
          <w:p w14:paraId="615AFB79" w14:textId="77777777" w:rsidR="00D73542" w:rsidRPr="00074255" w:rsidRDefault="00D73542" w:rsidP="008523FE">
            <w:pPr>
              <w:rPr>
                <w:sz w:val="20"/>
                <w:szCs w:val="20"/>
                <w:lang w:val="en-US"/>
              </w:rPr>
            </w:pPr>
          </w:p>
        </w:tc>
        <w:tc>
          <w:tcPr>
            <w:tcW w:w="1819" w:type="dxa"/>
            <w:tcBorders>
              <w:top w:val="single" w:sz="4" w:space="0" w:color="auto"/>
              <w:left w:val="nil"/>
              <w:bottom w:val="single" w:sz="8" w:space="0" w:color="000000" w:themeColor="text1"/>
              <w:right w:val="nil"/>
            </w:tcBorders>
          </w:tcPr>
          <w:p w14:paraId="37A67B54" w14:textId="77777777" w:rsidR="00D73542" w:rsidRPr="00074255" w:rsidRDefault="00D73542" w:rsidP="008523FE">
            <w:pPr>
              <w:spacing w:line="240" w:lineRule="auto"/>
              <w:jc w:val="center"/>
              <w:cnfStyle w:val="000000000000" w:firstRow="0" w:lastRow="0" w:firstColumn="0" w:lastColumn="0" w:oddVBand="0" w:evenVBand="0" w:oddHBand="0" w:evenHBand="0" w:firstRowFirstColumn="0" w:firstRowLastColumn="0" w:lastRowFirstColumn="0" w:lastRowLastColumn="0"/>
              <w:rPr>
                <w:color w:val="FF0000"/>
                <w:sz w:val="20"/>
                <w:szCs w:val="20"/>
                <w:lang w:val="en-US"/>
              </w:rPr>
            </w:pPr>
            <w:r w:rsidRPr="00074255">
              <w:rPr>
                <w:sz w:val="20"/>
                <w:szCs w:val="20"/>
                <w:lang w:val="en-US"/>
              </w:rPr>
              <w:t>Grading</w:t>
            </w:r>
          </w:p>
        </w:tc>
        <w:tc>
          <w:tcPr>
            <w:tcW w:w="1048" w:type="dxa"/>
            <w:tcBorders>
              <w:top w:val="single" w:sz="4" w:space="0" w:color="auto"/>
              <w:left w:val="nil"/>
              <w:bottom w:val="single" w:sz="8" w:space="0" w:color="000000" w:themeColor="text1"/>
              <w:right w:val="nil"/>
            </w:tcBorders>
            <w:vAlign w:val="center"/>
          </w:tcPr>
          <w:p w14:paraId="5A81E6FA" w14:textId="14C5F450" w:rsidR="00D73542" w:rsidRPr="00074255" w:rsidRDefault="00D73542" w:rsidP="008523FE">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2</w:t>
            </w:r>
          </w:p>
        </w:tc>
        <w:tc>
          <w:tcPr>
            <w:tcW w:w="7002" w:type="dxa"/>
            <w:tcBorders>
              <w:top w:val="single" w:sz="4" w:space="0" w:color="auto"/>
              <w:left w:val="nil"/>
              <w:bottom w:val="single" w:sz="8" w:space="0" w:color="000000" w:themeColor="text1"/>
              <w:right w:val="nil"/>
            </w:tcBorders>
            <w:vAlign w:val="center"/>
          </w:tcPr>
          <w:p w14:paraId="4B45934C" w14:textId="77777777"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Did you use the collaboration in the project for a performance review/grading?</w:t>
            </w:r>
          </w:p>
          <w:p w14:paraId="576D6626" w14:textId="77777777"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Yes □ No</w:t>
            </w:r>
          </w:p>
          <w:p w14:paraId="2E7BB500" w14:textId="1BE64F64"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b/>
                <w:bCs/>
                <w:sz w:val="20"/>
                <w:szCs w:val="20"/>
                <w:lang w:val="en-US"/>
              </w:rPr>
              <w:t xml:space="preserve">Please report briefly on what you </w:t>
            </w:r>
            <w:r w:rsidRPr="00074255">
              <w:rPr>
                <w:sz w:val="20"/>
                <w:szCs w:val="20"/>
                <w:lang w:val="en-US"/>
              </w:rPr>
              <w:t xml:space="preserve">have </w:t>
            </w:r>
            <w:r w:rsidRPr="00074255">
              <w:rPr>
                <w:b/>
                <w:bCs/>
                <w:sz w:val="20"/>
                <w:szCs w:val="20"/>
                <w:lang w:val="en-US"/>
              </w:rPr>
              <w:t xml:space="preserve">evaluated. </w:t>
            </w:r>
            <w:r w:rsidRPr="00074255">
              <w:rPr>
                <w:sz w:val="20"/>
                <w:szCs w:val="20"/>
                <w:lang w:val="en-US"/>
              </w:rPr>
              <w:t>________</w:t>
            </w:r>
          </w:p>
          <w:p w14:paraId="2E449BB8" w14:textId="28B6013D"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i/>
                <w:iCs/>
                <w:sz w:val="20"/>
                <w:szCs w:val="20"/>
                <w:lang w:val="en-US"/>
              </w:rPr>
              <w:t>Only appears if the previous question "grading" was answered with "Yes"</w:t>
            </w:r>
          </w:p>
        </w:tc>
        <w:tc>
          <w:tcPr>
            <w:tcW w:w="2523" w:type="dxa"/>
            <w:tcBorders>
              <w:top w:val="single" w:sz="4" w:space="0" w:color="auto"/>
              <w:left w:val="nil"/>
              <w:bottom w:val="single" w:sz="8" w:space="0" w:color="000000" w:themeColor="text1"/>
              <w:right w:val="nil"/>
            </w:tcBorders>
          </w:tcPr>
          <w:p w14:paraId="18BE1F71" w14:textId="77777777" w:rsidR="00D73542" w:rsidRPr="00074255" w:rsidRDefault="00D73542" w:rsidP="79E8FED6">
            <w:pPr>
              <w:spacing w:line="360" w:lineRule="auto"/>
              <w:ind w:left="2540"/>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074255" w14:paraId="73712109"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tcPr>
          <w:p w14:paraId="27C5C80E" w14:textId="4D1C935F" w:rsidR="0CCAD6DB" w:rsidRPr="00074255" w:rsidRDefault="00D73542" w:rsidP="008523FE">
            <w:pPr>
              <w:rPr>
                <w:sz w:val="20"/>
                <w:szCs w:val="20"/>
              </w:rPr>
            </w:pPr>
            <w:bookmarkStart w:id="11" w:name="_Hlk192239999"/>
            <w:r w:rsidRPr="00074255">
              <w:rPr>
                <w:sz w:val="20"/>
                <w:szCs w:val="20"/>
              </w:rPr>
              <w:t>C</w:t>
            </w:r>
            <w:r w:rsidR="003C1883" w:rsidRPr="00074255">
              <w:rPr>
                <w:sz w:val="20"/>
                <w:szCs w:val="20"/>
              </w:rPr>
              <w:t>:</w:t>
            </w:r>
            <w:r w:rsidR="3BEECD5C" w:rsidRPr="00074255">
              <w:rPr>
                <w:sz w:val="20"/>
                <w:szCs w:val="20"/>
              </w:rPr>
              <w:t xml:space="preserve"> </w:t>
            </w:r>
            <w:r w:rsidRPr="00074255">
              <w:rPr>
                <w:sz w:val="20"/>
                <w:szCs w:val="20"/>
              </w:rPr>
              <w:t>Evaluation</w:t>
            </w:r>
            <w:bookmarkEnd w:id="11"/>
          </w:p>
        </w:tc>
        <w:tc>
          <w:tcPr>
            <w:tcW w:w="1819" w:type="dxa"/>
            <w:tcBorders>
              <w:top w:val="single" w:sz="8" w:space="0" w:color="000000" w:themeColor="text1"/>
              <w:bottom w:val="single" w:sz="4" w:space="0" w:color="auto"/>
            </w:tcBorders>
          </w:tcPr>
          <w:p w14:paraId="453C23F8" w14:textId="3FCAC2AA" w:rsidR="79E8FED6" w:rsidRPr="00074255" w:rsidRDefault="7A5E576F"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Satisfaction with intervention</w:t>
            </w:r>
          </w:p>
        </w:tc>
        <w:tc>
          <w:tcPr>
            <w:tcW w:w="1048" w:type="dxa"/>
            <w:tcBorders>
              <w:top w:val="single" w:sz="8" w:space="0" w:color="000000" w:themeColor="text1"/>
              <w:bottom w:val="single" w:sz="4" w:space="0" w:color="auto"/>
            </w:tcBorders>
            <w:vAlign w:val="center"/>
          </w:tcPr>
          <w:p w14:paraId="55F8C216" w14:textId="77777777" w:rsidR="79E8FED6" w:rsidRPr="00074255" w:rsidRDefault="79E8FED6"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2</w:t>
            </w:r>
          </w:p>
        </w:tc>
        <w:tc>
          <w:tcPr>
            <w:tcW w:w="7002" w:type="dxa"/>
            <w:tcBorders>
              <w:top w:val="single" w:sz="8" w:space="0" w:color="000000" w:themeColor="text1"/>
              <w:bottom w:val="single" w:sz="4" w:space="0" w:color="auto"/>
            </w:tcBorders>
            <w:vAlign w:val="center"/>
          </w:tcPr>
          <w:p w14:paraId="5FC42FFF" w14:textId="77777777" w:rsidR="79E8FED6" w:rsidRPr="00074255" w:rsidRDefault="7A5E576F" w:rsidP="79E8FED6">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sz w:val="20"/>
                <w:szCs w:val="20"/>
                <w:lang w:val="en-US"/>
              </w:rPr>
              <w:t xml:space="preserve">How much did you like the program? </w:t>
            </w:r>
            <w:r w:rsidRPr="00074255">
              <w:rPr>
                <w:sz w:val="20"/>
                <w:szCs w:val="20"/>
                <w:lang w:val="en-US"/>
              </w:rPr>
              <w:t>□ I didn't like it at all □ I rather didn't like it □ I liked it partly □ I rather liked it □ I liked it a lot</w:t>
            </w:r>
          </w:p>
          <w:p w14:paraId="5DE8E7D3" w14:textId="77777777"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p>
          <w:p w14:paraId="7A6329E4" w14:textId="77777777"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p>
        </w:tc>
        <w:tc>
          <w:tcPr>
            <w:tcW w:w="2523" w:type="dxa"/>
            <w:tcBorders>
              <w:top w:val="single" w:sz="8" w:space="0" w:color="000000" w:themeColor="text1"/>
              <w:bottom w:val="single" w:sz="4" w:space="0" w:color="auto"/>
            </w:tcBorders>
          </w:tcPr>
          <w:p w14:paraId="30632222" w14:textId="696DCFB6"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fldChar w:fldCharType="begin"/>
            </w:r>
            <w:r w:rsidRPr="00074255">
              <w:rPr>
                <w:sz w:val="20"/>
                <w:szCs w:val="20"/>
              </w:rPr>
              <w:instrText xml:space="preserve"> ADDIN ZOTERO_ITEM CSL_CITATION {"citationID":"JifuAbAL","properties":{"formattedCitation":"[32]","plainCitation":"[32]","noteIndex":0},"citationItems":[{"id":1321,"uris":["http://zotero.org/users/9898164/items/FFRCPSTL"],"itemData":{"id":1321,"type":"article-journal","abstract":"In this study, the effectiveness of a life skills program to impede tobacco use in early adolescence was scrutinized. The focus was on the mediating role of yielding to peer pressure. The universal school-based life skills program IPSY (Information + Psychosocial Competence = Protection) against adolescent substance use was implemented over 3 years. Over the same time period, it was evaluated based on a longitudinal quasi-experimental design with an intervention and comparison group (4 measurement points; N = 1,657 German students, age 10 at T1). By applying a growth curve modeling approach, we found that participation in IPSY compared with non-participation predicted a slower increase in tobacco use over time, suggesting a significant intervention effect. Moreover, a parallel growth curve model revealed that less yielding to peer pressure induced by IPSY mediated the program effects on tobacco use over time.","container-title":"Journal of Early Adolescence","DOI":"10.1177/0272431615589349","ISSN":"15525449","issue":"7","page":"881-908","title":"The Effectiveness of the Life Skills Program IPSY for the Prevention of Adolescent Tobacco Use: The Mediating Role of Yielding to Peer Pressure","volume":"36","author":[{"family":"Weichold","given":"Karina"},{"family":"Tomasik","given":"Martin J."},{"family":"Silbereisen","given":"Rainer K."},{"family":"Spaeth","given":"Michael"}],"issued":{"date-parts":[["2016"]]}}}],"schema":"https://github.com/citation-style-language/schema/raw/master/csl-citation.json"} </w:instrText>
            </w:r>
            <w:r w:rsidRPr="00074255">
              <w:rPr>
                <w:sz w:val="20"/>
                <w:szCs w:val="20"/>
              </w:rPr>
              <w:fldChar w:fldCharType="separate"/>
            </w:r>
            <w:r w:rsidRPr="00074255">
              <w:rPr>
                <w:sz w:val="20"/>
                <w:szCs w:val="20"/>
              </w:rPr>
              <w:t>[32]</w:t>
            </w:r>
            <w:r w:rsidRPr="00074255">
              <w:rPr>
                <w:sz w:val="20"/>
                <w:szCs w:val="20"/>
              </w:rPr>
              <w:fldChar w:fldCharType="end"/>
            </w:r>
          </w:p>
        </w:tc>
      </w:tr>
      <w:tr w:rsidR="79E8FED6" w:rsidRPr="00074255" w14:paraId="184DDE05"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tcBorders>
              <w:bottom w:val="single" w:sz="4" w:space="0" w:color="auto"/>
              <w:right w:val="nil"/>
            </w:tcBorders>
          </w:tcPr>
          <w:p w14:paraId="0A3F349D" w14:textId="0FB9FF72" w:rsidR="00E92D82" w:rsidRPr="00074255" w:rsidRDefault="00D73542" w:rsidP="008523FE">
            <w:pPr>
              <w:rPr>
                <w:sz w:val="20"/>
                <w:szCs w:val="20"/>
              </w:rPr>
            </w:pPr>
            <w:bookmarkStart w:id="12" w:name="_Hlk192240005"/>
            <w:r w:rsidRPr="00074255">
              <w:rPr>
                <w:sz w:val="20"/>
                <w:szCs w:val="20"/>
              </w:rPr>
              <w:t>D: General report</w:t>
            </w:r>
            <w:bookmarkEnd w:id="12"/>
          </w:p>
        </w:tc>
        <w:tc>
          <w:tcPr>
            <w:tcW w:w="1819" w:type="dxa"/>
            <w:tcBorders>
              <w:top w:val="single" w:sz="4" w:space="0" w:color="auto"/>
              <w:left w:val="nil"/>
              <w:bottom w:val="single" w:sz="8" w:space="0" w:color="000000" w:themeColor="text1"/>
              <w:right w:val="nil"/>
            </w:tcBorders>
          </w:tcPr>
          <w:p w14:paraId="4B6C55C1" w14:textId="369DCE63" w:rsidR="79E8FED6" w:rsidRPr="00074255" w:rsidRDefault="7A5E576F"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lang w:val="en-US"/>
              </w:rPr>
              <w:t>Positive and negative events</w:t>
            </w:r>
          </w:p>
        </w:tc>
        <w:tc>
          <w:tcPr>
            <w:tcW w:w="1048" w:type="dxa"/>
            <w:tcBorders>
              <w:top w:val="single" w:sz="4" w:space="0" w:color="auto"/>
              <w:left w:val="nil"/>
              <w:bottom w:val="single" w:sz="8" w:space="0" w:color="000000" w:themeColor="text1"/>
              <w:right w:val="nil"/>
            </w:tcBorders>
            <w:vAlign w:val="center"/>
          </w:tcPr>
          <w:p w14:paraId="6C3CEEC4" w14:textId="61459DBC" w:rsidR="79E8FED6" w:rsidRPr="00074255" w:rsidRDefault="79E8FED6"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2</w:t>
            </w:r>
          </w:p>
        </w:tc>
        <w:tc>
          <w:tcPr>
            <w:tcW w:w="7002" w:type="dxa"/>
            <w:tcBorders>
              <w:top w:val="single" w:sz="4" w:space="0" w:color="auto"/>
              <w:left w:val="nil"/>
              <w:bottom w:val="single" w:sz="8" w:space="0" w:color="000000" w:themeColor="text1"/>
              <w:right w:val="nil"/>
            </w:tcBorders>
            <w:vAlign w:val="center"/>
          </w:tcPr>
          <w:p w14:paraId="58B77669" w14:textId="01AEBBBF"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 xml:space="preserve">What positive events occurred while teaching the unit? </w:t>
            </w:r>
          </w:p>
          <w:p w14:paraId="17892DD4" w14:textId="2EBABDC1"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i/>
                <w:iCs/>
                <w:sz w:val="20"/>
                <w:szCs w:val="20"/>
              </w:rPr>
            </w:pPr>
            <w:r w:rsidRPr="00074255">
              <w:rPr>
                <w:i/>
                <w:iCs/>
                <w:sz w:val="20"/>
                <w:szCs w:val="20"/>
              </w:rPr>
              <w:t>_________________________________________</w:t>
            </w:r>
          </w:p>
        </w:tc>
        <w:tc>
          <w:tcPr>
            <w:tcW w:w="2523" w:type="dxa"/>
            <w:tcBorders>
              <w:top w:val="single" w:sz="4" w:space="0" w:color="auto"/>
              <w:left w:val="nil"/>
              <w:bottom w:val="single" w:sz="8" w:space="0" w:color="000000" w:themeColor="text1"/>
              <w:right w:val="nil"/>
            </w:tcBorders>
          </w:tcPr>
          <w:p w14:paraId="70052038" w14:textId="77777777"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D73542" w:rsidRPr="00261442" w14:paraId="437DEE91"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tcBorders>
              <w:top w:val="single" w:sz="4" w:space="0" w:color="auto"/>
              <w:left w:val="nil"/>
              <w:bottom w:val="nil"/>
              <w:right w:val="nil"/>
            </w:tcBorders>
          </w:tcPr>
          <w:p w14:paraId="6A97041E" w14:textId="36943A2B" w:rsidR="00D73542" w:rsidRPr="00074255" w:rsidRDefault="00D73542" w:rsidP="008523FE">
            <w:pPr>
              <w:rPr>
                <w:sz w:val="20"/>
                <w:szCs w:val="20"/>
                <w:lang w:val="en-US"/>
              </w:rPr>
            </w:pPr>
            <w:bookmarkStart w:id="13" w:name="_Hlk192240012"/>
            <w:r w:rsidRPr="00074255">
              <w:rPr>
                <w:sz w:val="20"/>
                <w:szCs w:val="20"/>
                <w:lang w:val="en-US"/>
              </w:rPr>
              <w:lastRenderedPageBreak/>
              <w:t xml:space="preserve">E: </w:t>
            </w:r>
            <w:proofErr w:type="spellStart"/>
            <w:r w:rsidRPr="00074255">
              <w:rPr>
                <w:sz w:val="20"/>
                <w:szCs w:val="20"/>
                <w:lang w:val="en-US"/>
              </w:rPr>
              <w:t>Sociodemographics</w:t>
            </w:r>
            <w:bookmarkEnd w:id="13"/>
            <w:proofErr w:type="spellEnd"/>
          </w:p>
        </w:tc>
        <w:tc>
          <w:tcPr>
            <w:tcW w:w="1819" w:type="dxa"/>
            <w:tcBorders>
              <w:top w:val="single" w:sz="8" w:space="0" w:color="000000" w:themeColor="text1"/>
              <w:left w:val="nil"/>
              <w:bottom w:val="single" w:sz="4" w:space="0" w:color="auto"/>
              <w:right w:val="nil"/>
            </w:tcBorders>
          </w:tcPr>
          <w:p w14:paraId="0A76081C" w14:textId="054816D9" w:rsidR="00D73542" w:rsidRPr="00074255" w:rsidRDefault="00D73542"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Occupation at the school</w:t>
            </w:r>
          </w:p>
        </w:tc>
        <w:tc>
          <w:tcPr>
            <w:tcW w:w="1048" w:type="dxa"/>
            <w:tcBorders>
              <w:top w:val="single" w:sz="8" w:space="0" w:color="000000" w:themeColor="text1"/>
              <w:left w:val="nil"/>
              <w:bottom w:val="single" w:sz="4" w:space="0" w:color="auto"/>
              <w:right w:val="nil"/>
            </w:tcBorders>
            <w:vAlign w:val="center"/>
          </w:tcPr>
          <w:p w14:paraId="3F37FA68" w14:textId="6DE5DD7A" w:rsidR="00D73542" w:rsidRPr="00074255" w:rsidRDefault="00D73542" w:rsidP="008523FE">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2" w:type="dxa"/>
            <w:tcBorders>
              <w:top w:val="single" w:sz="8" w:space="0" w:color="000000" w:themeColor="text1"/>
              <w:left w:val="nil"/>
              <w:bottom w:val="single" w:sz="4" w:space="0" w:color="auto"/>
              <w:right w:val="nil"/>
            </w:tcBorders>
            <w:vAlign w:val="center"/>
          </w:tcPr>
          <w:p w14:paraId="01E367B1" w14:textId="77777777" w:rsidR="00D73542" w:rsidRPr="00074255" w:rsidRDefault="00D73542"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I work at the school as:</w:t>
            </w:r>
          </w:p>
          <w:p w14:paraId="408224C5" w14:textId="77777777" w:rsidR="00D73542" w:rsidRPr="00074255" w:rsidRDefault="00D73542"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xml:space="preserve">□ Teacher □ Educator □ School social worker □ School psychologist □ Integration assistant □ Head of school □ Secretary □ Another function, </w:t>
            </w:r>
            <w:proofErr w:type="gramStart"/>
            <w:r w:rsidRPr="00074255">
              <w:rPr>
                <w:sz w:val="20"/>
                <w:szCs w:val="20"/>
                <w:lang w:val="en-US"/>
              </w:rPr>
              <w:t>namely:_</w:t>
            </w:r>
            <w:proofErr w:type="gramEnd"/>
            <w:r w:rsidRPr="00074255">
              <w:rPr>
                <w:sz w:val="20"/>
                <w:szCs w:val="20"/>
                <w:lang w:val="en-US"/>
              </w:rPr>
              <w:t>____________</w:t>
            </w:r>
          </w:p>
        </w:tc>
        <w:tc>
          <w:tcPr>
            <w:tcW w:w="2523" w:type="dxa"/>
            <w:tcBorders>
              <w:top w:val="single" w:sz="8" w:space="0" w:color="000000" w:themeColor="text1"/>
              <w:left w:val="nil"/>
              <w:bottom w:val="single" w:sz="4" w:space="0" w:color="auto"/>
              <w:right w:val="nil"/>
            </w:tcBorders>
          </w:tcPr>
          <w:p w14:paraId="33803E34" w14:textId="643F2270" w:rsidR="00D73542" w:rsidRPr="00074255" w:rsidRDefault="00D73542"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D73542" w:rsidRPr="00074255" w14:paraId="2EF67D3A"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tcBorders>
              <w:top w:val="nil"/>
              <w:left w:val="nil"/>
              <w:bottom w:val="nil"/>
              <w:right w:val="nil"/>
            </w:tcBorders>
          </w:tcPr>
          <w:p w14:paraId="0DB019FF" w14:textId="77777777" w:rsidR="00D73542" w:rsidRPr="00074255" w:rsidRDefault="00D73542" w:rsidP="008523FE">
            <w:pPr>
              <w:rPr>
                <w:sz w:val="20"/>
                <w:szCs w:val="20"/>
                <w:lang w:val="en-US"/>
              </w:rPr>
            </w:pPr>
          </w:p>
        </w:tc>
        <w:tc>
          <w:tcPr>
            <w:tcW w:w="1819" w:type="dxa"/>
            <w:tcBorders>
              <w:top w:val="single" w:sz="4" w:space="0" w:color="auto"/>
              <w:left w:val="nil"/>
              <w:bottom w:val="none" w:sz="8" w:space="0" w:color="000000" w:themeColor="text1"/>
            </w:tcBorders>
          </w:tcPr>
          <w:p w14:paraId="37E1F5F9" w14:textId="4CFFB6A1" w:rsidR="00D73542" w:rsidRPr="00074255" w:rsidRDefault="00D73542"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Age</w:t>
            </w:r>
          </w:p>
        </w:tc>
        <w:tc>
          <w:tcPr>
            <w:tcW w:w="1048" w:type="dxa"/>
            <w:tcBorders>
              <w:top w:val="single" w:sz="4" w:space="0" w:color="auto"/>
              <w:bottom w:val="none" w:sz="8" w:space="0" w:color="000000" w:themeColor="text1"/>
            </w:tcBorders>
            <w:vAlign w:val="center"/>
          </w:tcPr>
          <w:p w14:paraId="72A61CFB" w14:textId="5BEA9A37" w:rsidR="00D73542" w:rsidRPr="00074255" w:rsidRDefault="003E20F8" w:rsidP="008523FE">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7002" w:type="dxa"/>
            <w:tcBorders>
              <w:top w:val="single" w:sz="4" w:space="0" w:color="auto"/>
              <w:bottom w:val="none" w:sz="8" w:space="0" w:color="000000" w:themeColor="text1"/>
            </w:tcBorders>
            <w:vAlign w:val="center"/>
          </w:tcPr>
          <w:p w14:paraId="69B2CCFB" w14:textId="1173EE4D"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How old are you? _______________________</w:t>
            </w:r>
          </w:p>
        </w:tc>
        <w:tc>
          <w:tcPr>
            <w:tcW w:w="2523" w:type="dxa"/>
            <w:tcBorders>
              <w:top w:val="single" w:sz="4" w:space="0" w:color="auto"/>
              <w:bottom w:val="none" w:sz="8" w:space="0" w:color="000000" w:themeColor="text1"/>
              <w:right w:val="nil"/>
            </w:tcBorders>
          </w:tcPr>
          <w:p w14:paraId="0B6EA682" w14:textId="77777777"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D73542" w:rsidRPr="00261442" w14:paraId="25D3170D"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tcBorders>
              <w:top w:val="nil"/>
              <w:left w:val="nil"/>
              <w:bottom w:val="single" w:sz="4" w:space="0" w:color="auto"/>
              <w:right w:val="nil"/>
            </w:tcBorders>
          </w:tcPr>
          <w:p w14:paraId="1E4CB6E8" w14:textId="77777777" w:rsidR="00D73542" w:rsidRPr="00074255" w:rsidRDefault="00D73542" w:rsidP="008523FE">
            <w:pPr>
              <w:rPr>
                <w:sz w:val="20"/>
                <w:szCs w:val="20"/>
                <w:lang w:val="en-US"/>
              </w:rPr>
            </w:pPr>
          </w:p>
        </w:tc>
        <w:tc>
          <w:tcPr>
            <w:tcW w:w="1819" w:type="dxa"/>
            <w:tcBorders>
              <w:top w:val="single" w:sz="8" w:space="0" w:color="000000" w:themeColor="text1"/>
              <w:left w:val="nil"/>
              <w:bottom w:val="single" w:sz="4" w:space="0" w:color="auto"/>
            </w:tcBorders>
          </w:tcPr>
          <w:p w14:paraId="0011AEA3" w14:textId="5493F16F" w:rsidR="00D73542" w:rsidRPr="00074255" w:rsidRDefault="00D73542"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Gender</w:t>
            </w:r>
          </w:p>
        </w:tc>
        <w:tc>
          <w:tcPr>
            <w:tcW w:w="1048" w:type="dxa"/>
            <w:tcBorders>
              <w:top w:val="single" w:sz="8" w:space="0" w:color="000000" w:themeColor="text1"/>
              <w:bottom w:val="single" w:sz="4" w:space="0" w:color="auto"/>
            </w:tcBorders>
            <w:vAlign w:val="center"/>
          </w:tcPr>
          <w:p w14:paraId="41655A36" w14:textId="522B295D" w:rsidR="00D73542" w:rsidRPr="00074255" w:rsidRDefault="003E20F8" w:rsidP="008523FE">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2" w:type="dxa"/>
            <w:tcBorders>
              <w:top w:val="single" w:sz="8" w:space="0" w:color="000000" w:themeColor="text1"/>
              <w:bottom w:val="single" w:sz="4" w:space="0" w:color="auto"/>
            </w:tcBorders>
            <w:vAlign w:val="center"/>
          </w:tcPr>
          <w:p w14:paraId="1A4E80DF" w14:textId="77777777" w:rsidR="00D73542" w:rsidRPr="00074255" w:rsidRDefault="00D73542"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Which gender do you feel you belong to?</w:t>
            </w:r>
          </w:p>
          <w:p w14:paraId="6842AFE5" w14:textId="5D37BC89" w:rsidR="00D73542" w:rsidRPr="00074255" w:rsidRDefault="00630770"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Female □ Male □ Prefer self-identification as: _____________ □ Not specified</w:t>
            </w:r>
          </w:p>
        </w:tc>
        <w:tc>
          <w:tcPr>
            <w:tcW w:w="2523" w:type="dxa"/>
            <w:tcBorders>
              <w:top w:val="single" w:sz="8" w:space="0" w:color="000000" w:themeColor="text1"/>
              <w:bottom w:val="single" w:sz="4" w:space="0" w:color="auto"/>
              <w:right w:val="nil"/>
            </w:tcBorders>
          </w:tcPr>
          <w:p w14:paraId="6162C958" w14:textId="77777777" w:rsidR="00D73542" w:rsidRPr="00074255" w:rsidRDefault="00D73542"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6E1886" w:rsidRPr="00261442" w14:paraId="1B660338"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val="restart"/>
            <w:tcBorders>
              <w:top w:val="single" w:sz="4" w:space="0" w:color="auto"/>
              <w:right w:val="nil"/>
            </w:tcBorders>
          </w:tcPr>
          <w:p w14:paraId="43287B6A" w14:textId="08EDC479" w:rsidR="006E1886" w:rsidRPr="00074255" w:rsidRDefault="008523FE" w:rsidP="008523FE">
            <w:pPr>
              <w:rPr>
                <w:sz w:val="20"/>
                <w:szCs w:val="20"/>
                <w:lang w:val="en-US"/>
              </w:rPr>
            </w:pPr>
            <w:bookmarkStart w:id="14" w:name="_Hlk192240018"/>
            <w:r w:rsidRPr="00074255">
              <w:rPr>
                <w:sz w:val="20"/>
                <w:szCs w:val="20"/>
                <w:lang w:val="en-US"/>
              </w:rPr>
              <w:t>F</w:t>
            </w:r>
            <w:r w:rsidR="006E1886" w:rsidRPr="00074255">
              <w:rPr>
                <w:sz w:val="20"/>
                <w:szCs w:val="20"/>
                <w:lang w:val="en-US"/>
              </w:rPr>
              <w:t>: Vaping/Smoking behavior</w:t>
            </w:r>
            <w:bookmarkEnd w:id="14"/>
          </w:p>
        </w:tc>
        <w:tc>
          <w:tcPr>
            <w:tcW w:w="1819" w:type="dxa"/>
            <w:tcBorders>
              <w:top w:val="single" w:sz="4" w:space="0" w:color="auto"/>
              <w:left w:val="nil"/>
              <w:bottom w:val="single" w:sz="4" w:space="0" w:color="auto"/>
              <w:right w:val="nil"/>
            </w:tcBorders>
          </w:tcPr>
          <w:p w14:paraId="5F501296" w14:textId="09FDC76F" w:rsidR="006E1886" w:rsidRPr="00074255" w:rsidRDefault="006E1886" w:rsidP="008523FE">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Vaping/Smoking behavior 12-month prevalence</w:t>
            </w:r>
          </w:p>
        </w:tc>
        <w:tc>
          <w:tcPr>
            <w:tcW w:w="1048" w:type="dxa"/>
            <w:tcBorders>
              <w:top w:val="single" w:sz="4" w:space="0" w:color="auto"/>
              <w:left w:val="nil"/>
              <w:bottom w:val="single" w:sz="4" w:space="0" w:color="auto"/>
              <w:right w:val="nil"/>
            </w:tcBorders>
            <w:vAlign w:val="center"/>
          </w:tcPr>
          <w:p w14:paraId="327D1F9D" w14:textId="585EDEAC" w:rsidR="006E1886" w:rsidRPr="00074255" w:rsidRDefault="006E1886" w:rsidP="008523FE">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7002" w:type="dxa"/>
            <w:tcBorders>
              <w:top w:val="single" w:sz="4" w:space="0" w:color="auto"/>
              <w:left w:val="nil"/>
              <w:bottom w:val="single" w:sz="4" w:space="0" w:color="auto"/>
              <w:right w:val="nil"/>
            </w:tcBorders>
            <w:vAlign w:val="center"/>
          </w:tcPr>
          <w:p w14:paraId="714C31E1" w14:textId="77777777" w:rsidR="006E1886" w:rsidRPr="00074255" w:rsidRDefault="006E1886" w:rsidP="79E8FED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b/>
                <w:bCs/>
                <w:sz w:val="20"/>
                <w:szCs w:val="20"/>
                <w:lang w:val="en-US"/>
              </w:rPr>
              <w:t xml:space="preserve">Which of the following products have you smoked in the last 12 months? (multiple choice possible) </w:t>
            </w:r>
          </w:p>
          <w:p w14:paraId="0419E7EB" w14:textId="7C1AECB5" w:rsidR="006E1886" w:rsidRPr="00074255" w:rsidRDefault="006E1886" w:rsidP="79E8FED6">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Cigarettes □ (Disposable) vapes / vape (e.g.: Elf Bar 600) □ E-cigarettes (reusable / refillable, e.g. with tank) □ Water pipe / shisha □ Tobacco heater (e.g. IQOS, Glo) □ Cigars, cigarillos □ Pipe □ None of the above</w:t>
            </w:r>
          </w:p>
        </w:tc>
        <w:tc>
          <w:tcPr>
            <w:tcW w:w="2523" w:type="dxa"/>
            <w:tcBorders>
              <w:top w:val="single" w:sz="4" w:space="0" w:color="auto"/>
              <w:left w:val="nil"/>
              <w:bottom w:val="nil"/>
              <w:right w:val="nil"/>
            </w:tcBorders>
          </w:tcPr>
          <w:p w14:paraId="36B4643D" w14:textId="4F95B9D2" w:rsidR="006E1886" w:rsidRPr="00074255" w:rsidRDefault="006E188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b/>
                <w:bCs/>
                <w:sz w:val="20"/>
                <w:szCs w:val="20"/>
                <w:lang w:val="en-US"/>
              </w:rPr>
              <w:t xml:space="preserve">Adaptation of </w:t>
            </w:r>
            <w:proofErr w:type="spellStart"/>
            <w:r w:rsidRPr="00074255">
              <w:rPr>
                <w:b/>
                <w:bCs/>
                <w:sz w:val="20"/>
                <w:szCs w:val="20"/>
                <w:lang w:val="en-US"/>
              </w:rPr>
              <w:t>KiGGs</w:t>
            </w:r>
            <w:proofErr w:type="spellEnd"/>
            <w:r w:rsidRPr="00074255">
              <w:rPr>
                <w:b/>
                <w:bCs/>
                <w:sz w:val="20"/>
                <w:szCs w:val="20"/>
                <w:lang w:val="en-US"/>
              </w:rPr>
              <w:t xml:space="preserve"> wave 1 (inclusion of further product categories) </w:t>
            </w:r>
            <w:r w:rsidRPr="00074255">
              <w:rPr>
                <w:b/>
                <w:bCs/>
                <w:sz w:val="20"/>
                <w:szCs w:val="20"/>
                <w:lang w:val="en-US"/>
              </w:rPr>
              <w:fldChar w:fldCharType="begin"/>
            </w:r>
            <w:r w:rsidRPr="00074255">
              <w:rPr>
                <w:b/>
                <w:bCs/>
                <w:sz w:val="20"/>
                <w:szCs w:val="20"/>
                <w:lang w:val="en-US"/>
              </w:rPr>
              <w:instrText xml:space="preserve"> ADDIN ZOTERO_ITEM CSL_CITATION {"citationID":"IoCVzoIu","properties":{"formattedCitation":"[21, 33]","plainCitation":"[21, 33]","noteIndex":0},"citationItems":[{"id":6857,"uris":["http://zotero.org/users/9898164/items/C4TZI5KI"],"itemData":{"id":6857,"type":"article-journal","abstract":"Zu Beginn des 21. Jahrhunderts hat sich das Rauchen von Wasserpfeifen (Shishas) weltweit zu einem neuen Jugendtrend entwickelt. Obwohl auch diese Art des Tabakkonsums der Gesundheit erheblich schadet, existieren in Deutschland nur wenige Studien hierzu.","container-title":"Bundesgesundheitsblatt - Gesundheitsforschung - Gesundheitsschutz","DOI":"10.1007/s00103-015-2128-3","ISSN":"1437-1588","issue":"4","journalAbbreviation":"Bundesgesundheitsbl.","language":"de","page":"467-473","source":"Springer Link","title":"Wasserpfeifenkonsum (Shisha-Rauchen) bei Jugendlichen in Deutschland","volume":"58","author":[{"family":"Kuntz","given":"Benjamin"},{"family":"Lampert","given":"T."},{"literal":"KiGGS Study Group"}],"issued":{"date-parts":[["2015",4,1]]}}},{"id":6038,"uris":["http://zotero.org/users/9898164/items/QWLKL2FP"],"itemData":{"id":6038,"type":"article-journal","abstract":"Analysiert wird der Tabak- und Alkoholkonsum von Jugendlichen in Deutschland. Neben der aktuellen Situation werden auch zeitliche Entwicklungen und Trends berichtet. Als Datenbasis dient die erste Folgebefragung der Studie zur Gesundheit von Kindern und Jugendlichen in Deutschland (KiGGS Welle 1), die in den Jahren 2009 bis 2012 durchgeführt wurde. Einbezogen wurden alle Mädchen und Jungen im Alter von 11 bis 17 Jahren (n = 5258). Die Ergebnisse zeigen, dass aktuell 12,0 % der 11- bis 17-jährigen Jugendlichen in Deutschland rauchen. Darin eingeschlossen sind 5,4 % der Jugendlichen, die täglich rauchen. Ein riskanter Alkoholkonsum (AUDIT-C-Gesamtwert) ist bei 15,8 % der Heranwachsenden festzustellen, regelmäßiges Rauschtrinken (mindestens einmal im Monat 6 oder mehr alkoholische Getränke bei einer Gelegenheit) bei 11,5 %. Zwischen den Geschlechtern sind in Bezug auf die meisten Indikatoren keine signifikanten Unterschiede festzustellen. Lediglich bei den 14- bis 17-Jährigen zeigt sich, dass Jungen häufiger als Mädchen zu regelmäßigem Rauschtrinken neigen (23,1 vs. 16,5 %, p","DOI":"10.25646/1821","language":"ger","note":"Accepted: 2018-05-07T17:43:47Z\npublisher: Robert Koch-Institut, Epidemiologie und Gesundheitsberichterstattung","source":"edoc.rki.de","title":"Tabak- und Alkoholkonsum bei 11- bis 17-jährigen Jugendlichen","URL":"https://edoc.rki.de/handle/176904/1896","author":[{"family":"Lampert","given":"Thomas"},{"family":"Kuntz","given":"Benjamin"}],"accessed":{"date-parts":[["2023",10,24]]},"issued":{"date-parts":[["2014",6,21]]}}}],"schema":"https://github.com/citation-style-language/schema/raw/master/csl-citation.json"} </w:instrText>
            </w:r>
            <w:r w:rsidRPr="00074255">
              <w:rPr>
                <w:b/>
                <w:bCs/>
                <w:sz w:val="20"/>
                <w:szCs w:val="20"/>
                <w:lang w:val="en-US"/>
              </w:rPr>
              <w:fldChar w:fldCharType="separate"/>
            </w:r>
            <w:r w:rsidRPr="00074255">
              <w:rPr>
                <w:sz w:val="20"/>
                <w:szCs w:val="20"/>
                <w:lang w:val="en-US"/>
              </w:rPr>
              <w:t>[21, 33]</w:t>
            </w:r>
            <w:r w:rsidRPr="00074255">
              <w:rPr>
                <w:b/>
                <w:bCs/>
                <w:sz w:val="20"/>
                <w:szCs w:val="20"/>
                <w:lang w:val="en-US"/>
              </w:rPr>
              <w:fldChar w:fldCharType="end"/>
            </w:r>
          </w:p>
        </w:tc>
      </w:tr>
      <w:tr w:rsidR="006E1886" w:rsidRPr="00261442" w14:paraId="75D792D2"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bottom w:val="single" w:sz="4" w:space="0" w:color="auto"/>
            </w:tcBorders>
          </w:tcPr>
          <w:p w14:paraId="30C6F129" w14:textId="77777777" w:rsidR="006E1886" w:rsidRPr="00074255" w:rsidRDefault="006E1886" w:rsidP="008523FE">
            <w:pPr>
              <w:rPr>
                <w:sz w:val="20"/>
                <w:szCs w:val="20"/>
                <w:lang w:val="en-US"/>
              </w:rPr>
            </w:pPr>
          </w:p>
        </w:tc>
        <w:tc>
          <w:tcPr>
            <w:tcW w:w="1819" w:type="dxa"/>
            <w:tcBorders>
              <w:top w:val="single" w:sz="4" w:space="0" w:color="auto"/>
              <w:left w:val="none" w:sz="8" w:space="0" w:color="FFFFFF" w:themeColor="background1"/>
              <w:bottom w:val="single" w:sz="4" w:space="0" w:color="auto"/>
              <w:right w:val="none" w:sz="8" w:space="0" w:color="FFFFFF" w:themeColor="background1"/>
            </w:tcBorders>
          </w:tcPr>
          <w:p w14:paraId="758AFC01" w14:textId="12C9C019" w:rsidR="006E1886" w:rsidRPr="00074255" w:rsidRDefault="006E1886" w:rsidP="008523FE">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Current/Regular Vaping/Smoking</w:t>
            </w:r>
          </w:p>
        </w:tc>
        <w:tc>
          <w:tcPr>
            <w:tcW w:w="1048" w:type="dxa"/>
            <w:tcBorders>
              <w:top w:val="single" w:sz="4" w:space="0" w:color="auto"/>
              <w:left w:val="none" w:sz="8" w:space="0" w:color="FFFFFF" w:themeColor="background1"/>
              <w:bottom w:val="single" w:sz="4" w:space="0" w:color="auto"/>
              <w:right w:val="none" w:sz="8" w:space="0" w:color="FFFFFF" w:themeColor="background1"/>
            </w:tcBorders>
            <w:vAlign w:val="center"/>
          </w:tcPr>
          <w:p w14:paraId="62D643DF" w14:textId="51624779" w:rsidR="006E1886" w:rsidRPr="00074255" w:rsidRDefault="006E1886" w:rsidP="008523FE">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2" w:type="dxa"/>
            <w:tcBorders>
              <w:top w:val="single" w:sz="4" w:space="0" w:color="auto"/>
              <w:left w:val="none" w:sz="8" w:space="0" w:color="FFFFFF" w:themeColor="background1"/>
              <w:bottom w:val="single" w:sz="4" w:space="0" w:color="auto"/>
              <w:right w:val="nil"/>
            </w:tcBorders>
            <w:vAlign w:val="center"/>
          </w:tcPr>
          <w:p w14:paraId="2BCC2770" w14:textId="77777777" w:rsidR="006E1886" w:rsidRPr="00074255" w:rsidRDefault="006E1886" w:rsidP="79E8FED6">
            <w:pPr>
              <w:spacing w:line="240" w:lineRule="auto"/>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sz w:val="20"/>
                <w:szCs w:val="20"/>
                <w:lang w:val="en-US"/>
              </w:rPr>
              <w:t>How often do you currently smoke the products mentioned?</w:t>
            </w:r>
          </w:p>
          <w:p w14:paraId="1687DC57" w14:textId="77777777" w:rsidR="006E1886" w:rsidRPr="00074255" w:rsidRDefault="006E1886" w:rsidP="79E8FED6">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Cigarettes □ (Disposable) vapes / vape (e.g.: Elf Bar 600) □ E-cigarettes (reusable / refillable, e.g. with tank) □ Water pipe / shisha □ Tobacco heater (e.g. IQOS, Glo) □ Cigars, cigarillos □ Pipe</w:t>
            </w:r>
          </w:p>
          <w:p w14:paraId="145E2DF3" w14:textId="77777777" w:rsidR="006E1886" w:rsidRPr="00074255" w:rsidRDefault="006E1886" w:rsidP="79E8FED6">
            <w:pPr>
              <w:spacing w:line="240" w:lineRule="auto"/>
              <w:ind w:left="708"/>
              <w:cnfStyle w:val="000000100000" w:firstRow="0" w:lastRow="0" w:firstColumn="0" w:lastColumn="0" w:oddVBand="0" w:evenVBand="0" w:oddHBand="1" w:evenHBand="0" w:firstRowFirstColumn="0" w:firstRowLastColumn="0" w:lastRowFirstColumn="0" w:lastRowLastColumn="0"/>
              <w:rPr>
                <w:i/>
                <w:iCs/>
                <w:sz w:val="20"/>
                <w:szCs w:val="20"/>
                <w:lang w:val="en-US"/>
              </w:rPr>
            </w:pPr>
          </w:p>
          <w:p w14:paraId="598E7BBE" w14:textId="77777777" w:rsidR="006E1886" w:rsidRPr="00074255" w:rsidRDefault="006E1886" w:rsidP="79E8FED6">
            <w:pPr>
              <w:spacing w:line="240" w:lineRule="auto"/>
              <w:ind w:left="708"/>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i/>
                <w:iCs/>
                <w:sz w:val="20"/>
                <w:szCs w:val="20"/>
                <w:lang w:val="en-US"/>
              </w:rPr>
              <w:t>Scale for each product</w:t>
            </w:r>
          </w:p>
          <w:p w14:paraId="4D0DD45A" w14:textId="27201B3E" w:rsidR="006E1886" w:rsidRPr="00074255" w:rsidRDefault="006E1886" w:rsidP="009C2ACD">
            <w:pPr>
              <w:spacing w:line="240" w:lineRule="auto"/>
              <w:ind w:left="708"/>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sz w:val="20"/>
                <w:szCs w:val="20"/>
                <w:lang w:val="en-US"/>
              </w:rPr>
              <w:t>Not at all □ Less than once a week □ Once a week □ Several times a week □ Daily</w:t>
            </w:r>
          </w:p>
        </w:tc>
        <w:tc>
          <w:tcPr>
            <w:tcW w:w="2523" w:type="dxa"/>
            <w:tcBorders>
              <w:top w:val="nil"/>
              <w:left w:val="nil"/>
              <w:bottom w:val="single" w:sz="4" w:space="0" w:color="auto"/>
              <w:right w:val="nil"/>
            </w:tcBorders>
          </w:tcPr>
          <w:p w14:paraId="1302D71D" w14:textId="34DFCCBC" w:rsidR="006E1886" w:rsidRPr="00074255" w:rsidRDefault="006E188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D73542" w:rsidRPr="00261442" w14:paraId="2ABAD80C"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tcBorders>
              <w:top w:val="single" w:sz="4" w:space="0" w:color="auto"/>
              <w:left w:val="nil"/>
              <w:bottom w:val="single" w:sz="4" w:space="0" w:color="auto"/>
              <w:right w:val="nil"/>
            </w:tcBorders>
          </w:tcPr>
          <w:p w14:paraId="17B2987D" w14:textId="410F520F" w:rsidR="00D73542" w:rsidRPr="00074255" w:rsidRDefault="008523FE" w:rsidP="008523FE">
            <w:pPr>
              <w:rPr>
                <w:sz w:val="20"/>
                <w:szCs w:val="20"/>
                <w:lang w:val="en-US"/>
              </w:rPr>
            </w:pPr>
            <w:bookmarkStart w:id="15" w:name="_Hlk192240023"/>
            <w:r w:rsidRPr="00074255">
              <w:rPr>
                <w:sz w:val="20"/>
                <w:szCs w:val="20"/>
                <w:lang w:val="en-US"/>
              </w:rPr>
              <w:t>G: Social determinants of health</w:t>
            </w:r>
            <w:bookmarkEnd w:id="15"/>
          </w:p>
        </w:tc>
        <w:tc>
          <w:tcPr>
            <w:tcW w:w="1819" w:type="dxa"/>
            <w:tcBorders>
              <w:top w:val="single" w:sz="4" w:space="0" w:color="auto"/>
              <w:left w:val="nil"/>
              <w:bottom w:val="single" w:sz="8" w:space="0" w:color="000000" w:themeColor="text1"/>
              <w:right w:val="nil"/>
            </w:tcBorders>
          </w:tcPr>
          <w:p w14:paraId="3B22E5D7" w14:textId="3729D097" w:rsidR="00D73542" w:rsidRPr="00074255" w:rsidRDefault="00D73542" w:rsidP="008523FE">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Social determinants of health</w:t>
            </w:r>
          </w:p>
        </w:tc>
        <w:tc>
          <w:tcPr>
            <w:tcW w:w="1048" w:type="dxa"/>
            <w:tcBorders>
              <w:top w:val="single" w:sz="4" w:space="0" w:color="auto"/>
              <w:left w:val="nil"/>
              <w:bottom w:val="single" w:sz="8" w:space="0" w:color="000000" w:themeColor="text1"/>
              <w:right w:val="nil"/>
            </w:tcBorders>
            <w:vAlign w:val="center"/>
          </w:tcPr>
          <w:p w14:paraId="1DF27357" w14:textId="77777777" w:rsidR="00D73542" w:rsidRPr="00074255" w:rsidRDefault="00D73542" w:rsidP="008523FE">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002" w:type="dxa"/>
            <w:tcBorders>
              <w:top w:val="single" w:sz="4" w:space="0" w:color="auto"/>
              <w:left w:val="nil"/>
              <w:bottom w:val="single" w:sz="8" w:space="0" w:color="000000" w:themeColor="text1"/>
              <w:right w:val="nil"/>
            </w:tcBorders>
            <w:vAlign w:val="center"/>
          </w:tcPr>
          <w:p w14:paraId="3EB1315F" w14:textId="697FE146" w:rsidR="00D73542" w:rsidRPr="00074255" w:rsidRDefault="00D73542" w:rsidP="79E8FED6">
            <w:pPr>
              <w:spacing w:line="240" w:lineRule="auto"/>
              <w:jc w:val="both"/>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 xml:space="preserve">The used measures will be published as part of a separate manuscript. </w:t>
            </w:r>
          </w:p>
        </w:tc>
        <w:tc>
          <w:tcPr>
            <w:tcW w:w="2523" w:type="dxa"/>
            <w:tcBorders>
              <w:top w:val="single" w:sz="4" w:space="0" w:color="auto"/>
              <w:left w:val="nil"/>
              <w:bottom w:val="single" w:sz="8" w:space="0" w:color="000000" w:themeColor="text1"/>
              <w:right w:val="nil"/>
            </w:tcBorders>
          </w:tcPr>
          <w:p w14:paraId="639AB157" w14:textId="77777777" w:rsidR="00D73542" w:rsidRPr="00074255" w:rsidRDefault="00D73542"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p>
        </w:tc>
      </w:tr>
      <w:tr w:rsidR="79E8FED6" w:rsidRPr="00074255" w14:paraId="7BD08FE2"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val="restart"/>
            <w:tcBorders>
              <w:top w:val="single" w:sz="4" w:space="0" w:color="auto"/>
              <w:left w:val="nil"/>
              <w:bottom w:val="nil"/>
              <w:right w:val="nil"/>
            </w:tcBorders>
          </w:tcPr>
          <w:p w14:paraId="5FBBE4C4" w14:textId="0BC20F32" w:rsidR="6BE88C6D" w:rsidRPr="00074255" w:rsidRDefault="008523FE" w:rsidP="008523FE">
            <w:pPr>
              <w:rPr>
                <w:sz w:val="20"/>
                <w:szCs w:val="20"/>
                <w:lang w:val="en-US"/>
              </w:rPr>
            </w:pPr>
            <w:bookmarkStart w:id="16" w:name="_Hlk192240340"/>
            <w:r w:rsidRPr="00074255">
              <w:rPr>
                <w:sz w:val="20"/>
                <w:szCs w:val="20"/>
                <w:lang w:val="en-US"/>
              </w:rPr>
              <w:t>H</w:t>
            </w:r>
            <w:r w:rsidR="5E03F2EF" w:rsidRPr="00074255">
              <w:rPr>
                <w:sz w:val="20"/>
                <w:szCs w:val="20"/>
                <w:lang w:val="en-US"/>
              </w:rPr>
              <w:t xml:space="preserve">: Organizational information/Adherence </w:t>
            </w:r>
            <w:r w:rsidR="002B5C63" w:rsidRPr="00074255">
              <w:rPr>
                <w:sz w:val="20"/>
                <w:szCs w:val="20"/>
                <w:lang w:val="en-US"/>
              </w:rPr>
              <w:t>b</w:t>
            </w:r>
            <w:r w:rsidR="5E03F2EF" w:rsidRPr="00074255">
              <w:rPr>
                <w:sz w:val="20"/>
                <w:szCs w:val="20"/>
                <w:lang w:val="en-US"/>
              </w:rPr>
              <w:t>ooster</w:t>
            </w:r>
            <w:bookmarkEnd w:id="16"/>
          </w:p>
        </w:tc>
        <w:tc>
          <w:tcPr>
            <w:tcW w:w="1819" w:type="dxa"/>
            <w:tcBorders>
              <w:top w:val="single" w:sz="8" w:space="0" w:color="000000" w:themeColor="text1"/>
              <w:left w:val="nil"/>
              <w:bottom w:val="single" w:sz="4" w:space="0" w:color="auto"/>
              <w:right w:val="nil"/>
            </w:tcBorders>
          </w:tcPr>
          <w:p w14:paraId="62701762" w14:textId="0AD872BF" w:rsidR="79E8FED6" w:rsidRPr="00074255" w:rsidRDefault="7A5E576F"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xml:space="preserve">Booster </w:t>
            </w:r>
            <w:r w:rsidR="003E20F8" w:rsidRPr="00074255">
              <w:rPr>
                <w:sz w:val="20"/>
                <w:szCs w:val="20"/>
                <w:lang w:val="en-US"/>
              </w:rPr>
              <w:t>u</w:t>
            </w:r>
            <w:r w:rsidRPr="00074255">
              <w:rPr>
                <w:sz w:val="20"/>
                <w:szCs w:val="20"/>
                <w:lang w:val="en-US"/>
              </w:rPr>
              <w:t>nit</w:t>
            </w:r>
          </w:p>
        </w:tc>
        <w:tc>
          <w:tcPr>
            <w:tcW w:w="1048" w:type="dxa"/>
            <w:tcBorders>
              <w:top w:val="single" w:sz="8" w:space="0" w:color="000000" w:themeColor="text1"/>
              <w:left w:val="nil"/>
              <w:bottom w:val="single" w:sz="4" w:space="0" w:color="auto"/>
              <w:right w:val="nil"/>
            </w:tcBorders>
            <w:vAlign w:val="center"/>
          </w:tcPr>
          <w:p w14:paraId="65CC87D2" w14:textId="3A6BAED9" w:rsidR="79E8FED6" w:rsidRPr="00074255" w:rsidRDefault="79E8FED6" w:rsidP="008523FE">
            <w:pPr>
              <w:spacing w:line="360" w:lineRule="auto"/>
              <w:ind w:right="191"/>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7002" w:type="dxa"/>
            <w:tcBorders>
              <w:top w:val="single" w:sz="8" w:space="0" w:color="000000" w:themeColor="text1"/>
              <w:left w:val="nil"/>
              <w:bottom w:val="single" w:sz="4" w:space="0" w:color="auto"/>
              <w:right w:val="nil"/>
            </w:tcBorders>
            <w:vAlign w:val="center"/>
          </w:tcPr>
          <w:p w14:paraId="29AC5DE8"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ave you taught the booster unit?</w:t>
            </w:r>
          </w:p>
          <w:p w14:paraId="149B467A"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 xml:space="preserve">□ </w:t>
            </w:r>
            <w:proofErr w:type="spellStart"/>
            <w:r w:rsidRPr="00074255">
              <w:rPr>
                <w:sz w:val="20"/>
                <w:szCs w:val="20"/>
              </w:rPr>
              <w:t>yes</w:t>
            </w:r>
            <w:proofErr w:type="spellEnd"/>
          </w:p>
          <w:p w14:paraId="526C7B54" w14:textId="081057C6"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sz w:val="20"/>
                <w:szCs w:val="20"/>
              </w:rPr>
              <w:t xml:space="preserve">□ </w:t>
            </w:r>
            <w:proofErr w:type="spellStart"/>
            <w:r w:rsidRPr="00074255">
              <w:rPr>
                <w:sz w:val="20"/>
                <w:szCs w:val="20"/>
              </w:rPr>
              <w:t>no</w:t>
            </w:r>
            <w:proofErr w:type="spellEnd"/>
          </w:p>
        </w:tc>
        <w:tc>
          <w:tcPr>
            <w:tcW w:w="2523" w:type="dxa"/>
            <w:tcBorders>
              <w:top w:val="single" w:sz="8" w:space="0" w:color="000000" w:themeColor="text1"/>
              <w:left w:val="nil"/>
              <w:bottom w:val="single" w:sz="4" w:space="0" w:color="auto"/>
              <w:right w:val="nil"/>
            </w:tcBorders>
          </w:tcPr>
          <w:p w14:paraId="3E4EDF04" w14:textId="77777777" w:rsidR="79E8FED6" w:rsidRPr="00074255" w:rsidRDefault="79E8FED6" w:rsidP="79E8FED6">
            <w:pPr>
              <w:spacing w:line="360" w:lineRule="auto"/>
              <w:ind w:left="2540"/>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79E8FED6" w:rsidRPr="00261442" w14:paraId="2408A98F"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01F07542" w14:textId="77777777" w:rsidR="00E92D82" w:rsidRPr="00074255" w:rsidRDefault="00E92D82" w:rsidP="008523FE">
            <w:pPr>
              <w:rPr>
                <w:sz w:val="20"/>
                <w:szCs w:val="20"/>
              </w:rPr>
            </w:pPr>
          </w:p>
        </w:tc>
        <w:tc>
          <w:tcPr>
            <w:tcW w:w="1819" w:type="dxa"/>
            <w:tcBorders>
              <w:top w:val="single" w:sz="4" w:space="0" w:color="auto"/>
              <w:left w:val="nil"/>
              <w:bottom w:val="single" w:sz="4" w:space="0" w:color="auto"/>
              <w:right w:val="nil"/>
            </w:tcBorders>
          </w:tcPr>
          <w:p w14:paraId="00D3AB96" w14:textId="4F7A95D4" w:rsidR="79E8FED6" w:rsidRPr="00074255" w:rsidRDefault="7A5E576F"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Time of filling in survey</w:t>
            </w:r>
          </w:p>
        </w:tc>
        <w:tc>
          <w:tcPr>
            <w:tcW w:w="1048" w:type="dxa"/>
            <w:tcBorders>
              <w:top w:val="single" w:sz="4" w:space="0" w:color="auto"/>
              <w:left w:val="nil"/>
              <w:bottom w:val="single" w:sz="4" w:space="0" w:color="auto"/>
              <w:right w:val="nil"/>
            </w:tcBorders>
            <w:vAlign w:val="center"/>
          </w:tcPr>
          <w:p w14:paraId="637FA588" w14:textId="29FF359A" w:rsidR="79E8FED6" w:rsidRPr="00074255" w:rsidRDefault="79E8FED6" w:rsidP="008523FE">
            <w:pPr>
              <w:spacing w:line="360" w:lineRule="auto"/>
              <w:ind w:right="191"/>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4913941C"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When are you filling out this questionnaire?</w:t>
            </w:r>
          </w:p>
          <w:p w14:paraId="63EBA2DE"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right after having taught the booster teaching unit</w:t>
            </w:r>
          </w:p>
          <w:p w14:paraId="041A8B2C"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a few days after having taught the booster unit</w:t>
            </w:r>
          </w:p>
          <w:p w14:paraId="6531B862" w14:textId="19382F09"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while the study team is teaching the booster unit</w:t>
            </w:r>
          </w:p>
          <w:p w14:paraId="0A7D608F" w14:textId="1609FD12"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after the study team taught the booster unit</w:t>
            </w:r>
          </w:p>
        </w:tc>
        <w:tc>
          <w:tcPr>
            <w:tcW w:w="2523" w:type="dxa"/>
            <w:tcBorders>
              <w:top w:val="single" w:sz="4" w:space="0" w:color="auto"/>
              <w:left w:val="nil"/>
              <w:bottom w:val="single" w:sz="4" w:space="0" w:color="auto"/>
              <w:right w:val="nil"/>
            </w:tcBorders>
          </w:tcPr>
          <w:p w14:paraId="13313940" w14:textId="77777777" w:rsidR="79E8FED6" w:rsidRPr="00074255" w:rsidRDefault="79E8FED6" w:rsidP="79E8FED6">
            <w:pPr>
              <w:spacing w:line="360" w:lineRule="auto"/>
              <w:ind w:left="2540"/>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261442" w14:paraId="016D30D8"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189949A4" w14:textId="77777777" w:rsidR="00E92D82" w:rsidRPr="00074255" w:rsidRDefault="00E92D82" w:rsidP="008523FE">
            <w:pPr>
              <w:rPr>
                <w:sz w:val="20"/>
                <w:szCs w:val="20"/>
                <w:lang w:val="en-US"/>
              </w:rPr>
            </w:pPr>
          </w:p>
        </w:tc>
        <w:tc>
          <w:tcPr>
            <w:tcW w:w="1819" w:type="dxa"/>
            <w:tcBorders>
              <w:top w:val="single" w:sz="4" w:space="0" w:color="auto"/>
              <w:left w:val="nil"/>
              <w:bottom w:val="single" w:sz="4" w:space="0" w:color="auto"/>
              <w:right w:val="nil"/>
            </w:tcBorders>
          </w:tcPr>
          <w:p w14:paraId="3F995DF0" w14:textId="28088A73" w:rsidR="79E8FED6" w:rsidRPr="00074255" w:rsidRDefault="7A5E576F"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Intro</w:t>
            </w:r>
          </w:p>
        </w:tc>
        <w:tc>
          <w:tcPr>
            <w:tcW w:w="1048" w:type="dxa"/>
            <w:tcBorders>
              <w:top w:val="single" w:sz="4" w:space="0" w:color="auto"/>
              <w:left w:val="nil"/>
              <w:bottom w:val="single" w:sz="4" w:space="0" w:color="auto"/>
              <w:right w:val="nil"/>
            </w:tcBorders>
            <w:vAlign w:val="center"/>
          </w:tcPr>
          <w:p w14:paraId="47BE997E" w14:textId="5CDEB883" w:rsidR="79E8FED6" w:rsidRPr="00074255" w:rsidRDefault="003E20F8" w:rsidP="008523FE">
            <w:pPr>
              <w:spacing w:line="360" w:lineRule="auto"/>
              <w:ind w:right="191"/>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39E0A359" w14:textId="6AB438D0"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The following questions relate to the teaching program you implemented.</w:t>
            </w:r>
          </w:p>
        </w:tc>
        <w:tc>
          <w:tcPr>
            <w:tcW w:w="2523" w:type="dxa"/>
            <w:tcBorders>
              <w:top w:val="single" w:sz="4" w:space="0" w:color="auto"/>
              <w:left w:val="nil"/>
              <w:bottom w:val="single" w:sz="4" w:space="0" w:color="auto"/>
              <w:right w:val="nil"/>
            </w:tcBorders>
          </w:tcPr>
          <w:p w14:paraId="29C8A075" w14:textId="77777777" w:rsidR="79E8FED6" w:rsidRPr="00074255" w:rsidRDefault="79E8FED6" w:rsidP="79E8FED6">
            <w:pPr>
              <w:spacing w:line="360" w:lineRule="auto"/>
              <w:ind w:left="2540"/>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79E8FED6" w:rsidRPr="00261442" w14:paraId="622F5FE8"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59B54985" w14:textId="77777777" w:rsidR="00E92D82" w:rsidRPr="00074255" w:rsidRDefault="00E92D82" w:rsidP="008523FE">
            <w:pPr>
              <w:rPr>
                <w:sz w:val="20"/>
                <w:szCs w:val="20"/>
                <w:lang w:val="en-US"/>
              </w:rPr>
            </w:pPr>
          </w:p>
        </w:tc>
        <w:tc>
          <w:tcPr>
            <w:tcW w:w="1819" w:type="dxa"/>
            <w:tcBorders>
              <w:top w:val="single" w:sz="4" w:space="0" w:color="auto"/>
              <w:left w:val="nil"/>
              <w:bottom w:val="single" w:sz="4" w:space="0" w:color="auto"/>
              <w:right w:val="nil"/>
            </w:tcBorders>
          </w:tcPr>
          <w:p w14:paraId="5C5B86A6" w14:textId="231D1144" w:rsidR="79E8FED6" w:rsidRPr="00074255" w:rsidRDefault="7A5E576F"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Number of days</w:t>
            </w:r>
          </w:p>
        </w:tc>
        <w:tc>
          <w:tcPr>
            <w:tcW w:w="1048" w:type="dxa"/>
            <w:tcBorders>
              <w:top w:val="single" w:sz="4" w:space="0" w:color="auto"/>
              <w:left w:val="nil"/>
              <w:bottom w:val="single" w:sz="4" w:space="0" w:color="auto"/>
              <w:right w:val="nil"/>
            </w:tcBorders>
            <w:vAlign w:val="center"/>
          </w:tcPr>
          <w:p w14:paraId="5B444FF8" w14:textId="2D2C2EC7" w:rsidR="79E8FED6" w:rsidRPr="00074255" w:rsidRDefault="79E8FED6" w:rsidP="008523FE">
            <w:pPr>
              <w:spacing w:line="360" w:lineRule="auto"/>
              <w:ind w:right="191"/>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6AF1317F" w14:textId="77777777" w:rsidR="79E8FED6" w:rsidRPr="00074255" w:rsidRDefault="7A5E576F"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The crafting in particular is time-consuming and can take longer than a school lesson. Did you carry out the program on one or more days?</w:t>
            </w:r>
          </w:p>
          <w:p w14:paraId="44DC0330"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one day</w:t>
            </w:r>
          </w:p>
          <w:p w14:paraId="11B3C5C0"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two days</w:t>
            </w:r>
          </w:p>
          <w:p w14:paraId="110D38E7" w14:textId="03242603"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sz w:val="20"/>
                <w:szCs w:val="20"/>
                <w:lang w:val="en-US"/>
              </w:rPr>
              <w:t>□ three days</w:t>
            </w:r>
          </w:p>
        </w:tc>
        <w:tc>
          <w:tcPr>
            <w:tcW w:w="2523" w:type="dxa"/>
            <w:tcBorders>
              <w:top w:val="single" w:sz="4" w:space="0" w:color="auto"/>
              <w:left w:val="nil"/>
              <w:bottom w:val="single" w:sz="4" w:space="0" w:color="auto"/>
              <w:right w:val="nil"/>
            </w:tcBorders>
          </w:tcPr>
          <w:p w14:paraId="2E21D394" w14:textId="77777777" w:rsidR="79E8FED6" w:rsidRPr="00074255" w:rsidRDefault="79E8FED6" w:rsidP="79E8FED6">
            <w:pPr>
              <w:spacing w:line="360" w:lineRule="auto"/>
              <w:ind w:left="2540"/>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3E20F8" w:rsidRPr="00074255" w14:paraId="08FCAB12"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69C8D464" w14:textId="77777777" w:rsidR="003E20F8" w:rsidRPr="00074255" w:rsidRDefault="003E20F8" w:rsidP="008523FE">
            <w:pPr>
              <w:rPr>
                <w:sz w:val="20"/>
                <w:szCs w:val="20"/>
                <w:lang w:val="en-US"/>
              </w:rPr>
            </w:pPr>
          </w:p>
        </w:tc>
        <w:tc>
          <w:tcPr>
            <w:tcW w:w="1819" w:type="dxa"/>
            <w:vMerge w:val="restart"/>
            <w:tcBorders>
              <w:top w:val="single" w:sz="4" w:space="0" w:color="auto"/>
              <w:left w:val="nil"/>
              <w:bottom w:val="nil"/>
              <w:right w:val="nil"/>
            </w:tcBorders>
          </w:tcPr>
          <w:p w14:paraId="52C35F54" w14:textId="4426C30F" w:rsidR="003E20F8" w:rsidRPr="00074255" w:rsidRDefault="003E20F8"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Date(s)</w:t>
            </w:r>
          </w:p>
        </w:tc>
        <w:tc>
          <w:tcPr>
            <w:tcW w:w="1048" w:type="dxa"/>
            <w:tcBorders>
              <w:top w:val="single" w:sz="4" w:space="0" w:color="auto"/>
              <w:left w:val="nil"/>
              <w:bottom w:val="single" w:sz="4" w:space="0" w:color="auto"/>
              <w:right w:val="nil"/>
            </w:tcBorders>
            <w:vAlign w:val="center"/>
          </w:tcPr>
          <w:p w14:paraId="59FA5C23" w14:textId="1E15E9B2" w:rsidR="003E20F8" w:rsidRPr="00074255" w:rsidRDefault="003E20F8" w:rsidP="008523FE">
            <w:pPr>
              <w:spacing w:line="360" w:lineRule="auto"/>
              <w:ind w:right="191"/>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3</w:t>
            </w:r>
          </w:p>
        </w:tc>
        <w:tc>
          <w:tcPr>
            <w:tcW w:w="7002" w:type="dxa"/>
            <w:tcBorders>
              <w:top w:val="single" w:sz="4" w:space="0" w:color="auto"/>
              <w:left w:val="nil"/>
              <w:bottom w:val="single" w:sz="4" w:space="0" w:color="auto"/>
              <w:right w:val="nil"/>
            </w:tcBorders>
            <w:vAlign w:val="center"/>
          </w:tcPr>
          <w:p w14:paraId="0525002C" w14:textId="77777777" w:rsidR="003E20F8" w:rsidRPr="00074255" w:rsidRDefault="003E20F8"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Please indicate here when you completed the program:</w:t>
            </w:r>
          </w:p>
          <w:p w14:paraId="574934D6" w14:textId="78767298" w:rsidR="003E20F8" w:rsidRPr="00074255" w:rsidRDefault="003E20F8"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___________________________________</w:t>
            </w:r>
          </w:p>
        </w:tc>
        <w:tc>
          <w:tcPr>
            <w:tcW w:w="2523" w:type="dxa"/>
            <w:tcBorders>
              <w:top w:val="single" w:sz="4" w:space="0" w:color="auto"/>
              <w:left w:val="nil"/>
              <w:bottom w:val="single" w:sz="4" w:space="0" w:color="auto"/>
              <w:right w:val="nil"/>
            </w:tcBorders>
          </w:tcPr>
          <w:p w14:paraId="7B0978F2" w14:textId="77777777" w:rsidR="003E20F8" w:rsidRPr="00074255" w:rsidRDefault="003E20F8" w:rsidP="79E8FED6">
            <w:pPr>
              <w:spacing w:line="360" w:lineRule="auto"/>
              <w:ind w:left="2540"/>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3E20F8" w:rsidRPr="00074255" w14:paraId="1ECF983C"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3A532483" w14:textId="77777777" w:rsidR="003E20F8" w:rsidRPr="00074255" w:rsidRDefault="003E20F8" w:rsidP="008523FE">
            <w:pPr>
              <w:rPr>
                <w:sz w:val="20"/>
                <w:szCs w:val="20"/>
              </w:rPr>
            </w:pPr>
          </w:p>
        </w:tc>
        <w:tc>
          <w:tcPr>
            <w:tcW w:w="1819" w:type="dxa"/>
            <w:vMerge/>
            <w:tcBorders>
              <w:top w:val="nil"/>
              <w:left w:val="nil"/>
              <w:bottom w:val="nil"/>
              <w:right w:val="nil"/>
            </w:tcBorders>
          </w:tcPr>
          <w:p w14:paraId="79E44371" w14:textId="77777777" w:rsidR="003E20F8" w:rsidRPr="00074255" w:rsidRDefault="003E20F8" w:rsidP="008523FE">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lang w:val="en-US"/>
              </w:rPr>
            </w:pPr>
          </w:p>
        </w:tc>
        <w:tc>
          <w:tcPr>
            <w:tcW w:w="1048" w:type="dxa"/>
            <w:tcBorders>
              <w:top w:val="single" w:sz="4" w:space="0" w:color="auto"/>
              <w:left w:val="nil"/>
              <w:bottom w:val="nil"/>
              <w:right w:val="nil"/>
            </w:tcBorders>
            <w:vAlign w:val="center"/>
          </w:tcPr>
          <w:p w14:paraId="02413952" w14:textId="77777777" w:rsidR="003E20F8" w:rsidRPr="00074255" w:rsidRDefault="003E20F8" w:rsidP="008523FE">
            <w:pPr>
              <w:spacing w:line="360" w:lineRule="auto"/>
              <w:ind w:right="191"/>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7002" w:type="dxa"/>
            <w:tcBorders>
              <w:top w:val="single" w:sz="4" w:space="0" w:color="auto"/>
              <w:left w:val="nil"/>
              <w:bottom w:val="nil"/>
              <w:right w:val="nil"/>
            </w:tcBorders>
            <w:vAlign w:val="center"/>
          </w:tcPr>
          <w:p w14:paraId="190145E7" w14:textId="3D4F2086" w:rsidR="003E20F8" w:rsidRPr="00074255" w:rsidRDefault="003E20F8" w:rsidP="79E8FED6">
            <w:pPr>
              <w:spacing w:line="360" w:lineRule="auto"/>
              <w:cnfStyle w:val="000000000000" w:firstRow="0" w:lastRow="0" w:firstColumn="0" w:lastColumn="0" w:oddVBand="0" w:evenVBand="0" w:oddHBand="0" w:evenHBand="0" w:firstRowFirstColumn="0" w:firstRowLastColumn="0" w:lastRowFirstColumn="0" w:lastRowLastColumn="0"/>
              <w:rPr>
                <w:bCs/>
                <w:i/>
                <w:sz w:val="20"/>
                <w:szCs w:val="20"/>
                <w:lang w:val="en-US"/>
              </w:rPr>
            </w:pPr>
            <w:r w:rsidRPr="00074255">
              <w:rPr>
                <w:b/>
                <w:bCs/>
                <w:sz w:val="20"/>
                <w:szCs w:val="20"/>
                <w:lang w:val="en-US"/>
              </w:rPr>
              <w:t>Please enter the second date on which you completed the program:</w:t>
            </w:r>
            <w:r w:rsidR="00B054BD" w:rsidRPr="00074255">
              <w:rPr>
                <w:bCs/>
                <w:i/>
                <w:sz w:val="20"/>
                <w:szCs w:val="20"/>
                <w:lang w:val="en-US"/>
              </w:rPr>
              <w:t xml:space="preserve"> (Displayed only if two/three days chosen)</w:t>
            </w:r>
          </w:p>
          <w:p w14:paraId="060BA667" w14:textId="4F9BAB42" w:rsidR="003E20F8" w:rsidRPr="00074255" w:rsidRDefault="003E20F8"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___________________________</w:t>
            </w:r>
          </w:p>
        </w:tc>
        <w:tc>
          <w:tcPr>
            <w:tcW w:w="2523" w:type="dxa"/>
            <w:tcBorders>
              <w:top w:val="single" w:sz="4" w:space="0" w:color="auto"/>
              <w:left w:val="nil"/>
              <w:bottom w:val="nil"/>
              <w:right w:val="nil"/>
            </w:tcBorders>
          </w:tcPr>
          <w:p w14:paraId="4CD92CE2" w14:textId="77777777" w:rsidR="003E20F8" w:rsidRPr="00074255" w:rsidRDefault="003E20F8" w:rsidP="79E8FED6">
            <w:pPr>
              <w:spacing w:line="360" w:lineRule="auto"/>
              <w:ind w:left="2540"/>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3E20F8" w:rsidRPr="00074255" w14:paraId="1EEBEC7C"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val="restart"/>
            <w:tcBorders>
              <w:top w:val="nil"/>
              <w:left w:val="nil"/>
              <w:bottom w:val="nil"/>
              <w:right w:val="nil"/>
            </w:tcBorders>
          </w:tcPr>
          <w:p w14:paraId="041FA798" w14:textId="77777777" w:rsidR="003E20F8" w:rsidRPr="00074255" w:rsidRDefault="003E20F8" w:rsidP="008523FE">
            <w:pPr>
              <w:rPr>
                <w:sz w:val="20"/>
                <w:szCs w:val="20"/>
              </w:rPr>
            </w:pPr>
          </w:p>
        </w:tc>
        <w:tc>
          <w:tcPr>
            <w:tcW w:w="1819" w:type="dxa"/>
            <w:vMerge/>
            <w:tcBorders>
              <w:top w:val="nil"/>
              <w:left w:val="nil"/>
              <w:bottom w:val="single" w:sz="4" w:space="0" w:color="auto"/>
              <w:right w:val="nil"/>
            </w:tcBorders>
          </w:tcPr>
          <w:p w14:paraId="65323FD3" w14:textId="77777777" w:rsidR="003E20F8" w:rsidRPr="00074255" w:rsidRDefault="003E20F8" w:rsidP="008523FE">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lang w:val="en-US"/>
              </w:rPr>
            </w:pPr>
          </w:p>
        </w:tc>
        <w:tc>
          <w:tcPr>
            <w:tcW w:w="1048" w:type="dxa"/>
            <w:tcBorders>
              <w:top w:val="nil"/>
              <w:left w:val="nil"/>
              <w:bottom w:val="single" w:sz="4" w:space="0" w:color="auto"/>
              <w:right w:val="nil"/>
            </w:tcBorders>
            <w:vAlign w:val="center"/>
          </w:tcPr>
          <w:p w14:paraId="6ECC0A4F" w14:textId="77777777" w:rsidR="003E20F8" w:rsidRPr="00074255" w:rsidRDefault="003E20F8" w:rsidP="008523FE">
            <w:pPr>
              <w:spacing w:line="360" w:lineRule="auto"/>
              <w:ind w:right="191"/>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7002" w:type="dxa"/>
            <w:tcBorders>
              <w:top w:val="nil"/>
              <w:left w:val="nil"/>
              <w:bottom w:val="single" w:sz="4" w:space="0" w:color="auto"/>
              <w:right w:val="nil"/>
            </w:tcBorders>
            <w:vAlign w:val="center"/>
          </w:tcPr>
          <w:p w14:paraId="45A89E05" w14:textId="49CD0B60" w:rsidR="003E20F8" w:rsidRPr="00074255" w:rsidRDefault="003E20F8" w:rsidP="79E8FED6">
            <w:pPr>
              <w:spacing w:line="360" w:lineRule="auto"/>
              <w:cnfStyle w:val="000000100000" w:firstRow="0" w:lastRow="0" w:firstColumn="0" w:lastColumn="0" w:oddVBand="0" w:evenVBand="0" w:oddHBand="1" w:evenHBand="0" w:firstRowFirstColumn="0" w:firstRowLastColumn="0" w:lastRowFirstColumn="0" w:lastRowLastColumn="0"/>
              <w:rPr>
                <w:bCs/>
                <w:i/>
                <w:sz w:val="20"/>
                <w:szCs w:val="20"/>
                <w:lang w:val="en-US"/>
              </w:rPr>
            </w:pPr>
            <w:r w:rsidRPr="00074255">
              <w:rPr>
                <w:b/>
                <w:bCs/>
                <w:sz w:val="20"/>
                <w:szCs w:val="20"/>
                <w:lang w:val="en-US"/>
              </w:rPr>
              <w:t>Please enter the third date on which you completed the program:</w:t>
            </w:r>
            <w:r w:rsidR="00B054BD" w:rsidRPr="00074255">
              <w:rPr>
                <w:bCs/>
                <w:i/>
                <w:sz w:val="20"/>
                <w:szCs w:val="20"/>
                <w:lang w:val="en-US"/>
              </w:rPr>
              <w:t xml:space="preserve"> (Displayed only if two/three days chosen)</w:t>
            </w:r>
          </w:p>
          <w:p w14:paraId="04090105" w14:textId="3C631142" w:rsidR="003E20F8" w:rsidRPr="00074255" w:rsidRDefault="003E20F8"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_______________________________</w:t>
            </w:r>
          </w:p>
        </w:tc>
        <w:tc>
          <w:tcPr>
            <w:tcW w:w="2523" w:type="dxa"/>
            <w:tcBorders>
              <w:top w:val="nil"/>
              <w:left w:val="nil"/>
              <w:bottom w:val="single" w:sz="4" w:space="0" w:color="auto"/>
              <w:right w:val="nil"/>
            </w:tcBorders>
          </w:tcPr>
          <w:p w14:paraId="5B9083F6" w14:textId="77777777" w:rsidR="003E20F8" w:rsidRPr="00074255" w:rsidRDefault="003E20F8" w:rsidP="79E8FED6">
            <w:pPr>
              <w:spacing w:line="360" w:lineRule="auto"/>
              <w:ind w:left="2540"/>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79E8FED6" w:rsidRPr="00074255" w14:paraId="1DFEF45C"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68F0BA9B" w14:textId="77777777" w:rsidR="00E92D82" w:rsidRPr="00074255" w:rsidRDefault="00E92D82" w:rsidP="008523FE">
            <w:pPr>
              <w:rPr>
                <w:sz w:val="20"/>
                <w:szCs w:val="20"/>
              </w:rPr>
            </w:pPr>
          </w:p>
        </w:tc>
        <w:tc>
          <w:tcPr>
            <w:tcW w:w="1819" w:type="dxa"/>
            <w:tcBorders>
              <w:top w:val="single" w:sz="4" w:space="0" w:color="auto"/>
              <w:left w:val="nil"/>
              <w:bottom w:val="single" w:sz="4" w:space="0" w:color="auto"/>
              <w:right w:val="nil"/>
            </w:tcBorders>
          </w:tcPr>
          <w:p w14:paraId="5707BD94" w14:textId="09E8F6C3" w:rsidR="79E8FED6" w:rsidRPr="00074255" w:rsidRDefault="7A5E576F"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Subject</w:t>
            </w:r>
          </w:p>
        </w:tc>
        <w:tc>
          <w:tcPr>
            <w:tcW w:w="1048" w:type="dxa"/>
            <w:tcBorders>
              <w:top w:val="single" w:sz="4" w:space="0" w:color="auto"/>
              <w:left w:val="nil"/>
              <w:bottom w:val="single" w:sz="4" w:space="0" w:color="auto"/>
              <w:right w:val="nil"/>
            </w:tcBorders>
            <w:vAlign w:val="center"/>
          </w:tcPr>
          <w:p w14:paraId="0A0A50D4" w14:textId="7D0708CD" w:rsidR="79E8FED6" w:rsidRPr="00074255" w:rsidRDefault="00B054BD" w:rsidP="008523FE">
            <w:pPr>
              <w:spacing w:line="360" w:lineRule="auto"/>
              <w:ind w:right="191"/>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5F3E6941" w14:textId="77777777" w:rsidR="79E8FED6" w:rsidRPr="00074255" w:rsidRDefault="7A5E576F"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In which lessons was the program integrated? (e.g. science)</w:t>
            </w:r>
          </w:p>
          <w:p w14:paraId="725F6DD4" w14:textId="29FC2FCA"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__________________________</w:t>
            </w:r>
          </w:p>
        </w:tc>
        <w:tc>
          <w:tcPr>
            <w:tcW w:w="2523" w:type="dxa"/>
            <w:tcBorders>
              <w:top w:val="single" w:sz="4" w:space="0" w:color="auto"/>
              <w:left w:val="nil"/>
              <w:bottom w:val="single" w:sz="4" w:space="0" w:color="auto"/>
              <w:right w:val="nil"/>
            </w:tcBorders>
          </w:tcPr>
          <w:p w14:paraId="241394F2" w14:textId="77777777" w:rsidR="79E8FED6" w:rsidRPr="00074255" w:rsidRDefault="79E8FED6" w:rsidP="79E8FED6">
            <w:pPr>
              <w:spacing w:line="360" w:lineRule="auto"/>
              <w:ind w:left="2540"/>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074255" w14:paraId="3D1C1110"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0CA8C8B3" w14:textId="77777777" w:rsidR="00E92D82" w:rsidRPr="00074255" w:rsidRDefault="00E92D82" w:rsidP="008523FE">
            <w:pPr>
              <w:rPr>
                <w:sz w:val="20"/>
                <w:szCs w:val="20"/>
              </w:rPr>
            </w:pPr>
          </w:p>
        </w:tc>
        <w:tc>
          <w:tcPr>
            <w:tcW w:w="1819" w:type="dxa"/>
            <w:tcBorders>
              <w:top w:val="single" w:sz="4" w:space="0" w:color="auto"/>
              <w:left w:val="nil"/>
              <w:bottom w:val="single" w:sz="4" w:space="0" w:color="auto"/>
              <w:right w:val="nil"/>
            </w:tcBorders>
          </w:tcPr>
          <w:p w14:paraId="12093A5C" w14:textId="7B79B5D4" w:rsidR="79E8FED6" w:rsidRPr="00074255" w:rsidRDefault="7A5E576F"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Class size</w:t>
            </w:r>
          </w:p>
        </w:tc>
        <w:tc>
          <w:tcPr>
            <w:tcW w:w="1048" w:type="dxa"/>
            <w:tcBorders>
              <w:top w:val="single" w:sz="4" w:space="0" w:color="auto"/>
              <w:left w:val="nil"/>
              <w:bottom w:val="single" w:sz="4" w:space="0" w:color="auto"/>
              <w:right w:val="nil"/>
            </w:tcBorders>
            <w:vAlign w:val="center"/>
          </w:tcPr>
          <w:p w14:paraId="4C4F8788" w14:textId="11E989C0" w:rsidR="79E8FED6" w:rsidRPr="00074255" w:rsidRDefault="00B054BD" w:rsidP="008523FE">
            <w:pPr>
              <w:spacing w:line="360" w:lineRule="auto"/>
              <w:ind w:right="191"/>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6AAE7099" w14:textId="1C48930C"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many children attend the class?</w:t>
            </w:r>
          </w:p>
          <w:p w14:paraId="50A0A660" w14:textId="5785F9D8"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b/>
                <w:bCs/>
                <w:i/>
                <w:iCs/>
                <w:sz w:val="20"/>
                <w:szCs w:val="20"/>
                <w:lang w:val="en-US"/>
              </w:rPr>
            </w:pPr>
            <w:r w:rsidRPr="00074255">
              <w:rPr>
                <w:sz w:val="20"/>
                <w:szCs w:val="20"/>
              </w:rPr>
              <w:t>Dropdown: 0-30</w:t>
            </w:r>
          </w:p>
        </w:tc>
        <w:tc>
          <w:tcPr>
            <w:tcW w:w="2523" w:type="dxa"/>
            <w:tcBorders>
              <w:top w:val="single" w:sz="4" w:space="0" w:color="auto"/>
              <w:left w:val="nil"/>
              <w:bottom w:val="single" w:sz="4" w:space="0" w:color="auto"/>
              <w:right w:val="nil"/>
            </w:tcBorders>
          </w:tcPr>
          <w:p w14:paraId="7C4D5584" w14:textId="77777777" w:rsidR="79E8FED6" w:rsidRPr="00074255" w:rsidRDefault="79E8FED6" w:rsidP="79E8FED6">
            <w:pPr>
              <w:spacing w:line="360" w:lineRule="auto"/>
              <w:ind w:left="2540"/>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79E8FED6" w:rsidRPr="00074255" w14:paraId="0D4092AE"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66F42DB1" w14:textId="77777777" w:rsidR="00E92D82" w:rsidRPr="00074255" w:rsidRDefault="00E92D82" w:rsidP="008523FE">
            <w:pPr>
              <w:rPr>
                <w:sz w:val="20"/>
                <w:szCs w:val="20"/>
              </w:rPr>
            </w:pPr>
          </w:p>
        </w:tc>
        <w:tc>
          <w:tcPr>
            <w:tcW w:w="1819" w:type="dxa"/>
            <w:tcBorders>
              <w:top w:val="single" w:sz="4" w:space="0" w:color="auto"/>
              <w:left w:val="nil"/>
              <w:bottom w:val="single" w:sz="4" w:space="0" w:color="auto"/>
              <w:right w:val="nil"/>
            </w:tcBorders>
          </w:tcPr>
          <w:p w14:paraId="4A88D97A" w14:textId="2CD2C600" w:rsidR="79E8FED6" w:rsidRPr="00074255" w:rsidRDefault="7A5E576F"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Number of children present</w:t>
            </w:r>
          </w:p>
        </w:tc>
        <w:tc>
          <w:tcPr>
            <w:tcW w:w="1048" w:type="dxa"/>
            <w:tcBorders>
              <w:top w:val="single" w:sz="4" w:space="0" w:color="auto"/>
              <w:left w:val="nil"/>
              <w:bottom w:val="single" w:sz="4" w:space="0" w:color="auto"/>
              <w:right w:val="nil"/>
            </w:tcBorders>
            <w:vAlign w:val="center"/>
          </w:tcPr>
          <w:p w14:paraId="042956D3" w14:textId="4756462B" w:rsidR="79E8FED6" w:rsidRPr="00074255" w:rsidRDefault="00B054BD" w:rsidP="008523FE">
            <w:pPr>
              <w:spacing w:line="360" w:lineRule="auto"/>
              <w:ind w:right="191"/>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3DD6AAAB" w14:textId="5FEBF2C6"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How many children were present in class today?</w:t>
            </w:r>
          </w:p>
          <w:p w14:paraId="6386686C" w14:textId="7447141C"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sz w:val="20"/>
                <w:szCs w:val="20"/>
              </w:rPr>
              <w:t>Dropdown: 0-30</w:t>
            </w:r>
          </w:p>
        </w:tc>
        <w:tc>
          <w:tcPr>
            <w:tcW w:w="2523" w:type="dxa"/>
            <w:tcBorders>
              <w:top w:val="single" w:sz="4" w:space="0" w:color="auto"/>
              <w:left w:val="nil"/>
              <w:bottom w:val="single" w:sz="4" w:space="0" w:color="auto"/>
              <w:right w:val="nil"/>
            </w:tcBorders>
          </w:tcPr>
          <w:p w14:paraId="12807B9F" w14:textId="77777777" w:rsidR="79E8FED6" w:rsidRPr="00074255" w:rsidRDefault="79E8FED6" w:rsidP="79E8FED6">
            <w:pPr>
              <w:spacing w:line="360" w:lineRule="auto"/>
              <w:ind w:left="2540"/>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074255" w14:paraId="37B4BE73" w14:textId="77777777" w:rsidTr="00C75BF0">
        <w:trPr>
          <w:cnfStyle w:val="000000100000" w:firstRow="0" w:lastRow="0" w:firstColumn="0" w:lastColumn="0" w:oddVBand="0" w:evenVBand="0" w:oddHBand="1" w:evenHBand="0" w:firstRowFirstColumn="0" w:firstRowLastColumn="0" w:lastRowFirstColumn="0" w:lastRowLastColumn="0"/>
          <w:cantSplit/>
          <w:trHeight w:val="2456"/>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42991F90" w14:textId="77777777" w:rsidR="00E92D82" w:rsidRPr="00074255" w:rsidRDefault="00E92D82" w:rsidP="008523FE">
            <w:pPr>
              <w:rPr>
                <w:sz w:val="20"/>
                <w:szCs w:val="20"/>
              </w:rPr>
            </w:pPr>
          </w:p>
        </w:tc>
        <w:tc>
          <w:tcPr>
            <w:tcW w:w="1819" w:type="dxa"/>
            <w:tcBorders>
              <w:top w:val="single" w:sz="4" w:space="0" w:color="auto"/>
              <w:left w:val="nil"/>
              <w:bottom w:val="single" w:sz="4" w:space="0" w:color="auto"/>
              <w:right w:val="nil"/>
            </w:tcBorders>
          </w:tcPr>
          <w:p w14:paraId="5982515F" w14:textId="530E5EA2" w:rsidR="79E8FED6" w:rsidRPr="00074255" w:rsidRDefault="7A5E576F" w:rsidP="008523FE">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Duration booster</w:t>
            </w:r>
          </w:p>
        </w:tc>
        <w:tc>
          <w:tcPr>
            <w:tcW w:w="1048" w:type="dxa"/>
            <w:tcBorders>
              <w:top w:val="single" w:sz="4" w:space="0" w:color="auto"/>
              <w:left w:val="nil"/>
              <w:bottom w:val="single" w:sz="4" w:space="0" w:color="auto"/>
              <w:right w:val="nil"/>
            </w:tcBorders>
            <w:vAlign w:val="center"/>
          </w:tcPr>
          <w:p w14:paraId="5DF07C35" w14:textId="53CEBB08" w:rsidR="79E8FED6" w:rsidRPr="00074255" w:rsidRDefault="00B054BD" w:rsidP="008523FE">
            <w:pPr>
              <w:spacing w:line="360" w:lineRule="auto"/>
              <w:ind w:right="191"/>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74E37760"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long did you teach the program?</w:t>
            </w:r>
          </w:p>
          <w:p w14:paraId="6CE7E811"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30-45 min</w:t>
            </w:r>
          </w:p>
          <w:p w14:paraId="48BCEE6D"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45-60 min</w:t>
            </w:r>
          </w:p>
          <w:p w14:paraId="058E0804"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60-75 min</w:t>
            </w:r>
          </w:p>
          <w:p w14:paraId="0C76E04C"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75-90 min</w:t>
            </w:r>
          </w:p>
          <w:p w14:paraId="457FD4C0" w14:textId="4446610E"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sz w:val="20"/>
                <w:szCs w:val="20"/>
                <w:lang w:val="en-US"/>
              </w:rPr>
              <w:t>□ more than 90 min</w:t>
            </w:r>
          </w:p>
        </w:tc>
        <w:tc>
          <w:tcPr>
            <w:tcW w:w="2523" w:type="dxa"/>
            <w:tcBorders>
              <w:top w:val="single" w:sz="4" w:space="0" w:color="auto"/>
              <w:left w:val="nil"/>
              <w:bottom w:val="single" w:sz="4" w:space="0" w:color="auto"/>
              <w:right w:val="nil"/>
            </w:tcBorders>
          </w:tcPr>
          <w:p w14:paraId="2626352D" w14:textId="77777777" w:rsidR="79E8FED6" w:rsidRPr="00074255" w:rsidRDefault="79E8FED6" w:rsidP="79E8FED6">
            <w:pPr>
              <w:spacing w:line="360" w:lineRule="auto"/>
              <w:ind w:left="2540"/>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79E8FED6" w:rsidRPr="00074255" w14:paraId="6C494C94"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top w:val="nil"/>
              <w:left w:val="nil"/>
              <w:bottom w:val="nil"/>
              <w:right w:val="nil"/>
            </w:tcBorders>
          </w:tcPr>
          <w:p w14:paraId="7A99EAF6" w14:textId="77777777" w:rsidR="00E92D82" w:rsidRPr="00074255" w:rsidRDefault="00E92D82" w:rsidP="008523FE">
            <w:pPr>
              <w:rPr>
                <w:sz w:val="20"/>
                <w:szCs w:val="20"/>
              </w:rPr>
            </w:pPr>
          </w:p>
        </w:tc>
        <w:tc>
          <w:tcPr>
            <w:tcW w:w="1819" w:type="dxa"/>
            <w:tcBorders>
              <w:top w:val="single" w:sz="4" w:space="0" w:color="auto"/>
              <w:left w:val="nil"/>
              <w:bottom w:val="single" w:sz="4" w:space="0" w:color="auto"/>
              <w:right w:val="nil"/>
            </w:tcBorders>
          </w:tcPr>
          <w:p w14:paraId="0342015F" w14:textId="1F7D4586" w:rsidR="79E8FED6" w:rsidRPr="00074255" w:rsidRDefault="7A5E576F" w:rsidP="008523FE">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Materials used in booster</w:t>
            </w:r>
          </w:p>
        </w:tc>
        <w:tc>
          <w:tcPr>
            <w:tcW w:w="1048" w:type="dxa"/>
            <w:tcBorders>
              <w:top w:val="single" w:sz="4" w:space="0" w:color="auto"/>
              <w:left w:val="nil"/>
              <w:bottom w:val="single" w:sz="4" w:space="0" w:color="auto"/>
              <w:right w:val="nil"/>
            </w:tcBorders>
            <w:vAlign w:val="center"/>
          </w:tcPr>
          <w:p w14:paraId="74C88221" w14:textId="3CEA12D3" w:rsidR="79E8FED6" w:rsidRPr="00074255" w:rsidRDefault="00B054BD" w:rsidP="008523FE">
            <w:pPr>
              <w:spacing w:line="360" w:lineRule="auto"/>
              <w:ind w:right="191"/>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3653445A"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What materials did you use?</w:t>
            </w:r>
          </w:p>
          <w:p w14:paraId="45801506"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 </w:t>
            </w:r>
            <w:proofErr w:type="spellStart"/>
            <w:r w:rsidRPr="00074255">
              <w:rPr>
                <w:sz w:val="20"/>
                <w:szCs w:val="20"/>
                <w:lang w:val="en-US"/>
              </w:rPr>
              <w:t>Powerpoint</w:t>
            </w:r>
            <w:proofErr w:type="spellEnd"/>
            <w:r w:rsidRPr="00074255">
              <w:rPr>
                <w:sz w:val="20"/>
                <w:szCs w:val="20"/>
                <w:lang w:val="en-US"/>
              </w:rPr>
              <w:t xml:space="preserve"> presentation</w:t>
            </w:r>
          </w:p>
          <w:p w14:paraId="6305589E"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Preparation guide / script for content</w:t>
            </w:r>
          </w:p>
          <w:p w14:paraId="20428E20" w14:textId="529D9895"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sz w:val="20"/>
                <w:szCs w:val="20"/>
                <w:lang w:val="en-US"/>
              </w:rPr>
              <w:t>□ Photos sent</w:t>
            </w:r>
          </w:p>
        </w:tc>
        <w:tc>
          <w:tcPr>
            <w:tcW w:w="2523" w:type="dxa"/>
            <w:tcBorders>
              <w:top w:val="single" w:sz="4" w:space="0" w:color="auto"/>
              <w:left w:val="nil"/>
              <w:bottom w:val="single" w:sz="4" w:space="0" w:color="auto"/>
              <w:right w:val="nil"/>
            </w:tcBorders>
          </w:tcPr>
          <w:p w14:paraId="777DC5AE" w14:textId="77777777" w:rsidR="79E8FED6" w:rsidRPr="00074255" w:rsidRDefault="79E8FED6" w:rsidP="79E8FED6">
            <w:pPr>
              <w:spacing w:line="360" w:lineRule="auto"/>
              <w:ind w:left="2540"/>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A86BC4" w:rsidRPr="00074255" w14:paraId="565C7968"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tcBorders>
              <w:top w:val="nil"/>
              <w:left w:val="nil"/>
              <w:bottom w:val="single" w:sz="4" w:space="0" w:color="auto"/>
              <w:right w:val="nil"/>
            </w:tcBorders>
          </w:tcPr>
          <w:p w14:paraId="4F66E7C6" w14:textId="77777777" w:rsidR="00A86BC4" w:rsidRPr="00074255" w:rsidRDefault="00A86BC4" w:rsidP="00A86BC4">
            <w:pPr>
              <w:rPr>
                <w:sz w:val="20"/>
                <w:szCs w:val="20"/>
                <w:lang w:val="en-US"/>
              </w:rPr>
            </w:pPr>
          </w:p>
        </w:tc>
        <w:tc>
          <w:tcPr>
            <w:tcW w:w="1819" w:type="dxa"/>
            <w:tcBorders>
              <w:top w:val="single" w:sz="4" w:space="0" w:color="auto"/>
              <w:left w:val="nil"/>
              <w:bottom w:val="single" w:sz="4" w:space="0" w:color="auto"/>
              <w:right w:val="nil"/>
            </w:tcBorders>
          </w:tcPr>
          <w:p w14:paraId="39D66767" w14:textId="63978585" w:rsidR="00A86BC4" w:rsidRPr="00074255" w:rsidRDefault="00A86BC4" w:rsidP="00A86BC4">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Dose block-wise</w:t>
            </w:r>
          </w:p>
        </w:tc>
        <w:tc>
          <w:tcPr>
            <w:tcW w:w="1048" w:type="dxa"/>
            <w:tcBorders>
              <w:top w:val="single" w:sz="4" w:space="0" w:color="auto"/>
              <w:left w:val="nil"/>
              <w:bottom w:val="single" w:sz="4" w:space="0" w:color="auto"/>
              <w:right w:val="nil"/>
            </w:tcBorders>
            <w:vAlign w:val="center"/>
          </w:tcPr>
          <w:p w14:paraId="7149B767" w14:textId="46EA32DB" w:rsidR="00A86BC4" w:rsidRPr="00074255" w:rsidRDefault="00A86BC4" w:rsidP="00A86BC4">
            <w:pPr>
              <w:spacing w:line="360" w:lineRule="auto"/>
              <w:ind w:right="191"/>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21ADD8D9"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b/>
                <w:bCs/>
                <w:iCs/>
                <w:sz w:val="20"/>
                <w:szCs w:val="20"/>
                <w:lang w:val="en-US"/>
              </w:rPr>
            </w:pPr>
            <w:r w:rsidRPr="00074255">
              <w:rPr>
                <w:b/>
                <w:bCs/>
                <w:iCs/>
                <w:sz w:val="20"/>
                <w:szCs w:val="20"/>
                <w:lang w:val="en-US"/>
              </w:rPr>
              <w:t>What percentage of the individual content was conveyed?</w:t>
            </w:r>
          </w:p>
          <w:p w14:paraId="2564B5C8" w14:textId="77777777" w:rsidR="00A86BC4" w:rsidRPr="00074255" w:rsidRDefault="00A86BC4" w:rsidP="005038C1">
            <w:pPr>
              <w:pStyle w:val="Listenabsatz"/>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Block 1: Review of the content from Workshop 1</w:t>
            </w:r>
          </w:p>
          <w:p w14:paraId="239E6EEF" w14:textId="77777777" w:rsidR="00A86BC4" w:rsidRPr="00074255" w:rsidRDefault="00A86BC4" w:rsidP="005038C1">
            <w:pPr>
              <w:pStyle w:val="Listenabsatz"/>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Block 2: Personal experiences with smoking offers</w:t>
            </w:r>
          </w:p>
          <w:p w14:paraId="10127FEC" w14:textId="77777777" w:rsidR="00A86BC4" w:rsidRPr="00074255" w:rsidRDefault="00A86BC4" w:rsidP="005038C1">
            <w:pPr>
              <w:pStyle w:val="Listenabsatz"/>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Block 3: Ways to say “no”</w:t>
            </w:r>
          </w:p>
          <w:p w14:paraId="30C243F2" w14:textId="77777777" w:rsidR="00A86BC4" w:rsidRPr="00074255" w:rsidRDefault="00A86BC4" w:rsidP="005038C1">
            <w:pPr>
              <w:pStyle w:val="Listenabsatz"/>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Block 4: Group work: Advertising posters</w:t>
            </w:r>
          </w:p>
          <w:p w14:paraId="27B57222"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p>
          <w:p w14:paraId="76E8464F"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074255">
              <w:rPr>
                <w:i/>
                <w:iCs/>
                <w:sz w:val="20"/>
                <w:szCs w:val="20"/>
                <w:lang w:val="en-US"/>
              </w:rPr>
              <w:t>The following answer options for each block:</w:t>
            </w:r>
          </w:p>
          <w:p w14:paraId="340DD438" w14:textId="47DE3B3C" w:rsidR="00A86BC4" w:rsidRPr="00074255" w:rsidRDefault="00A86BC4" w:rsidP="00A86BC4">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sz w:val="20"/>
                <w:szCs w:val="20"/>
                <w:lang w:val="en-US"/>
              </w:rPr>
              <w:t>□ 0-20% □ 20-40% □ 40-60% □ 60-80% □ 80-100% □ Not planned today</w:t>
            </w:r>
          </w:p>
        </w:tc>
        <w:tc>
          <w:tcPr>
            <w:tcW w:w="2523" w:type="dxa"/>
            <w:tcBorders>
              <w:top w:val="single" w:sz="4" w:space="0" w:color="auto"/>
              <w:left w:val="nil"/>
              <w:bottom w:val="single" w:sz="4" w:space="0" w:color="auto"/>
              <w:right w:val="nil"/>
            </w:tcBorders>
          </w:tcPr>
          <w:p w14:paraId="11932E1B"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A86BC4" w:rsidRPr="00074255" w14:paraId="2C9429E5"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val="restart"/>
            <w:tcBorders>
              <w:top w:val="single" w:sz="4" w:space="0" w:color="auto"/>
              <w:left w:val="nil"/>
              <w:right w:val="nil"/>
            </w:tcBorders>
          </w:tcPr>
          <w:p w14:paraId="550F56E1" w14:textId="77777777" w:rsidR="00A86BC4" w:rsidRPr="00074255" w:rsidRDefault="00A86BC4" w:rsidP="00A86BC4">
            <w:pPr>
              <w:rPr>
                <w:b w:val="0"/>
                <w:bCs w:val="0"/>
                <w:sz w:val="20"/>
                <w:szCs w:val="20"/>
                <w:lang w:val="en-US"/>
              </w:rPr>
            </w:pPr>
            <w:r w:rsidRPr="00074255">
              <w:rPr>
                <w:sz w:val="20"/>
                <w:szCs w:val="20"/>
                <w:lang w:val="en-US"/>
              </w:rPr>
              <w:t xml:space="preserve"> I: Organizational information/</w:t>
            </w:r>
            <w:r w:rsidRPr="00074255">
              <w:rPr>
                <w:sz w:val="20"/>
                <w:szCs w:val="20"/>
                <w:lang w:val="en-US"/>
              </w:rPr>
              <w:br/>
              <w:t>Competence booster</w:t>
            </w:r>
          </w:p>
          <w:p w14:paraId="2AAECBD8" w14:textId="77777777" w:rsidR="00A86BC4" w:rsidRPr="00074255" w:rsidRDefault="00A86BC4" w:rsidP="00A86BC4">
            <w:pPr>
              <w:rPr>
                <w:b w:val="0"/>
                <w:bCs w:val="0"/>
                <w:sz w:val="20"/>
                <w:szCs w:val="20"/>
                <w:lang w:val="en-US"/>
              </w:rPr>
            </w:pPr>
          </w:p>
          <w:p w14:paraId="07876A93" w14:textId="4884D366" w:rsidR="00A86BC4" w:rsidRPr="00074255" w:rsidRDefault="00A86BC4" w:rsidP="00A86BC4">
            <w:pPr>
              <w:rPr>
                <w:sz w:val="20"/>
                <w:szCs w:val="20"/>
                <w:lang w:val="en-US"/>
              </w:rPr>
            </w:pPr>
          </w:p>
        </w:tc>
        <w:tc>
          <w:tcPr>
            <w:tcW w:w="1819" w:type="dxa"/>
            <w:tcBorders>
              <w:top w:val="single" w:sz="4" w:space="0" w:color="auto"/>
              <w:left w:val="nil"/>
              <w:bottom w:val="single" w:sz="4" w:space="0" w:color="auto"/>
              <w:right w:val="nil"/>
            </w:tcBorders>
          </w:tcPr>
          <w:p w14:paraId="06B266A3" w14:textId="32D13A59" w:rsidR="00A86BC4" w:rsidRPr="00074255" w:rsidRDefault="00A86BC4" w:rsidP="00A86BC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lastRenderedPageBreak/>
              <w:t>Quality</w:t>
            </w:r>
          </w:p>
          <w:p w14:paraId="1FB82540" w14:textId="77777777" w:rsidR="00A86BC4" w:rsidRPr="00074255" w:rsidRDefault="00A86BC4" w:rsidP="00A86BC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AA77AC8" w14:textId="77777777" w:rsidR="00A86BC4" w:rsidRPr="00074255" w:rsidRDefault="00A86BC4" w:rsidP="00A86BC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568AE887" w14:textId="05182747" w:rsidR="00A86BC4" w:rsidRPr="00074255" w:rsidRDefault="00A86BC4" w:rsidP="00A86BC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048" w:type="dxa"/>
            <w:tcBorders>
              <w:top w:val="single" w:sz="4" w:space="0" w:color="auto"/>
              <w:left w:val="nil"/>
              <w:bottom w:val="single" w:sz="4" w:space="0" w:color="auto"/>
              <w:right w:val="nil"/>
            </w:tcBorders>
            <w:vAlign w:val="center"/>
          </w:tcPr>
          <w:p w14:paraId="1422ED6B" w14:textId="2A1B2BBC" w:rsidR="00A86BC4" w:rsidRPr="00074255" w:rsidRDefault="00A86BC4" w:rsidP="00A86BC4">
            <w:pPr>
              <w:spacing w:line="360" w:lineRule="auto"/>
              <w:ind w:right="191"/>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7002" w:type="dxa"/>
            <w:tcBorders>
              <w:top w:val="single" w:sz="4" w:space="0" w:color="auto"/>
              <w:left w:val="nil"/>
              <w:bottom w:val="single" w:sz="4" w:space="0" w:color="auto"/>
              <w:right w:val="nil"/>
            </w:tcBorders>
            <w:vAlign w:val="center"/>
          </w:tcPr>
          <w:p w14:paraId="466C2B5E" w14:textId="77777777" w:rsidR="00A86BC4" w:rsidRPr="00074255" w:rsidRDefault="00A86BC4" w:rsidP="00A86BC4">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The workshop went well</w:t>
            </w:r>
          </w:p>
          <w:p w14:paraId="4A96E313" w14:textId="109D7965" w:rsidR="00A86BC4" w:rsidRPr="00074255" w:rsidRDefault="00A86BC4" w:rsidP="00A86BC4">
            <w:pP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523" w:type="dxa"/>
            <w:tcBorders>
              <w:top w:val="single" w:sz="4" w:space="0" w:color="auto"/>
              <w:left w:val="nil"/>
              <w:bottom w:val="single" w:sz="4" w:space="0" w:color="auto"/>
              <w:right w:val="nil"/>
            </w:tcBorders>
          </w:tcPr>
          <w:p w14:paraId="7D9D7B5C" w14:textId="48302CCC" w:rsidR="00A86BC4" w:rsidRPr="00074255" w:rsidRDefault="00A86BC4" w:rsidP="00A86BC4">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fldChar w:fldCharType="begin"/>
            </w:r>
            <w:r w:rsidRPr="00074255">
              <w:rPr>
                <w:sz w:val="20"/>
                <w:szCs w:val="20"/>
                <w:lang w:val="en-US"/>
              </w:rPr>
              <w:instrText xml:space="preserve"> ADDIN ZOTERO_ITEM CSL_CITATION {"citationID":"Sw5OLQMC","properties":{"formattedCitation":"[35]","plainCitation":"[35]","noteIndex":0},"citationItems":[{"id":42,"uris":["http://zotero.org/users/9898164/items/THYP56CL"],"itemData":{"id":42,"type":"article-journal","abstract":"This study suggests that getting adolescents to read anti-smoking messages and form implementation intentions about how to refuse the offer of a cigarette in classroom time reduces smoking initiation. Such a classroom-based intervention is an effective and cost-effective way to reduce smoking initiation in adolescents and is readily scalable.","container-title":"Journal of Consulting and Clinical Psychology","DOI":"10.1037/ccp0000387","ISSN":"1939-2117, 0022-006X","issue":"5","journalAbbreviation":"Journal of Consulting and Clinical Psychology","language":"en","page":"422-432","source":"DOI.org (Crossref)","title":"Effectiveness and cost-effectiveness of repeated implementation intention formation on adolescent smoking initiation: A cluster randomized controlled trial.","title-short":"Effectiveness and cost-effectiveness of repeated implementation intention formation on adolescent smoking initiation","volume":"87","author":[{"family":"Conner","given":"Mark"},{"family":"Grogan","given":"Sarah"},{"family":"West","given":"Robert"},{"family":"Simms-Ellis","given":"Ruth"},{"family":"Scholtens","given":"Keira"},{"family":"Sykes-Muskett","given":"Bianca"},{"family":"Cowap","given":"Lisa"},{"family":"Lawton","given":"Rebecca"},{"family":"Armitage","given":"Christopher J."},{"family":"Meads","given":"David"},{"family":"Schmitt","given":"Laetitia"},{"family":"Torgerson","given":"Carole"},{"family":"Siddiqi","given":"Kamran"}],"issued":{"date-parts":[["2019",5]]}}}],"schema":"https://github.com/citation-style-language/schema/raw/master/csl-citation.json"} </w:instrText>
            </w:r>
            <w:r w:rsidRPr="00074255">
              <w:rPr>
                <w:sz w:val="20"/>
                <w:szCs w:val="20"/>
                <w:lang w:val="en-US"/>
              </w:rPr>
              <w:fldChar w:fldCharType="separate"/>
            </w:r>
            <w:r w:rsidRPr="00074255">
              <w:rPr>
                <w:sz w:val="20"/>
                <w:szCs w:val="20"/>
              </w:rPr>
              <w:t>[35]</w:t>
            </w:r>
            <w:r w:rsidRPr="00074255">
              <w:rPr>
                <w:sz w:val="20"/>
                <w:szCs w:val="20"/>
                <w:lang w:val="en-US"/>
              </w:rPr>
              <w:fldChar w:fldCharType="end"/>
            </w:r>
          </w:p>
        </w:tc>
      </w:tr>
      <w:tr w:rsidR="00A86BC4" w:rsidRPr="00261442" w14:paraId="0D7AF6F3"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right w:val="nil"/>
            </w:tcBorders>
          </w:tcPr>
          <w:p w14:paraId="5A1E2B26" w14:textId="77777777" w:rsidR="00A86BC4" w:rsidRPr="00074255" w:rsidRDefault="00A86BC4" w:rsidP="00A86BC4">
            <w:pPr>
              <w:rPr>
                <w:sz w:val="20"/>
                <w:szCs w:val="20"/>
              </w:rPr>
            </w:pPr>
          </w:p>
        </w:tc>
        <w:tc>
          <w:tcPr>
            <w:tcW w:w="1819" w:type="dxa"/>
            <w:tcBorders>
              <w:top w:val="single" w:sz="4" w:space="0" w:color="auto"/>
              <w:left w:val="nil"/>
              <w:bottom w:val="single" w:sz="4" w:space="0" w:color="auto"/>
              <w:right w:val="nil"/>
            </w:tcBorders>
          </w:tcPr>
          <w:p w14:paraId="3220E3D5" w14:textId="77777777" w:rsidR="00A86BC4" w:rsidRPr="00074255" w:rsidRDefault="00A86BC4" w:rsidP="00A86BC4">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Quality block-wise</w:t>
            </w:r>
          </w:p>
          <w:p w14:paraId="63AEA7FE" w14:textId="0ECEE481" w:rsidR="00A86BC4" w:rsidRPr="00074255" w:rsidRDefault="00A86BC4" w:rsidP="00A86BC4">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048" w:type="dxa"/>
            <w:tcBorders>
              <w:top w:val="single" w:sz="4" w:space="0" w:color="auto"/>
              <w:left w:val="nil"/>
              <w:bottom w:val="single" w:sz="4" w:space="0" w:color="auto"/>
              <w:right w:val="nil"/>
            </w:tcBorders>
            <w:vAlign w:val="center"/>
          </w:tcPr>
          <w:p w14:paraId="18A3755D" w14:textId="233D2865" w:rsidR="00A86BC4" w:rsidRPr="00074255" w:rsidRDefault="00A86BC4" w:rsidP="00A86BC4">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1</w:t>
            </w:r>
          </w:p>
        </w:tc>
        <w:tc>
          <w:tcPr>
            <w:tcW w:w="7002" w:type="dxa"/>
            <w:tcBorders>
              <w:top w:val="single" w:sz="4" w:space="0" w:color="auto"/>
              <w:left w:val="nil"/>
              <w:bottom w:val="single" w:sz="4" w:space="0" w:color="auto"/>
              <w:right w:val="nil"/>
            </w:tcBorders>
            <w:vAlign w:val="center"/>
          </w:tcPr>
          <w:p w14:paraId="3203B320"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b/>
                <w:bCs/>
                <w:iCs/>
                <w:sz w:val="20"/>
                <w:szCs w:val="20"/>
                <w:lang w:val="en-US"/>
              </w:rPr>
            </w:pPr>
            <w:r w:rsidRPr="00074255">
              <w:rPr>
                <w:b/>
                <w:bCs/>
                <w:iCs/>
                <w:sz w:val="20"/>
                <w:szCs w:val="20"/>
                <w:lang w:val="en-US"/>
              </w:rPr>
              <w:t>How satisfied were you with the flow of the individual content?</w:t>
            </w:r>
          </w:p>
          <w:p w14:paraId="46FAEDCF"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b/>
                <w:bCs/>
                <w:i/>
                <w:iCs/>
                <w:sz w:val="20"/>
                <w:szCs w:val="20"/>
                <w:lang w:val="en-US"/>
              </w:rPr>
            </w:pPr>
            <w:r w:rsidRPr="00074255">
              <w:rPr>
                <w:b/>
                <w:bCs/>
                <w:i/>
                <w:iCs/>
                <w:sz w:val="20"/>
                <w:szCs w:val="20"/>
                <w:lang w:val="en-US"/>
              </w:rPr>
              <w:t xml:space="preserve"> </w:t>
            </w:r>
          </w:p>
          <w:p w14:paraId="3BFD2AC2" w14:textId="77777777" w:rsidR="00A86BC4" w:rsidRPr="00074255" w:rsidRDefault="00A86BC4" w:rsidP="005038C1">
            <w:pPr>
              <w:pStyle w:val="Listenabsatz"/>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074255">
              <w:rPr>
                <w:i/>
                <w:iCs/>
                <w:sz w:val="20"/>
                <w:szCs w:val="20"/>
                <w:lang w:val="en-US"/>
              </w:rPr>
              <w:t>Block 1: Review of the content from Workshop 1</w:t>
            </w:r>
          </w:p>
          <w:p w14:paraId="55975D2C" w14:textId="77777777" w:rsidR="00A86BC4" w:rsidRPr="00074255" w:rsidRDefault="00A86BC4" w:rsidP="005038C1">
            <w:pPr>
              <w:pStyle w:val="Listenabsatz"/>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074255">
              <w:rPr>
                <w:i/>
                <w:iCs/>
                <w:sz w:val="20"/>
                <w:szCs w:val="20"/>
                <w:lang w:val="en-US"/>
              </w:rPr>
              <w:t>Block 2: Personal experiences with smoking offers</w:t>
            </w:r>
          </w:p>
          <w:p w14:paraId="697287D2" w14:textId="77777777" w:rsidR="00A86BC4" w:rsidRPr="00074255" w:rsidRDefault="00A86BC4" w:rsidP="005038C1">
            <w:pPr>
              <w:pStyle w:val="Listenabsatz"/>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074255">
              <w:rPr>
                <w:i/>
                <w:iCs/>
                <w:sz w:val="20"/>
                <w:szCs w:val="20"/>
                <w:lang w:val="en-US"/>
              </w:rPr>
              <w:t>Block 3: Ways to say “no”</w:t>
            </w:r>
          </w:p>
          <w:p w14:paraId="5E390EE4" w14:textId="4B8DA514" w:rsidR="00A86BC4" w:rsidRPr="00074255" w:rsidRDefault="00A86BC4" w:rsidP="005038C1">
            <w:pPr>
              <w:pStyle w:val="Listenabsatz"/>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074255">
              <w:rPr>
                <w:i/>
                <w:iCs/>
                <w:sz w:val="20"/>
                <w:szCs w:val="20"/>
                <w:lang w:val="en-US"/>
              </w:rPr>
              <w:t>Block 4: Group work: Advertising posters</w:t>
            </w:r>
          </w:p>
          <w:p w14:paraId="5DBED7EA"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p>
          <w:p w14:paraId="6095F4AE" w14:textId="19B998A1"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074255">
              <w:rPr>
                <w:i/>
                <w:iCs/>
                <w:sz w:val="20"/>
                <w:szCs w:val="20"/>
                <w:lang w:val="en-US"/>
              </w:rPr>
              <w:t>The following answer options are presented for each block:</w:t>
            </w:r>
          </w:p>
          <w:p w14:paraId="61576BE8"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unsatisfactory □ rather unsatisfactory □ partly, partly □ rather satisfactory □ very satisfactory</w:t>
            </w:r>
          </w:p>
        </w:tc>
        <w:tc>
          <w:tcPr>
            <w:tcW w:w="2523" w:type="dxa"/>
            <w:tcBorders>
              <w:top w:val="single" w:sz="4" w:space="0" w:color="auto"/>
              <w:left w:val="nil"/>
              <w:bottom w:val="single" w:sz="4" w:space="0" w:color="auto"/>
              <w:right w:val="nil"/>
            </w:tcBorders>
          </w:tcPr>
          <w:p w14:paraId="7E4AD28B"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A86BC4" w:rsidRPr="00074255" w14:paraId="3A4549D7" w14:textId="77777777" w:rsidTr="00C75BF0">
        <w:trPr>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right w:val="nil"/>
            </w:tcBorders>
          </w:tcPr>
          <w:p w14:paraId="63F8A90B" w14:textId="77777777" w:rsidR="00A86BC4" w:rsidRPr="00074255" w:rsidRDefault="00A86BC4" w:rsidP="00A86BC4">
            <w:pPr>
              <w:rPr>
                <w:sz w:val="20"/>
                <w:szCs w:val="20"/>
                <w:lang w:val="en-US"/>
              </w:rPr>
            </w:pPr>
          </w:p>
        </w:tc>
        <w:tc>
          <w:tcPr>
            <w:tcW w:w="1819" w:type="dxa"/>
            <w:tcBorders>
              <w:top w:val="single" w:sz="4" w:space="0" w:color="auto"/>
              <w:left w:val="nil"/>
              <w:bottom w:val="single" w:sz="4" w:space="0" w:color="auto"/>
              <w:right w:val="nil"/>
            </w:tcBorders>
          </w:tcPr>
          <w:p w14:paraId="40749C4E" w14:textId="5CE4C9DB" w:rsidR="00A86BC4" w:rsidRPr="00074255" w:rsidRDefault="00A86BC4" w:rsidP="00A86BC4">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Grading</w:t>
            </w:r>
          </w:p>
        </w:tc>
        <w:tc>
          <w:tcPr>
            <w:tcW w:w="1048" w:type="dxa"/>
            <w:tcBorders>
              <w:top w:val="single" w:sz="4" w:space="0" w:color="auto"/>
              <w:left w:val="nil"/>
              <w:bottom w:val="single" w:sz="4" w:space="0" w:color="auto"/>
              <w:right w:val="nil"/>
            </w:tcBorders>
            <w:vAlign w:val="center"/>
          </w:tcPr>
          <w:p w14:paraId="2A863C91" w14:textId="321DCA76" w:rsidR="00A86BC4" w:rsidRPr="00074255" w:rsidRDefault="00A86BC4" w:rsidP="00A86BC4">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2</w:t>
            </w:r>
          </w:p>
        </w:tc>
        <w:tc>
          <w:tcPr>
            <w:tcW w:w="7002" w:type="dxa"/>
            <w:tcBorders>
              <w:top w:val="single" w:sz="4" w:space="0" w:color="auto"/>
              <w:left w:val="nil"/>
              <w:bottom w:val="single" w:sz="4" w:space="0" w:color="auto"/>
              <w:right w:val="nil"/>
            </w:tcBorders>
            <w:vAlign w:val="center"/>
          </w:tcPr>
          <w:p w14:paraId="6D04F542" w14:textId="48419BC1" w:rsidR="00A86BC4" w:rsidRPr="00074255" w:rsidRDefault="00A86BC4" w:rsidP="00A86BC4">
            <w:pPr>
              <w:spacing w:line="360" w:lineRule="auto"/>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Did you use the students’ participation in the workshops or the poster creation for performance review/grading?</w:t>
            </w:r>
          </w:p>
          <w:p w14:paraId="209B7B66" w14:textId="77777777" w:rsidR="00A86BC4" w:rsidRPr="00074255" w:rsidRDefault="00A86BC4" w:rsidP="00A86BC4">
            <w:pPr>
              <w:spacing w:line="360" w:lineRule="auto"/>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074255">
              <w:rPr>
                <w:b/>
                <w:bCs/>
                <w:i/>
                <w:iCs/>
                <w:sz w:val="20"/>
                <w:szCs w:val="20"/>
                <w:lang w:val="en-US"/>
              </w:rPr>
              <w:t>□</w:t>
            </w:r>
            <w:r w:rsidRPr="00074255">
              <w:rPr>
                <w:i/>
                <w:iCs/>
                <w:sz w:val="20"/>
                <w:szCs w:val="20"/>
                <w:lang w:val="en-US"/>
              </w:rPr>
              <w:t xml:space="preserve"> yes</w:t>
            </w:r>
          </w:p>
          <w:p w14:paraId="56BDC59B" w14:textId="77777777" w:rsidR="00A86BC4" w:rsidRPr="00074255" w:rsidRDefault="00A86BC4" w:rsidP="00A86BC4">
            <w:pPr>
              <w:spacing w:line="360" w:lineRule="auto"/>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074255">
              <w:rPr>
                <w:i/>
                <w:iCs/>
                <w:sz w:val="20"/>
                <w:szCs w:val="20"/>
                <w:lang w:val="en-US"/>
              </w:rPr>
              <w:t>□ no</w:t>
            </w:r>
          </w:p>
        </w:tc>
        <w:tc>
          <w:tcPr>
            <w:tcW w:w="2523" w:type="dxa"/>
            <w:tcBorders>
              <w:top w:val="single" w:sz="4" w:space="0" w:color="auto"/>
              <w:left w:val="nil"/>
              <w:bottom w:val="single" w:sz="4" w:space="0" w:color="auto"/>
              <w:right w:val="nil"/>
            </w:tcBorders>
          </w:tcPr>
          <w:p w14:paraId="332D62AB" w14:textId="77777777" w:rsidR="00A86BC4" w:rsidRPr="00074255" w:rsidRDefault="00A86BC4" w:rsidP="00A86BC4">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A86BC4" w:rsidRPr="00261442" w14:paraId="4D6E9C73" w14:textId="77777777" w:rsidTr="00C75BF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77" w:type="dxa"/>
            <w:vMerge/>
            <w:tcBorders>
              <w:right w:val="nil"/>
            </w:tcBorders>
          </w:tcPr>
          <w:p w14:paraId="75BEF8A6" w14:textId="77777777" w:rsidR="00A86BC4" w:rsidRPr="00074255" w:rsidRDefault="00A86BC4" w:rsidP="00A86BC4">
            <w:pPr>
              <w:rPr>
                <w:sz w:val="20"/>
                <w:szCs w:val="20"/>
              </w:rPr>
            </w:pPr>
          </w:p>
        </w:tc>
        <w:tc>
          <w:tcPr>
            <w:tcW w:w="1819" w:type="dxa"/>
            <w:tcBorders>
              <w:top w:val="single" w:sz="4" w:space="0" w:color="auto"/>
              <w:left w:val="nil"/>
              <w:bottom w:val="single" w:sz="8" w:space="0" w:color="000000" w:themeColor="text1"/>
              <w:right w:val="nil"/>
            </w:tcBorders>
          </w:tcPr>
          <w:p w14:paraId="2B277D49" w14:textId="77777777" w:rsidR="00A86BC4" w:rsidRPr="00074255" w:rsidRDefault="00A86BC4" w:rsidP="00A86BC4">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048" w:type="dxa"/>
            <w:tcBorders>
              <w:top w:val="single" w:sz="4" w:space="0" w:color="auto"/>
              <w:left w:val="nil"/>
              <w:bottom w:val="single" w:sz="8" w:space="0" w:color="000000" w:themeColor="text1"/>
              <w:right w:val="nil"/>
            </w:tcBorders>
            <w:vAlign w:val="center"/>
          </w:tcPr>
          <w:p w14:paraId="4E94C1D0" w14:textId="6B68E4C8" w:rsidR="00A86BC4" w:rsidRPr="00074255" w:rsidRDefault="00A86BC4" w:rsidP="00A86BC4">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7002" w:type="dxa"/>
            <w:tcBorders>
              <w:top w:val="single" w:sz="4" w:space="0" w:color="auto"/>
              <w:left w:val="nil"/>
              <w:bottom w:val="single" w:sz="8" w:space="0" w:color="000000" w:themeColor="text1"/>
              <w:right w:val="nil"/>
            </w:tcBorders>
            <w:vAlign w:val="center"/>
          </w:tcPr>
          <w:p w14:paraId="7B8CA804" w14:textId="6B692766"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bCs/>
                <w:i/>
                <w:iCs/>
                <w:sz w:val="20"/>
                <w:szCs w:val="20"/>
                <w:lang w:val="en-US"/>
              </w:rPr>
            </w:pPr>
            <w:r w:rsidRPr="00074255">
              <w:rPr>
                <w:bCs/>
                <w:i/>
                <w:iCs/>
                <w:sz w:val="20"/>
                <w:szCs w:val="20"/>
                <w:lang w:val="en-US"/>
              </w:rPr>
              <w:t>(Displayed only if “yes” chosen in the previous item)</w:t>
            </w:r>
          </w:p>
          <w:p w14:paraId="388D97E4" w14:textId="0256A82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b/>
                <w:bCs/>
                <w:iCs/>
                <w:sz w:val="20"/>
                <w:szCs w:val="20"/>
                <w:lang w:val="en-US"/>
              </w:rPr>
            </w:pPr>
            <w:r w:rsidRPr="00074255">
              <w:rPr>
                <w:b/>
                <w:bCs/>
                <w:iCs/>
                <w:sz w:val="20"/>
                <w:szCs w:val="20"/>
                <w:lang w:val="en-US"/>
              </w:rPr>
              <w:t xml:space="preserve">Please briefly report for what you have been reviewed. </w:t>
            </w:r>
          </w:p>
        </w:tc>
        <w:tc>
          <w:tcPr>
            <w:tcW w:w="2523" w:type="dxa"/>
            <w:tcBorders>
              <w:top w:val="single" w:sz="4" w:space="0" w:color="auto"/>
              <w:left w:val="nil"/>
              <w:bottom w:val="single" w:sz="8" w:space="0" w:color="000000" w:themeColor="text1"/>
              <w:right w:val="nil"/>
            </w:tcBorders>
          </w:tcPr>
          <w:p w14:paraId="39699C7F" w14:textId="77777777" w:rsidR="00A86BC4" w:rsidRPr="00074255" w:rsidRDefault="00A86BC4" w:rsidP="00A86BC4">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bl>
    <w:p w14:paraId="7C7AA87B" w14:textId="25F6E8F3" w:rsidR="79E8FED6" w:rsidRPr="00074255" w:rsidRDefault="79E8FED6" w:rsidP="79E8FED6">
      <w:pPr>
        <w:spacing w:after="160" w:line="259" w:lineRule="auto"/>
        <w:rPr>
          <w:b/>
          <w:bCs/>
          <w:sz w:val="20"/>
          <w:szCs w:val="20"/>
          <w:lang w:val="en-US"/>
        </w:rPr>
      </w:pPr>
    </w:p>
    <w:p w14:paraId="7048AB2B" w14:textId="5DD6B00B" w:rsidR="79E8FED6" w:rsidRPr="00261442" w:rsidRDefault="79E8FED6">
      <w:pPr>
        <w:rPr>
          <w:lang w:val="en-US"/>
        </w:rPr>
      </w:pPr>
    </w:p>
    <w:p w14:paraId="3023F202" w14:textId="77777777" w:rsidR="00CA49E0" w:rsidRDefault="00CA49E0" w:rsidP="79E8FED6">
      <w:pPr>
        <w:rPr>
          <w:b/>
          <w:bCs/>
          <w:lang w:val="en-US"/>
        </w:rPr>
      </w:pPr>
    </w:p>
    <w:p w14:paraId="4303A3CB" w14:textId="77777777" w:rsidR="00CA49E0" w:rsidRDefault="00CA49E0" w:rsidP="79E8FED6">
      <w:pPr>
        <w:rPr>
          <w:b/>
          <w:bCs/>
          <w:lang w:val="en-US"/>
        </w:rPr>
      </w:pPr>
    </w:p>
    <w:p w14:paraId="4EE12875" w14:textId="77777777" w:rsidR="00CA49E0" w:rsidRDefault="00CA49E0" w:rsidP="79E8FED6">
      <w:pPr>
        <w:rPr>
          <w:b/>
          <w:bCs/>
          <w:lang w:val="en-US"/>
        </w:rPr>
      </w:pPr>
    </w:p>
    <w:p w14:paraId="7C0260FA" w14:textId="77777777" w:rsidR="00CA49E0" w:rsidRDefault="00CA49E0" w:rsidP="79E8FED6">
      <w:pPr>
        <w:rPr>
          <w:b/>
          <w:bCs/>
          <w:lang w:val="en-US"/>
        </w:rPr>
      </w:pPr>
    </w:p>
    <w:p w14:paraId="39EF85BC" w14:textId="77777777" w:rsidR="00CA49E0" w:rsidRDefault="00CA49E0" w:rsidP="79E8FED6">
      <w:pPr>
        <w:rPr>
          <w:b/>
          <w:bCs/>
          <w:lang w:val="en-US"/>
        </w:rPr>
      </w:pPr>
    </w:p>
    <w:p w14:paraId="1E57144C" w14:textId="77777777" w:rsidR="00CA49E0" w:rsidRDefault="00CA49E0" w:rsidP="79E8FED6">
      <w:pPr>
        <w:rPr>
          <w:b/>
          <w:bCs/>
          <w:lang w:val="en-US"/>
        </w:rPr>
      </w:pPr>
    </w:p>
    <w:p w14:paraId="0E9C69D2" w14:textId="77777777" w:rsidR="00CA49E0" w:rsidRDefault="00CA49E0" w:rsidP="79E8FED6">
      <w:pPr>
        <w:rPr>
          <w:b/>
          <w:bCs/>
          <w:lang w:val="en-US"/>
        </w:rPr>
      </w:pPr>
    </w:p>
    <w:p w14:paraId="5583177D" w14:textId="77777777" w:rsidR="00CA49E0" w:rsidRDefault="00CA49E0" w:rsidP="79E8FED6">
      <w:pPr>
        <w:rPr>
          <w:b/>
          <w:bCs/>
          <w:lang w:val="en-US"/>
        </w:rPr>
      </w:pPr>
    </w:p>
    <w:p w14:paraId="3E1C3050" w14:textId="77777777" w:rsidR="00CA49E0" w:rsidRDefault="00CA49E0" w:rsidP="79E8FED6">
      <w:pPr>
        <w:rPr>
          <w:b/>
          <w:bCs/>
          <w:lang w:val="en-US"/>
        </w:rPr>
      </w:pPr>
    </w:p>
    <w:p w14:paraId="77D0D2B6" w14:textId="212907C7" w:rsidR="58C0B374" w:rsidRPr="000978EC" w:rsidRDefault="2CE76D05" w:rsidP="00565CB0">
      <w:pPr>
        <w:jc w:val="center"/>
        <w:rPr>
          <w:b/>
          <w:bCs/>
          <w:lang w:val="en-US"/>
        </w:rPr>
      </w:pPr>
      <w:r w:rsidRPr="000978EC">
        <w:rPr>
          <w:b/>
          <w:bCs/>
          <w:lang w:val="en-US"/>
        </w:rPr>
        <w:lastRenderedPageBreak/>
        <w:t>Main question</w:t>
      </w:r>
      <w:r w:rsidR="0093513C">
        <w:rPr>
          <w:b/>
          <w:bCs/>
          <w:lang w:val="en-US"/>
        </w:rPr>
        <w:t>n</w:t>
      </w:r>
      <w:r w:rsidRPr="000978EC">
        <w:rPr>
          <w:b/>
          <w:bCs/>
          <w:lang w:val="en-US"/>
        </w:rPr>
        <w:t>aire</w:t>
      </w:r>
      <w:r w:rsidR="599A9C69" w:rsidRPr="000978EC">
        <w:rPr>
          <w:b/>
          <w:bCs/>
          <w:lang w:val="en-US"/>
        </w:rPr>
        <w:t xml:space="preserve"> for</w:t>
      </w:r>
      <w:r w:rsidRPr="000978EC">
        <w:rPr>
          <w:b/>
          <w:bCs/>
          <w:lang w:val="en-US"/>
        </w:rPr>
        <w:t xml:space="preserve"> Interventionists</w:t>
      </w:r>
    </w:p>
    <w:p w14:paraId="5A8F03F1" w14:textId="77777777" w:rsidR="000978EC" w:rsidRPr="00381566" w:rsidRDefault="000978EC" w:rsidP="000978EC">
      <w:pPr>
        <w:spacing w:line="240" w:lineRule="auto"/>
        <w:rPr>
          <w:u w:val="single"/>
          <w:lang w:val="en-US"/>
        </w:rPr>
      </w:pPr>
      <w:r w:rsidRPr="005F6338">
        <w:rPr>
          <w:u w:val="single"/>
          <w:lang w:val="en-US"/>
        </w:rPr>
        <w:t xml:space="preserve">General note: </w:t>
      </w:r>
    </w:p>
    <w:p w14:paraId="3B9713DC" w14:textId="77777777" w:rsidR="000978EC" w:rsidRPr="006678C6" w:rsidRDefault="000978EC" w:rsidP="000978EC">
      <w:pPr>
        <w:spacing w:line="240" w:lineRule="auto"/>
        <w:rPr>
          <w:rFonts w:eastAsia="Calibri"/>
          <w:lang w:val="en-US"/>
        </w:rPr>
      </w:pPr>
      <w:r w:rsidRPr="006678C6">
        <w:rPr>
          <w:rFonts w:eastAsia="Calibri"/>
          <w:lang w:val="en-US"/>
        </w:rPr>
        <w:t xml:space="preserve">If not otherwise stated, response options range from </w:t>
      </w:r>
    </w:p>
    <w:p w14:paraId="2DE1BA90" w14:textId="77777777" w:rsidR="000978EC" w:rsidRPr="006678C6" w:rsidRDefault="000978EC" w:rsidP="000978EC">
      <w:pPr>
        <w:spacing w:line="240" w:lineRule="auto"/>
        <w:rPr>
          <w:rFonts w:eastAsia="Calibri"/>
          <w:lang w:val="en-US"/>
        </w:rPr>
      </w:pPr>
      <w:r w:rsidRPr="006678C6">
        <w:rPr>
          <w:rFonts w:eastAsia="Calibri"/>
          <w:lang w:val="en-US"/>
        </w:rPr>
        <w:t>□ strongly disagree □ somewhat disagree □ partially agree, partially disagree □ somewhat agree □ fully agree</w:t>
      </w:r>
    </w:p>
    <w:p w14:paraId="47BEDF68" w14:textId="76A8060D" w:rsidR="000978EC" w:rsidRPr="00381566" w:rsidRDefault="000978EC" w:rsidP="000978EC">
      <w:pPr>
        <w:spacing w:line="240" w:lineRule="auto"/>
        <w:rPr>
          <w:rFonts w:eastAsia="Calibri"/>
          <w:lang w:val="en-US"/>
        </w:rPr>
      </w:pPr>
    </w:p>
    <w:p w14:paraId="2C8687EE" w14:textId="2F32A594" w:rsidR="79E8FED6" w:rsidRPr="0042426A" w:rsidRDefault="00652196" w:rsidP="0042426A">
      <w:pPr>
        <w:spacing w:line="480" w:lineRule="auto"/>
        <w:rPr>
          <w:i/>
          <w:iCs/>
          <w:lang w:val="en-US"/>
        </w:rPr>
      </w:pPr>
      <w:r>
        <w:rPr>
          <w:b/>
          <w:lang w:val="en-US"/>
        </w:rPr>
        <w:t xml:space="preserve">Supplementary Table 5: </w:t>
      </w:r>
      <w:r>
        <w:rPr>
          <w:b/>
          <w:lang w:val="en-US"/>
        </w:rPr>
        <w:br/>
      </w:r>
      <w:r w:rsidR="0042426A">
        <w:rPr>
          <w:rFonts w:eastAsia="Calibri"/>
          <w:i/>
          <w:lang w:val="en-US"/>
        </w:rPr>
        <w:t>Interventionis</w:t>
      </w:r>
      <w:r w:rsidR="00261442">
        <w:rPr>
          <w:rFonts w:eastAsia="Calibri"/>
          <w:i/>
          <w:lang w:val="en-US"/>
        </w:rPr>
        <w:t xml:space="preserve">t questionnaires: measured constructs, number of items and example items translated </w:t>
      </w:r>
      <w:r w:rsidR="0042426A">
        <w:rPr>
          <w:rFonts w:eastAsia="Calibri"/>
          <w:i/>
          <w:lang w:val="en-US"/>
        </w:rPr>
        <w:t>in English</w:t>
      </w:r>
    </w:p>
    <w:tbl>
      <w:tblPr>
        <w:tblStyle w:val="EinfacheTabelle2"/>
        <w:tblW w:w="0" w:type="auto"/>
        <w:tblBorders>
          <w:top w:val="none" w:sz="8" w:space="0" w:color="000000" w:themeColor="text1"/>
          <w:left w:val="none" w:sz="8" w:space="0" w:color="000000" w:themeColor="text1"/>
          <w:bottom w:val="none" w:sz="8" w:space="0" w:color="000000" w:themeColor="text1"/>
          <w:right w:val="none" w:sz="8" w:space="0" w:color="000000" w:themeColor="text1"/>
          <w:insideH w:val="none" w:sz="8" w:space="0" w:color="000000" w:themeColor="text1"/>
          <w:insideV w:val="none" w:sz="8" w:space="0" w:color="000000" w:themeColor="text1"/>
        </w:tblBorders>
        <w:tblLook w:val="04A0" w:firstRow="1" w:lastRow="0" w:firstColumn="1" w:lastColumn="0" w:noHBand="0" w:noVBand="1"/>
      </w:tblPr>
      <w:tblGrid>
        <w:gridCol w:w="1890"/>
        <w:gridCol w:w="1820"/>
        <w:gridCol w:w="1048"/>
        <w:gridCol w:w="6559"/>
        <w:gridCol w:w="2239"/>
      </w:tblGrid>
      <w:tr w:rsidR="79E8FED6" w:rsidRPr="00074255" w14:paraId="65CDAAB9" w14:textId="77777777" w:rsidTr="00231DBE">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tcBorders>
              <w:top w:val="single" w:sz="8" w:space="0" w:color="000000" w:themeColor="text1"/>
              <w:bottom w:val="single" w:sz="4" w:space="0" w:color="auto"/>
            </w:tcBorders>
          </w:tcPr>
          <w:p w14:paraId="732CA119" w14:textId="77072B49" w:rsidR="79E8FED6" w:rsidRPr="00074255" w:rsidRDefault="7A5E576F" w:rsidP="00231DBE">
            <w:pPr>
              <w:rPr>
                <w:sz w:val="20"/>
                <w:szCs w:val="20"/>
              </w:rPr>
            </w:pPr>
            <w:r w:rsidRPr="00074255">
              <w:rPr>
                <w:sz w:val="20"/>
                <w:szCs w:val="20"/>
              </w:rPr>
              <w:t>Part</w:t>
            </w:r>
          </w:p>
        </w:tc>
        <w:tc>
          <w:tcPr>
            <w:tcW w:w="1820" w:type="dxa"/>
            <w:tcBorders>
              <w:top w:val="single" w:sz="8" w:space="0" w:color="000000" w:themeColor="text1"/>
              <w:bottom w:val="single" w:sz="8" w:space="0" w:color="000000" w:themeColor="text1"/>
            </w:tcBorders>
          </w:tcPr>
          <w:p w14:paraId="0E3D2287" w14:textId="3849D286" w:rsidR="79E8FED6" w:rsidRPr="00074255" w:rsidRDefault="7A5E576F" w:rsidP="00F15526">
            <w:pPr>
              <w:jc w:val="center"/>
              <w:cnfStyle w:val="100000000000" w:firstRow="1" w:lastRow="0" w:firstColumn="0" w:lastColumn="0" w:oddVBand="0" w:evenVBand="0" w:oddHBand="0" w:evenHBand="0" w:firstRowFirstColumn="0" w:firstRowLastColumn="0" w:lastRowFirstColumn="0" w:lastRowLastColumn="0"/>
              <w:rPr>
                <w:sz w:val="20"/>
                <w:szCs w:val="20"/>
              </w:rPr>
            </w:pPr>
            <w:r w:rsidRPr="00074255">
              <w:rPr>
                <w:sz w:val="20"/>
                <w:szCs w:val="20"/>
              </w:rPr>
              <w:t>Variable</w:t>
            </w:r>
          </w:p>
        </w:tc>
        <w:tc>
          <w:tcPr>
            <w:tcW w:w="1048" w:type="dxa"/>
            <w:tcBorders>
              <w:top w:val="single" w:sz="8" w:space="0" w:color="000000" w:themeColor="text1"/>
              <w:bottom w:val="single" w:sz="8" w:space="0" w:color="000000" w:themeColor="text1"/>
            </w:tcBorders>
            <w:vAlign w:val="center"/>
          </w:tcPr>
          <w:p w14:paraId="085B2AEF" w14:textId="27B1CA4C" w:rsidR="79E8FED6" w:rsidRPr="00074255" w:rsidRDefault="7A5E576F" w:rsidP="00F15526">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074255">
              <w:rPr>
                <w:sz w:val="20"/>
                <w:szCs w:val="20"/>
              </w:rPr>
              <w:t>Number</w:t>
            </w:r>
            <w:proofErr w:type="spellEnd"/>
            <w:r w:rsidRPr="00074255">
              <w:rPr>
                <w:sz w:val="20"/>
                <w:szCs w:val="20"/>
              </w:rPr>
              <w:t xml:space="preserve"> </w:t>
            </w:r>
            <w:proofErr w:type="spellStart"/>
            <w:r w:rsidRPr="00074255">
              <w:rPr>
                <w:sz w:val="20"/>
                <w:szCs w:val="20"/>
              </w:rPr>
              <w:t>of</w:t>
            </w:r>
            <w:proofErr w:type="spellEnd"/>
            <w:r w:rsidRPr="00074255">
              <w:rPr>
                <w:sz w:val="20"/>
                <w:szCs w:val="20"/>
              </w:rPr>
              <w:t xml:space="preserve"> Items</w:t>
            </w:r>
          </w:p>
        </w:tc>
        <w:tc>
          <w:tcPr>
            <w:tcW w:w="6559" w:type="dxa"/>
            <w:tcBorders>
              <w:top w:val="single" w:sz="8" w:space="0" w:color="000000" w:themeColor="text1"/>
              <w:bottom w:val="single" w:sz="8" w:space="0" w:color="000000" w:themeColor="text1"/>
            </w:tcBorders>
            <w:vAlign w:val="center"/>
          </w:tcPr>
          <w:p w14:paraId="712E4AA0" w14:textId="77777777" w:rsidR="79E8FED6" w:rsidRPr="00074255" w:rsidRDefault="7A5E576F" w:rsidP="79E8FED6">
            <w:pPr>
              <w:jc w:val="center"/>
              <w:cnfStyle w:val="100000000000" w:firstRow="1" w:lastRow="0" w:firstColumn="0" w:lastColumn="0" w:oddVBand="0" w:evenVBand="0" w:oddHBand="0" w:evenHBand="0" w:firstRowFirstColumn="0" w:firstRowLastColumn="0" w:lastRowFirstColumn="0" w:lastRowLastColumn="0"/>
              <w:rPr>
                <w:sz w:val="20"/>
                <w:szCs w:val="20"/>
              </w:rPr>
            </w:pPr>
            <w:r w:rsidRPr="00074255">
              <w:rPr>
                <w:sz w:val="20"/>
                <w:szCs w:val="20"/>
              </w:rPr>
              <w:t xml:space="preserve">Item / </w:t>
            </w:r>
            <w:proofErr w:type="spellStart"/>
            <w:r w:rsidRPr="00074255">
              <w:rPr>
                <w:sz w:val="20"/>
                <w:szCs w:val="20"/>
              </w:rPr>
              <w:t>Validated</w:t>
            </w:r>
            <w:proofErr w:type="spellEnd"/>
            <w:r w:rsidRPr="00074255">
              <w:rPr>
                <w:sz w:val="20"/>
                <w:szCs w:val="20"/>
              </w:rPr>
              <w:t xml:space="preserve"> </w:t>
            </w:r>
            <w:proofErr w:type="spellStart"/>
            <w:r w:rsidRPr="00074255">
              <w:rPr>
                <w:sz w:val="20"/>
                <w:szCs w:val="20"/>
              </w:rPr>
              <w:t>scale</w:t>
            </w:r>
            <w:proofErr w:type="spellEnd"/>
            <w:r w:rsidRPr="00074255">
              <w:rPr>
                <w:sz w:val="20"/>
                <w:szCs w:val="20"/>
              </w:rPr>
              <w:t xml:space="preserve"> </w:t>
            </w:r>
          </w:p>
        </w:tc>
        <w:tc>
          <w:tcPr>
            <w:tcW w:w="2239" w:type="dxa"/>
            <w:tcBorders>
              <w:top w:val="single" w:sz="8" w:space="0" w:color="000000" w:themeColor="text1"/>
              <w:bottom w:val="single" w:sz="8" w:space="0" w:color="000000" w:themeColor="text1"/>
            </w:tcBorders>
          </w:tcPr>
          <w:p w14:paraId="6057626F" w14:textId="75CB1AF6" w:rsidR="79E8FED6" w:rsidRPr="00074255" w:rsidRDefault="7A5E576F" w:rsidP="79E8FED6">
            <w:pPr>
              <w:jc w:val="center"/>
              <w:cnfStyle w:val="100000000000" w:firstRow="1" w:lastRow="0" w:firstColumn="0" w:lastColumn="0" w:oddVBand="0" w:evenVBand="0" w:oddHBand="0" w:evenHBand="0" w:firstRowFirstColumn="0" w:firstRowLastColumn="0" w:lastRowFirstColumn="0" w:lastRowLastColumn="0"/>
              <w:rPr>
                <w:sz w:val="20"/>
                <w:szCs w:val="20"/>
              </w:rPr>
            </w:pPr>
            <w:r w:rsidRPr="00074255">
              <w:rPr>
                <w:sz w:val="20"/>
                <w:szCs w:val="20"/>
              </w:rPr>
              <w:t>Sources</w:t>
            </w:r>
          </w:p>
        </w:tc>
      </w:tr>
      <w:tr w:rsidR="79E8FED6" w:rsidRPr="00074255" w14:paraId="0C9F69EB"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4" w:space="0" w:color="auto"/>
              <w:left w:val="nil"/>
              <w:bottom w:val="nil"/>
              <w:right w:val="nil"/>
            </w:tcBorders>
          </w:tcPr>
          <w:p w14:paraId="082D692E" w14:textId="53AAC1BA" w:rsidR="3447110D" w:rsidRPr="00074255" w:rsidRDefault="00690C62" w:rsidP="00231DBE">
            <w:pPr>
              <w:rPr>
                <w:color w:val="D13438"/>
                <w:sz w:val="20"/>
                <w:szCs w:val="20"/>
                <w:u w:val="single"/>
                <w:lang w:val="en-US"/>
              </w:rPr>
            </w:pPr>
            <w:bookmarkStart w:id="17" w:name="_Hlk192247152"/>
            <w:r w:rsidRPr="00074255">
              <w:rPr>
                <w:sz w:val="20"/>
                <w:szCs w:val="20"/>
              </w:rPr>
              <w:t>A</w:t>
            </w:r>
            <w:r w:rsidR="5A037E52" w:rsidRPr="00074255">
              <w:rPr>
                <w:sz w:val="20"/>
                <w:szCs w:val="20"/>
              </w:rPr>
              <w:t xml:space="preserve">: Organizational </w:t>
            </w:r>
            <w:proofErr w:type="spellStart"/>
            <w:r w:rsidR="5A037E52" w:rsidRPr="00074255">
              <w:rPr>
                <w:sz w:val="20"/>
                <w:szCs w:val="20"/>
              </w:rPr>
              <w:t>information</w:t>
            </w:r>
            <w:proofErr w:type="spellEnd"/>
            <w:r w:rsidR="08869804" w:rsidRPr="00074255">
              <w:rPr>
                <w:sz w:val="20"/>
                <w:szCs w:val="20"/>
              </w:rPr>
              <w:t xml:space="preserve"> </w:t>
            </w:r>
            <w:bookmarkEnd w:id="17"/>
          </w:p>
        </w:tc>
        <w:tc>
          <w:tcPr>
            <w:tcW w:w="1820" w:type="dxa"/>
            <w:tcBorders>
              <w:top w:val="single" w:sz="8" w:space="0" w:color="000000" w:themeColor="text1"/>
              <w:left w:val="nil"/>
            </w:tcBorders>
          </w:tcPr>
          <w:p w14:paraId="35573CDD" w14:textId="77777777" w:rsidR="79E8FED6" w:rsidRPr="00074255" w:rsidRDefault="7A5E576F" w:rsidP="00F1552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School code</w:t>
            </w:r>
          </w:p>
        </w:tc>
        <w:tc>
          <w:tcPr>
            <w:tcW w:w="1048" w:type="dxa"/>
            <w:tcBorders>
              <w:top w:val="single" w:sz="8" w:space="0" w:color="000000" w:themeColor="text1"/>
            </w:tcBorders>
            <w:vAlign w:val="center"/>
          </w:tcPr>
          <w:p w14:paraId="70E2746B" w14:textId="77777777" w:rsidR="79E8FED6" w:rsidRPr="00074255" w:rsidRDefault="79E8FED6" w:rsidP="00F15526">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6559" w:type="dxa"/>
            <w:tcBorders>
              <w:top w:val="single" w:sz="8" w:space="0" w:color="000000" w:themeColor="text1"/>
            </w:tcBorders>
            <w:vAlign w:val="center"/>
          </w:tcPr>
          <w:p w14:paraId="7A629AC7" w14:textId="77777777" w:rsidR="79E8FED6" w:rsidRPr="00074255" w:rsidRDefault="79E8FED6">
            <w:pPr>
              <w:cnfStyle w:val="000000100000" w:firstRow="0" w:lastRow="0" w:firstColumn="0" w:lastColumn="0" w:oddVBand="0" w:evenVBand="0" w:oddHBand="1" w:evenHBand="0" w:firstRowFirstColumn="0" w:firstRowLastColumn="0" w:lastRowFirstColumn="0" w:lastRowLastColumn="0"/>
              <w:rPr>
                <w:sz w:val="20"/>
                <w:szCs w:val="20"/>
              </w:rPr>
            </w:pPr>
            <w:r w:rsidRPr="00074255">
              <w:rPr>
                <w:b/>
                <w:bCs/>
                <w:sz w:val="20"/>
                <w:szCs w:val="20"/>
              </w:rPr>
              <w:t xml:space="preserve">School code </w:t>
            </w:r>
            <w:r w:rsidRPr="00074255">
              <w:rPr>
                <w:sz w:val="20"/>
                <w:szCs w:val="20"/>
              </w:rPr>
              <w:t>__________</w:t>
            </w:r>
          </w:p>
        </w:tc>
        <w:tc>
          <w:tcPr>
            <w:tcW w:w="2239" w:type="dxa"/>
            <w:tcBorders>
              <w:top w:val="single" w:sz="8" w:space="0" w:color="000000" w:themeColor="text1"/>
            </w:tcBorders>
          </w:tcPr>
          <w:p w14:paraId="713C02BF" w14:textId="77777777"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79E8FED6" w:rsidRPr="00074255" w14:paraId="12078CE9"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11C80DE8" w14:textId="77777777" w:rsidR="00E92D82" w:rsidRPr="00074255" w:rsidRDefault="00E92D82" w:rsidP="00231DBE">
            <w:pPr>
              <w:rPr>
                <w:sz w:val="20"/>
                <w:szCs w:val="20"/>
              </w:rPr>
            </w:pPr>
          </w:p>
        </w:tc>
        <w:tc>
          <w:tcPr>
            <w:tcW w:w="1820" w:type="dxa"/>
            <w:tcBorders>
              <w:left w:val="nil"/>
            </w:tcBorders>
          </w:tcPr>
          <w:p w14:paraId="37E91155" w14:textId="77777777" w:rsidR="79E8FED6" w:rsidRPr="00074255" w:rsidRDefault="7A5E576F" w:rsidP="00F1552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Grade</w:t>
            </w:r>
          </w:p>
        </w:tc>
        <w:tc>
          <w:tcPr>
            <w:tcW w:w="1048" w:type="dxa"/>
            <w:vAlign w:val="center"/>
          </w:tcPr>
          <w:p w14:paraId="47974E9E" w14:textId="77777777" w:rsidR="79E8FED6" w:rsidRPr="00074255" w:rsidRDefault="79E8FED6" w:rsidP="00F15526">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6559" w:type="dxa"/>
            <w:vAlign w:val="center"/>
          </w:tcPr>
          <w:p w14:paraId="09FB6949" w14:textId="77777777" w:rsidR="79E8FED6" w:rsidRPr="00074255" w:rsidRDefault="79E8FED6">
            <w:pPr>
              <w:cnfStyle w:val="000000000000" w:firstRow="0" w:lastRow="0" w:firstColumn="0" w:lastColumn="0" w:oddVBand="0" w:evenVBand="0" w:oddHBand="0" w:evenHBand="0" w:firstRowFirstColumn="0" w:firstRowLastColumn="0" w:lastRowFirstColumn="0" w:lastRowLastColumn="0"/>
              <w:rPr>
                <w:sz w:val="20"/>
                <w:szCs w:val="20"/>
              </w:rPr>
            </w:pPr>
            <w:r w:rsidRPr="00074255">
              <w:rPr>
                <w:b/>
                <w:bCs/>
                <w:sz w:val="20"/>
                <w:szCs w:val="20"/>
              </w:rPr>
              <w:t xml:space="preserve">Grade </w:t>
            </w:r>
            <w:r w:rsidRPr="00074255">
              <w:rPr>
                <w:sz w:val="20"/>
                <w:szCs w:val="20"/>
              </w:rPr>
              <w:t>___________</w:t>
            </w:r>
          </w:p>
        </w:tc>
        <w:tc>
          <w:tcPr>
            <w:tcW w:w="2239" w:type="dxa"/>
          </w:tcPr>
          <w:p w14:paraId="09097B8B" w14:textId="77777777"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79E8FED6" w:rsidRPr="00074255" w14:paraId="01035A5D"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774F27B5" w14:textId="77777777" w:rsidR="00E92D82" w:rsidRPr="00074255" w:rsidRDefault="00E92D82" w:rsidP="00231DBE">
            <w:pPr>
              <w:rPr>
                <w:sz w:val="20"/>
                <w:szCs w:val="20"/>
              </w:rPr>
            </w:pPr>
          </w:p>
        </w:tc>
        <w:tc>
          <w:tcPr>
            <w:tcW w:w="1820" w:type="dxa"/>
            <w:tcBorders>
              <w:left w:val="nil"/>
            </w:tcBorders>
          </w:tcPr>
          <w:p w14:paraId="68BDAD87" w14:textId="77777777" w:rsidR="79E8FED6" w:rsidRPr="00074255" w:rsidRDefault="7A5E576F" w:rsidP="00F1552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Class</w:t>
            </w:r>
          </w:p>
        </w:tc>
        <w:tc>
          <w:tcPr>
            <w:tcW w:w="1048" w:type="dxa"/>
            <w:vAlign w:val="center"/>
          </w:tcPr>
          <w:p w14:paraId="79FA623D" w14:textId="77777777" w:rsidR="79E8FED6" w:rsidRPr="00074255" w:rsidRDefault="79E8FED6" w:rsidP="00F15526">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6559" w:type="dxa"/>
            <w:vAlign w:val="center"/>
          </w:tcPr>
          <w:p w14:paraId="4B8F113C" w14:textId="77777777" w:rsidR="79E8FED6" w:rsidRPr="00074255" w:rsidRDefault="79E8FED6">
            <w:pPr>
              <w:cnfStyle w:val="000000100000" w:firstRow="0" w:lastRow="0" w:firstColumn="0" w:lastColumn="0" w:oddVBand="0" w:evenVBand="0" w:oddHBand="1" w:evenHBand="0" w:firstRowFirstColumn="0" w:firstRowLastColumn="0" w:lastRowFirstColumn="0" w:lastRowLastColumn="0"/>
              <w:rPr>
                <w:sz w:val="20"/>
                <w:szCs w:val="20"/>
              </w:rPr>
            </w:pPr>
            <w:r w:rsidRPr="00074255">
              <w:rPr>
                <w:b/>
                <w:bCs/>
                <w:sz w:val="20"/>
                <w:szCs w:val="20"/>
              </w:rPr>
              <w:t xml:space="preserve">Class </w:t>
            </w:r>
            <w:proofErr w:type="spellStart"/>
            <w:r w:rsidRPr="00074255">
              <w:rPr>
                <w:b/>
                <w:bCs/>
                <w:sz w:val="20"/>
                <w:szCs w:val="20"/>
              </w:rPr>
              <w:t>letter</w:t>
            </w:r>
            <w:proofErr w:type="spellEnd"/>
            <w:r w:rsidRPr="00074255">
              <w:rPr>
                <w:b/>
                <w:bCs/>
                <w:sz w:val="20"/>
                <w:szCs w:val="20"/>
              </w:rPr>
              <w:t xml:space="preserve"> </w:t>
            </w:r>
            <w:r w:rsidRPr="00074255">
              <w:rPr>
                <w:sz w:val="20"/>
                <w:szCs w:val="20"/>
              </w:rPr>
              <w:t>___________</w:t>
            </w:r>
          </w:p>
        </w:tc>
        <w:tc>
          <w:tcPr>
            <w:tcW w:w="2239" w:type="dxa"/>
          </w:tcPr>
          <w:p w14:paraId="370F1E97"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79E8FED6" w:rsidRPr="00261442" w14:paraId="67458DF9"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5DA74D36" w14:textId="77777777" w:rsidR="00E92D82" w:rsidRPr="00074255" w:rsidRDefault="00E92D82" w:rsidP="00231DBE">
            <w:pPr>
              <w:rPr>
                <w:sz w:val="20"/>
                <w:szCs w:val="20"/>
              </w:rPr>
            </w:pPr>
          </w:p>
        </w:tc>
        <w:tc>
          <w:tcPr>
            <w:tcW w:w="1820" w:type="dxa"/>
            <w:tcBorders>
              <w:left w:val="nil"/>
            </w:tcBorders>
          </w:tcPr>
          <w:p w14:paraId="43A18EDE" w14:textId="77777777" w:rsidR="79E8FED6" w:rsidRPr="00074255" w:rsidRDefault="7A5E576F" w:rsidP="00F1552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Initials</w:t>
            </w:r>
          </w:p>
        </w:tc>
        <w:tc>
          <w:tcPr>
            <w:tcW w:w="1048" w:type="dxa"/>
            <w:vAlign w:val="center"/>
          </w:tcPr>
          <w:p w14:paraId="259D0BE1" w14:textId="77777777" w:rsidR="79E8FED6" w:rsidRPr="00074255" w:rsidRDefault="79E8FED6" w:rsidP="00F15526">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6559" w:type="dxa"/>
            <w:vAlign w:val="center"/>
          </w:tcPr>
          <w:p w14:paraId="4E3819C0" w14:textId="77777777"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b/>
                <w:bCs/>
                <w:sz w:val="20"/>
                <w:szCs w:val="20"/>
                <w:lang w:val="en-US"/>
              </w:rPr>
              <w:t xml:space="preserve">Trainer's initials </w:t>
            </w:r>
            <w:r w:rsidRPr="00074255">
              <w:rPr>
                <w:sz w:val="20"/>
                <w:szCs w:val="20"/>
                <w:lang w:val="en-US"/>
              </w:rPr>
              <w:t>(4 characters consisting of the first two letters of the first and last name) ___________</w:t>
            </w:r>
          </w:p>
        </w:tc>
        <w:tc>
          <w:tcPr>
            <w:tcW w:w="2239" w:type="dxa"/>
          </w:tcPr>
          <w:p w14:paraId="32E48EE0"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261442" w14:paraId="482EA9F4"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5F1480D0" w14:textId="77777777" w:rsidR="00E92D82" w:rsidRPr="00074255" w:rsidRDefault="00E92D82" w:rsidP="00231DBE">
            <w:pPr>
              <w:rPr>
                <w:sz w:val="20"/>
                <w:szCs w:val="20"/>
                <w:lang w:val="en-US"/>
              </w:rPr>
            </w:pPr>
          </w:p>
        </w:tc>
        <w:tc>
          <w:tcPr>
            <w:tcW w:w="1820" w:type="dxa"/>
            <w:tcBorders>
              <w:left w:val="nil"/>
            </w:tcBorders>
          </w:tcPr>
          <w:p w14:paraId="597167CE" w14:textId="77777777" w:rsidR="79E8FED6" w:rsidRPr="00074255" w:rsidRDefault="7A5E576F" w:rsidP="00F1552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Retrospective</w:t>
            </w:r>
          </w:p>
          <w:p w14:paraId="0FBE9FD7" w14:textId="77777777" w:rsidR="79E8FED6" w:rsidRPr="00074255" w:rsidRDefault="79E8FED6" w:rsidP="00F1552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774B2D21" w14:textId="77777777" w:rsidR="79E8FED6" w:rsidRPr="00074255" w:rsidRDefault="79E8FED6" w:rsidP="00F1552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048" w:type="dxa"/>
            <w:vAlign w:val="center"/>
          </w:tcPr>
          <w:p w14:paraId="590109BC" w14:textId="77777777" w:rsidR="79E8FED6" w:rsidRPr="00074255" w:rsidRDefault="79E8FED6" w:rsidP="00F15526">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6559" w:type="dxa"/>
            <w:vAlign w:val="center"/>
          </w:tcPr>
          <w:p w14:paraId="4C270545" w14:textId="77777777" w:rsidR="79E8FED6" w:rsidRPr="00074255" w:rsidRDefault="79E8FED6" w:rsidP="79E8FED6">
            <w:pPr>
              <w:jc w:val="cente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Did you fill out this questionnaire directly after the intervention (or in the same week), or was it a long time ago (retrospective)?</w:t>
            </w:r>
          </w:p>
          <w:p w14:paraId="4B4F89A6" w14:textId="41D9E41C" w:rsidR="79E8FED6" w:rsidRPr="00074255" w:rsidRDefault="79E8FED6" w:rsidP="79E8FED6">
            <w:pPr>
              <w:jc w:val="cente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sz w:val="20"/>
                <w:szCs w:val="20"/>
                <w:lang w:val="en-US"/>
              </w:rPr>
              <w:t>□ directly after the intervention/within one week □ retrospective, intervention over one week ago</w:t>
            </w:r>
          </w:p>
        </w:tc>
        <w:tc>
          <w:tcPr>
            <w:tcW w:w="2239" w:type="dxa"/>
          </w:tcPr>
          <w:p w14:paraId="0477B068"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79E8FED6" w:rsidRPr="00074255" w14:paraId="53E0029D"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0D5F4D1B" w14:textId="77777777" w:rsidR="00E92D82" w:rsidRPr="00074255" w:rsidRDefault="00E92D82" w:rsidP="00231DBE">
            <w:pPr>
              <w:rPr>
                <w:sz w:val="20"/>
                <w:szCs w:val="20"/>
                <w:lang w:val="en-US"/>
              </w:rPr>
            </w:pPr>
          </w:p>
        </w:tc>
        <w:tc>
          <w:tcPr>
            <w:tcW w:w="1820" w:type="dxa"/>
            <w:tcBorders>
              <w:left w:val="nil"/>
            </w:tcBorders>
          </w:tcPr>
          <w:p w14:paraId="1205A775" w14:textId="77777777" w:rsidR="79E8FED6" w:rsidRPr="00074255" w:rsidRDefault="7A5E576F" w:rsidP="00F1552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Class size</w:t>
            </w:r>
          </w:p>
        </w:tc>
        <w:tc>
          <w:tcPr>
            <w:tcW w:w="1048" w:type="dxa"/>
            <w:vAlign w:val="center"/>
          </w:tcPr>
          <w:p w14:paraId="206CB60B" w14:textId="26EFD36F" w:rsidR="79E8FED6" w:rsidRPr="00074255" w:rsidRDefault="79E8FED6" w:rsidP="00F15526">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6559" w:type="dxa"/>
            <w:vAlign w:val="center"/>
          </w:tcPr>
          <w:p w14:paraId="78EF9713" w14:textId="53D00672"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074255">
              <w:rPr>
                <w:b/>
                <w:bCs/>
                <w:sz w:val="20"/>
                <w:szCs w:val="20"/>
                <w:lang w:val="en-US"/>
              </w:rPr>
              <w:t>How many children attend the class?</w:t>
            </w:r>
            <w:r w:rsidRPr="00074255">
              <w:rPr>
                <w:sz w:val="20"/>
                <w:szCs w:val="20"/>
                <w:lang w:val="en-US"/>
              </w:rPr>
              <w:br/>
              <w:t>Dropdown: 0-30</w:t>
            </w:r>
            <w:r w:rsidRPr="00074255">
              <w:rPr>
                <w:sz w:val="20"/>
                <w:szCs w:val="20"/>
              </w:rPr>
              <w:br/>
            </w:r>
            <w:r w:rsidRPr="00074255">
              <w:rPr>
                <w:b/>
                <w:bCs/>
                <w:sz w:val="20"/>
                <w:szCs w:val="20"/>
                <w:lang w:val="en-US"/>
              </w:rPr>
              <w:t>□</w:t>
            </w:r>
            <w:r w:rsidRPr="00074255">
              <w:rPr>
                <w:sz w:val="20"/>
                <w:szCs w:val="20"/>
                <w:lang w:val="en-US"/>
              </w:rPr>
              <w:t xml:space="preserve"> I don’t know</w:t>
            </w:r>
          </w:p>
        </w:tc>
        <w:tc>
          <w:tcPr>
            <w:tcW w:w="2239" w:type="dxa"/>
          </w:tcPr>
          <w:p w14:paraId="1C20345A"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074255" w14:paraId="622EA91D"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1C6A8D61" w14:textId="77777777" w:rsidR="00E92D82" w:rsidRPr="00074255" w:rsidRDefault="00E92D82" w:rsidP="00231DBE">
            <w:pPr>
              <w:rPr>
                <w:sz w:val="20"/>
                <w:szCs w:val="20"/>
              </w:rPr>
            </w:pPr>
          </w:p>
        </w:tc>
        <w:tc>
          <w:tcPr>
            <w:tcW w:w="1820" w:type="dxa"/>
            <w:tcBorders>
              <w:left w:val="nil"/>
            </w:tcBorders>
          </w:tcPr>
          <w:p w14:paraId="065367E1" w14:textId="320AB2EE" w:rsidR="79E8FED6" w:rsidRPr="00074255" w:rsidRDefault="7A5E576F" w:rsidP="00F1552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Number of children present</w:t>
            </w:r>
          </w:p>
        </w:tc>
        <w:tc>
          <w:tcPr>
            <w:tcW w:w="1048" w:type="dxa"/>
            <w:vAlign w:val="center"/>
          </w:tcPr>
          <w:p w14:paraId="2F6D25A5" w14:textId="2227FE5A" w:rsidR="79E8FED6" w:rsidRPr="00074255" w:rsidRDefault="79E8FED6" w:rsidP="00F15526">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6559" w:type="dxa"/>
            <w:vAlign w:val="center"/>
          </w:tcPr>
          <w:p w14:paraId="24DADD72" w14:textId="2689CC24"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many children were present in class today?</w:t>
            </w:r>
          </w:p>
          <w:p w14:paraId="04E43C24" w14:textId="1FA9DF76"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074255">
              <w:rPr>
                <w:sz w:val="20"/>
                <w:szCs w:val="20"/>
              </w:rPr>
              <w:t>Dropdown: 0-30</w:t>
            </w:r>
            <w:r w:rsidRPr="00074255">
              <w:rPr>
                <w:sz w:val="20"/>
                <w:szCs w:val="20"/>
              </w:rPr>
              <w:br/>
            </w:r>
            <w:r w:rsidRPr="00074255">
              <w:rPr>
                <w:b/>
                <w:bCs/>
                <w:sz w:val="20"/>
                <w:szCs w:val="20"/>
                <w:lang w:val="en-US"/>
              </w:rPr>
              <w:t>□</w:t>
            </w:r>
            <w:r w:rsidRPr="00074255">
              <w:rPr>
                <w:sz w:val="20"/>
                <w:szCs w:val="20"/>
                <w:lang w:val="en-US"/>
              </w:rPr>
              <w:t xml:space="preserve"> I don’t know</w:t>
            </w:r>
          </w:p>
        </w:tc>
        <w:tc>
          <w:tcPr>
            <w:tcW w:w="2239" w:type="dxa"/>
          </w:tcPr>
          <w:p w14:paraId="6D89F206"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79E8FED6" w:rsidRPr="00261442" w14:paraId="7F5A8712"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4D518A60" w14:textId="77777777" w:rsidR="00E92D82" w:rsidRPr="00074255" w:rsidRDefault="00E92D82" w:rsidP="00231DBE">
            <w:pPr>
              <w:rPr>
                <w:sz w:val="20"/>
                <w:szCs w:val="20"/>
              </w:rPr>
            </w:pPr>
          </w:p>
        </w:tc>
        <w:tc>
          <w:tcPr>
            <w:tcW w:w="1820" w:type="dxa"/>
            <w:tcBorders>
              <w:left w:val="nil"/>
            </w:tcBorders>
          </w:tcPr>
          <w:p w14:paraId="65DA1E46" w14:textId="77777777" w:rsidR="79E8FED6" w:rsidRPr="00074255" w:rsidRDefault="7A5E576F" w:rsidP="00F1552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Unit</w:t>
            </w:r>
          </w:p>
        </w:tc>
        <w:tc>
          <w:tcPr>
            <w:tcW w:w="1048" w:type="dxa"/>
            <w:vAlign w:val="center"/>
          </w:tcPr>
          <w:p w14:paraId="7C901A43" w14:textId="77777777" w:rsidR="79E8FED6" w:rsidRPr="00074255" w:rsidRDefault="79E8FED6" w:rsidP="00F15526">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6559" w:type="dxa"/>
            <w:vAlign w:val="center"/>
          </w:tcPr>
          <w:p w14:paraId="0FB9F102" w14:textId="100ECED9"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Which unit was taught today?</w:t>
            </w:r>
          </w:p>
          <w:p w14:paraId="0F016535" w14:textId="77777777"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Core workshop 1 (90 min) □ Core workshop 2 (90 min)) □ Core workshop 1 and 2 (180 min)</w:t>
            </w:r>
          </w:p>
        </w:tc>
        <w:tc>
          <w:tcPr>
            <w:tcW w:w="2239" w:type="dxa"/>
          </w:tcPr>
          <w:p w14:paraId="121D6AF5"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074255" w14:paraId="13EF9C47"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195E5C70" w14:textId="77777777" w:rsidR="00E92D82" w:rsidRPr="00074255" w:rsidRDefault="00E92D82" w:rsidP="00231DBE">
            <w:pPr>
              <w:rPr>
                <w:sz w:val="20"/>
                <w:szCs w:val="20"/>
                <w:lang w:val="en-US"/>
              </w:rPr>
            </w:pPr>
          </w:p>
        </w:tc>
        <w:tc>
          <w:tcPr>
            <w:tcW w:w="1820" w:type="dxa"/>
            <w:tcBorders>
              <w:left w:val="nil"/>
            </w:tcBorders>
          </w:tcPr>
          <w:p w14:paraId="7D761D42" w14:textId="5F7F3138" w:rsidR="79E8FED6" w:rsidRPr="00074255" w:rsidRDefault="7A5E576F" w:rsidP="00F1552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Challenge</w:t>
            </w:r>
          </w:p>
        </w:tc>
        <w:tc>
          <w:tcPr>
            <w:tcW w:w="1048" w:type="dxa"/>
            <w:vAlign w:val="center"/>
          </w:tcPr>
          <w:p w14:paraId="4A4685DA" w14:textId="77777777" w:rsidR="79E8FED6" w:rsidRPr="00074255" w:rsidRDefault="79E8FED6" w:rsidP="00F15526">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1</w:t>
            </w:r>
          </w:p>
        </w:tc>
        <w:tc>
          <w:tcPr>
            <w:tcW w:w="6559" w:type="dxa"/>
            <w:vAlign w:val="center"/>
          </w:tcPr>
          <w:p w14:paraId="3A22A065" w14:textId="77777777"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If it was the second part of the core workshop: Which challenge was carried out?</w:t>
            </w:r>
          </w:p>
          <w:p w14:paraId="3A6983D3" w14:textId="56F328D0"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074255">
              <w:rPr>
                <w:i/>
                <w:iCs/>
                <w:sz w:val="20"/>
                <w:szCs w:val="20"/>
                <w:lang w:val="en-US"/>
              </w:rPr>
              <w:t>(only displayed if core workshop 2 was chosen)</w:t>
            </w:r>
          </w:p>
          <w:p w14:paraId="6BD42A0A" w14:textId="77777777" w:rsidR="79E8FED6" w:rsidRPr="00074255" w:rsidRDefault="79E8FED6" w:rsidP="79E8FED6">
            <w:pPr>
              <w:spacing w:line="240"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074255">
              <w:rPr>
                <w:sz w:val="20"/>
                <w:szCs w:val="20"/>
              </w:rPr>
              <w:t xml:space="preserve">□ Craft </w:t>
            </w:r>
            <w:proofErr w:type="spellStart"/>
            <w:r w:rsidRPr="00074255">
              <w:rPr>
                <w:sz w:val="20"/>
                <w:szCs w:val="20"/>
              </w:rPr>
              <w:t>challenge</w:t>
            </w:r>
            <w:proofErr w:type="spellEnd"/>
            <w:r w:rsidRPr="00074255">
              <w:rPr>
                <w:sz w:val="20"/>
                <w:szCs w:val="20"/>
              </w:rPr>
              <w:t xml:space="preserve"> □ </w:t>
            </w:r>
            <w:proofErr w:type="spellStart"/>
            <w:r w:rsidRPr="00074255">
              <w:rPr>
                <w:sz w:val="20"/>
                <w:szCs w:val="20"/>
              </w:rPr>
              <w:t>Photo</w:t>
            </w:r>
            <w:proofErr w:type="spellEnd"/>
            <w:r w:rsidRPr="00074255">
              <w:rPr>
                <w:sz w:val="20"/>
                <w:szCs w:val="20"/>
              </w:rPr>
              <w:t xml:space="preserve"> </w:t>
            </w:r>
            <w:proofErr w:type="spellStart"/>
            <w:r w:rsidRPr="00074255">
              <w:rPr>
                <w:sz w:val="20"/>
                <w:szCs w:val="20"/>
              </w:rPr>
              <w:t>challenge</w:t>
            </w:r>
            <w:proofErr w:type="spellEnd"/>
          </w:p>
        </w:tc>
        <w:tc>
          <w:tcPr>
            <w:tcW w:w="2239" w:type="dxa"/>
          </w:tcPr>
          <w:p w14:paraId="61EF8BBC"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79E8FED6" w:rsidRPr="00261442" w14:paraId="65B5B80A"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single" w:sz="4" w:space="0" w:color="auto"/>
              <w:right w:val="nil"/>
            </w:tcBorders>
          </w:tcPr>
          <w:p w14:paraId="334874BC" w14:textId="77777777" w:rsidR="00E92D82" w:rsidRPr="00074255" w:rsidRDefault="00E92D82" w:rsidP="00231DBE">
            <w:pPr>
              <w:rPr>
                <w:sz w:val="20"/>
                <w:szCs w:val="20"/>
              </w:rPr>
            </w:pPr>
          </w:p>
        </w:tc>
        <w:tc>
          <w:tcPr>
            <w:tcW w:w="1820" w:type="dxa"/>
            <w:tcBorders>
              <w:left w:val="nil"/>
              <w:bottom w:val="single" w:sz="8" w:space="0" w:color="000000" w:themeColor="text1"/>
            </w:tcBorders>
          </w:tcPr>
          <w:p w14:paraId="38A10C6A" w14:textId="77777777" w:rsidR="79E8FED6" w:rsidRPr="00074255" w:rsidRDefault="7A5E576F" w:rsidP="00F1552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Norm message</w:t>
            </w:r>
          </w:p>
        </w:tc>
        <w:tc>
          <w:tcPr>
            <w:tcW w:w="1048" w:type="dxa"/>
            <w:tcBorders>
              <w:bottom w:val="single" w:sz="8" w:space="0" w:color="000000" w:themeColor="text1"/>
            </w:tcBorders>
            <w:vAlign w:val="center"/>
          </w:tcPr>
          <w:p w14:paraId="04848345" w14:textId="38A7F402" w:rsidR="79E8FED6" w:rsidRPr="00074255" w:rsidRDefault="79E8FED6" w:rsidP="00F15526">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6559" w:type="dxa"/>
            <w:tcBorders>
              <w:bottom w:val="single" w:sz="8" w:space="0" w:color="000000" w:themeColor="text1"/>
            </w:tcBorders>
            <w:vAlign w:val="center"/>
          </w:tcPr>
          <w:p w14:paraId="02DA3CD0" w14:textId="77777777"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What norm message was given?</w:t>
            </w:r>
          </w:p>
          <w:p w14:paraId="4DDD6242" w14:textId="77777777" w:rsidR="79E8FED6" w:rsidRPr="00074255" w:rsidRDefault="79E8FED6" w:rsidP="79E8FED6">
            <w:pPr>
              <w:spacing w:line="240" w:lineRule="auto"/>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074255">
              <w:rPr>
                <w:i/>
                <w:iCs/>
                <w:sz w:val="20"/>
                <w:szCs w:val="20"/>
                <w:lang w:val="en-US"/>
              </w:rPr>
              <w:t>(only displayed if core workshop 2 was chosen)</w:t>
            </w:r>
          </w:p>
          <w:p w14:paraId="10D851C4" w14:textId="79DD37C6"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The majority of class x is smoke-free! (vs. tried smoking/vaping) □ The majority of class x is smoke-free! (vs. smokes regularly) □ The whole class x is smoke-free!</w:t>
            </w:r>
          </w:p>
          <w:p w14:paraId="50D20CFE" w14:textId="6EC83118"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No message (too little consent)</w:t>
            </w:r>
          </w:p>
        </w:tc>
        <w:tc>
          <w:tcPr>
            <w:tcW w:w="2239" w:type="dxa"/>
            <w:tcBorders>
              <w:bottom w:val="single" w:sz="8" w:space="0" w:color="000000" w:themeColor="text1"/>
            </w:tcBorders>
          </w:tcPr>
          <w:p w14:paraId="08476F45" w14:textId="77777777"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79E8FED6" w:rsidRPr="00074255" w14:paraId="20E7F008"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4" w:space="0" w:color="auto"/>
              <w:left w:val="nil"/>
              <w:bottom w:val="single" w:sz="4" w:space="0" w:color="auto"/>
              <w:right w:val="nil"/>
            </w:tcBorders>
          </w:tcPr>
          <w:p w14:paraId="1332652C" w14:textId="0B780200" w:rsidR="35433744" w:rsidRPr="00074255" w:rsidRDefault="00690C62" w:rsidP="00231DBE">
            <w:pPr>
              <w:rPr>
                <w:color w:val="D13438"/>
                <w:sz w:val="20"/>
                <w:szCs w:val="20"/>
                <w:lang w:val="de"/>
              </w:rPr>
            </w:pPr>
            <w:bookmarkStart w:id="18" w:name="_Hlk192247598"/>
            <w:r w:rsidRPr="00074255">
              <w:rPr>
                <w:sz w:val="20"/>
                <w:szCs w:val="20"/>
              </w:rPr>
              <w:t>B</w:t>
            </w:r>
            <w:r w:rsidR="5537D5FF" w:rsidRPr="00074255">
              <w:rPr>
                <w:sz w:val="20"/>
                <w:szCs w:val="20"/>
              </w:rPr>
              <w:t xml:space="preserve">: </w:t>
            </w:r>
            <w:r w:rsidR="5537D5FF" w:rsidRPr="00074255">
              <w:rPr>
                <w:sz w:val="20"/>
                <w:szCs w:val="20"/>
                <w:lang w:val="en-US"/>
              </w:rPr>
              <w:t>Adherence</w:t>
            </w:r>
            <w:r w:rsidRPr="00074255">
              <w:rPr>
                <w:sz w:val="20"/>
                <w:szCs w:val="20"/>
                <w:lang w:val="en-US"/>
              </w:rPr>
              <w:t xml:space="preserve"> (T1)</w:t>
            </w:r>
            <w:bookmarkEnd w:id="18"/>
          </w:p>
        </w:tc>
        <w:tc>
          <w:tcPr>
            <w:tcW w:w="1820" w:type="dxa"/>
            <w:tcBorders>
              <w:top w:val="single" w:sz="8" w:space="0" w:color="000000" w:themeColor="text1"/>
              <w:left w:val="nil"/>
              <w:bottom w:val="single" w:sz="4" w:space="0" w:color="auto"/>
            </w:tcBorders>
          </w:tcPr>
          <w:p w14:paraId="6ED345B7" w14:textId="77777777" w:rsidR="79E8FED6" w:rsidRPr="00074255" w:rsidRDefault="7A5E576F" w:rsidP="00F15526">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Duration</w:t>
            </w:r>
          </w:p>
        </w:tc>
        <w:tc>
          <w:tcPr>
            <w:tcW w:w="1048" w:type="dxa"/>
            <w:tcBorders>
              <w:top w:val="single" w:sz="8" w:space="0" w:color="000000" w:themeColor="text1"/>
              <w:bottom w:val="single" w:sz="4" w:space="0" w:color="auto"/>
            </w:tcBorders>
            <w:vAlign w:val="center"/>
          </w:tcPr>
          <w:p w14:paraId="685A7AC8" w14:textId="77777777" w:rsidR="79E8FED6" w:rsidRPr="00074255" w:rsidRDefault="7A5E576F" w:rsidP="00F15526">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2</w:t>
            </w:r>
          </w:p>
        </w:tc>
        <w:tc>
          <w:tcPr>
            <w:tcW w:w="6559" w:type="dxa"/>
            <w:tcBorders>
              <w:top w:val="single" w:sz="8" w:space="0" w:color="000000" w:themeColor="text1"/>
              <w:bottom w:val="single" w:sz="4" w:space="0" w:color="auto"/>
            </w:tcBorders>
            <w:vAlign w:val="center"/>
          </w:tcPr>
          <w:p w14:paraId="68D53CC3" w14:textId="3FE79DDB"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b/>
                <w:bCs/>
                <w:sz w:val="20"/>
                <w:szCs w:val="20"/>
                <w:lang w:val="en-US"/>
              </w:rPr>
            </w:pPr>
            <w:r w:rsidRPr="00074255">
              <w:rPr>
                <w:b/>
                <w:bCs/>
                <w:sz w:val="20"/>
                <w:szCs w:val="20"/>
                <w:lang w:val="en-US"/>
              </w:rPr>
              <w:t>How long was the entire session 1?</w:t>
            </w:r>
          </w:p>
          <w:p w14:paraId="45A19AF9" w14:textId="77777777" w:rsidR="79E8FED6" w:rsidRPr="00074255" w:rsidRDefault="79E8FED6" w:rsidP="79E8FED6">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 xml:space="preserve">□ Not taught today □ 0-10 □ 10-20 □ 20-30 □ 30-40 □ 40-50 □ 50-60 □ 60-70 □ 70-80 □ 80-90 □ 90-100 □ 100-110 □ 110-120 □ 120-130 □ 130-140 □ 140-150 □ 150-160 □ 160-170 □ 170-180 </w:t>
            </w:r>
          </w:p>
          <w:p w14:paraId="0758F860" w14:textId="4E72D309" w:rsidR="79E8FED6" w:rsidRPr="00074255" w:rsidRDefault="79E8FED6" w:rsidP="00690C62">
            <w:pPr>
              <w:spacing w:line="240" w:lineRule="auto"/>
              <w:cnfStyle w:val="000000100000" w:firstRow="0" w:lastRow="0" w:firstColumn="0" w:lastColumn="0" w:oddVBand="0" w:evenVBand="0" w:oddHBand="1" w:evenHBand="0" w:firstRowFirstColumn="0" w:firstRowLastColumn="0" w:lastRowFirstColumn="0" w:lastRowLastColumn="0"/>
              <w:rPr>
                <w:i/>
                <w:iCs/>
                <w:sz w:val="20"/>
                <w:szCs w:val="20"/>
                <w:lang w:val="en-US"/>
              </w:rPr>
            </w:pPr>
            <w:r w:rsidRPr="00074255">
              <w:rPr>
                <w:b/>
                <w:bCs/>
                <w:sz w:val="20"/>
                <w:szCs w:val="20"/>
                <w:lang w:val="en-US"/>
              </w:rPr>
              <w:t>How long was the entire session 2?</w:t>
            </w:r>
            <w:r w:rsidR="00690C62" w:rsidRPr="00074255">
              <w:rPr>
                <w:i/>
                <w:iCs/>
                <w:sz w:val="20"/>
                <w:szCs w:val="20"/>
                <w:lang w:val="en-US"/>
              </w:rPr>
              <w:t xml:space="preserve"> (only displayed if core workshop 2 was chosen)</w:t>
            </w:r>
          </w:p>
          <w:p w14:paraId="40C849B4" w14:textId="0C438B4F" w:rsidR="79E8FED6" w:rsidRPr="00074255" w:rsidRDefault="79E8FED6">
            <w:pP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 xml:space="preserve">□ Not </w:t>
            </w:r>
            <w:proofErr w:type="spellStart"/>
            <w:r w:rsidRPr="00074255">
              <w:rPr>
                <w:sz w:val="20"/>
                <w:szCs w:val="20"/>
              </w:rPr>
              <w:t>taught</w:t>
            </w:r>
            <w:proofErr w:type="spellEnd"/>
            <w:r w:rsidRPr="00074255">
              <w:rPr>
                <w:sz w:val="20"/>
                <w:szCs w:val="20"/>
              </w:rPr>
              <w:t xml:space="preserve"> </w:t>
            </w:r>
            <w:proofErr w:type="spellStart"/>
            <w:r w:rsidRPr="00074255">
              <w:rPr>
                <w:sz w:val="20"/>
                <w:szCs w:val="20"/>
              </w:rPr>
              <w:t>today</w:t>
            </w:r>
            <w:proofErr w:type="spellEnd"/>
            <w:r w:rsidRPr="00074255">
              <w:rPr>
                <w:sz w:val="20"/>
                <w:szCs w:val="20"/>
              </w:rPr>
              <w:t xml:space="preserve"> □ 0-10 □ 10-20 □ 20-30 □ 30-40 □ 40-50 □ 50-60 □ 60-70 □ 70-80 □ 80-90 □ 90-100 □ 100-110 □ 110-120 □ 120-130 □ 130-140 □ 140-150 □ 150-160 □ 160-170 □ 170-180</w:t>
            </w:r>
          </w:p>
        </w:tc>
        <w:tc>
          <w:tcPr>
            <w:tcW w:w="2239" w:type="dxa"/>
            <w:tcBorders>
              <w:top w:val="single" w:sz="8" w:space="0" w:color="000000" w:themeColor="text1"/>
              <w:bottom w:val="single" w:sz="4" w:space="0" w:color="auto"/>
              <w:right w:val="nil"/>
            </w:tcBorders>
          </w:tcPr>
          <w:p w14:paraId="0354592C" w14:textId="77777777" w:rsidR="79E8FED6" w:rsidRPr="00074255" w:rsidRDefault="79E8FED6" w:rsidP="79E8FE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79E8FED6" w:rsidRPr="00074255" w14:paraId="4C22AA1D"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auto"/>
              <w:left w:val="nil"/>
              <w:bottom w:val="single" w:sz="4" w:space="0" w:color="auto"/>
              <w:right w:val="nil"/>
            </w:tcBorders>
          </w:tcPr>
          <w:p w14:paraId="75DFE198" w14:textId="77777777" w:rsidR="00E92D82" w:rsidRPr="00074255" w:rsidRDefault="00E92D82" w:rsidP="00231DBE">
            <w:pPr>
              <w:rPr>
                <w:sz w:val="20"/>
                <w:szCs w:val="20"/>
              </w:rPr>
            </w:pPr>
          </w:p>
        </w:tc>
        <w:tc>
          <w:tcPr>
            <w:tcW w:w="1820" w:type="dxa"/>
            <w:tcBorders>
              <w:top w:val="single" w:sz="4" w:space="0" w:color="auto"/>
              <w:left w:val="nil"/>
              <w:bottom w:val="single" w:sz="4" w:space="0" w:color="auto"/>
              <w:right w:val="nil"/>
            </w:tcBorders>
          </w:tcPr>
          <w:p w14:paraId="6993C745" w14:textId="6E0661B7" w:rsidR="79E8FED6" w:rsidRPr="00074255" w:rsidRDefault="7A5E576F" w:rsidP="00F15526">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Dose block-wise</w:t>
            </w:r>
          </w:p>
        </w:tc>
        <w:tc>
          <w:tcPr>
            <w:tcW w:w="1048" w:type="dxa"/>
            <w:tcBorders>
              <w:top w:val="single" w:sz="4" w:space="0" w:color="auto"/>
              <w:left w:val="nil"/>
              <w:bottom w:val="single" w:sz="4" w:space="0" w:color="auto"/>
              <w:right w:val="nil"/>
            </w:tcBorders>
            <w:vAlign w:val="center"/>
          </w:tcPr>
          <w:p w14:paraId="3574A9C7" w14:textId="77777777" w:rsidR="79E8FED6" w:rsidRPr="00074255" w:rsidRDefault="79E8FED6" w:rsidP="00F15526">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1</w:t>
            </w:r>
          </w:p>
        </w:tc>
        <w:tc>
          <w:tcPr>
            <w:tcW w:w="6559" w:type="dxa"/>
            <w:tcBorders>
              <w:top w:val="single" w:sz="4" w:space="0" w:color="auto"/>
              <w:left w:val="nil"/>
              <w:bottom w:val="single" w:sz="4" w:space="0" w:color="auto"/>
              <w:right w:val="nil"/>
            </w:tcBorders>
            <w:vAlign w:val="center"/>
          </w:tcPr>
          <w:p w14:paraId="0DC994E0" w14:textId="4EE3B714"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4255">
              <w:rPr>
                <w:b/>
                <w:bCs/>
                <w:sz w:val="20"/>
                <w:szCs w:val="20"/>
                <w:lang w:val="en-US"/>
              </w:rPr>
              <w:t>What percentage of the individual content was conveyed?</w:t>
            </w:r>
          </w:p>
          <w:p w14:paraId="4BEAB92C" w14:textId="72287B1E"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Health consequences - immediate effects, lungs, heart, blood vessels, experiment, cancer</w:t>
            </w:r>
          </w:p>
          <w:p w14:paraId="6171F231" w14:textId="5164DE0F"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Influence on aesthetics (appearance, smell), fitness in everyday life and athletic performance</w:t>
            </w:r>
          </w:p>
          <w:p w14:paraId="69CC124F" w14:textId="2FBB678C"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Influence on the environment and passive smoking</w:t>
            </w:r>
          </w:p>
          <w:p w14:paraId="11769169" w14:textId="28217E55"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Nicotine products and health</w:t>
            </w:r>
          </w:p>
          <w:p w14:paraId="6AD899CC" w14:textId="7CD07E9C"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Tobacco company tricks, advertising and social media marketing (critical thinking)</w:t>
            </w:r>
          </w:p>
          <w:p w14:paraId="2E10F7AD" w14:textId="4AA0A518"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Theory of saying no incl. joint collection</w:t>
            </w:r>
          </w:p>
          <w:p w14:paraId="6F1E59DC" w14:textId="2BE66E8C"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Act out saying no yourself as a trainer</w:t>
            </w:r>
          </w:p>
          <w:p w14:paraId="70BCC248" w14:textId="243FEFE2"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Say no worksheet</w:t>
            </w:r>
          </w:p>
          <w:p w14:paraId="60354E70" w14:textId="62C2CAB3"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Role play: Saying no</w:t>
            </w:r>
          </w:p>
          <w:p w14:paraId="7DB222B6" w14:textId="6D0F825C"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Dependence, influence on mental well-being and finances</w:t>
            </w:r>
          </w:p>
          <w:p w14:paraId="0BEC817B" w14:textId="7E3C15B2"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Finances</w:t>
            </w:r>
          </w:p>
          <w:p w14:paraId="78AB8074" w14:textId="7F62B440"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Feedback on the questionnaire/smoking in class (norms)</w:t>
            </w:r>
          </w:p>
          <w:p w14:paraId="7D744DBF" w14:textId="7E006D5D" w:rsidR="79E8FED6" w:rsidRPr="00074255" w:rsidRDefault="79E8FED6" w:rsidP="00E1229F">
            <w:pPr>
              <w:pStyle w:val="Listenabsatz"/>
              <w:numPr>
                <w:ilvl w:val="0"/>
                <w:numId w:val="31"/>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Creative challenge (norms)</w:t>
            </w:r>
          </w:p>
          <w:p w14:paraId="248DB593" w14:textId="77777777"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b/>
                <w:bCs/>
                <w:sz w:val="20"/>
                <w:szCs w:val="20"/>
                <w:lang w:val="en-US"/>
              </w:rPr>
            </w:pPr>
          </w:p>
          <w:p w14:paraId="445F183B" w14:textId="2E5EEDA2" w:rsidR="79E8FED6" w:rsidRPr="00074255" w:rsidRDefault="79E8FED6" w:rsidP="79E8FED6">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074255">
              <w:rPr>
                <w:i/>
                <w:iCs/>
                <w:sz w:val="20"/>
                <w:szCs w:val="20"/>
                <w:lang w:val="en-US"/>
              </w:rPr>
              <w:t>The following answer options are presented for each block:</w:t>
            </w:r>
          </w:p>
          <w:p w14:paraId="292DEEE5" w14:textId="7C0D71B7" w:rsidR="79E8FED6" w:rsidRPr="00074255" w:rsidRDefault="79E8FED6">
            <w:pP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 xml:space="preserve">□ 0-20% □ 20-40% □ 40-60% □ 60-80% □ 80-100% □ Not </w:t>
            </w:r>
            <w:proofErr w:type="spellStart"/>
            <w:r w:rsidRPr="00074255">
              <w:rPr>
                <w:sz w:val="20"/>
                <w:szCs w:val="20"/>
              </w:rPr>
              <w:t>planned</w:t>
            </w:r>
            <w:proofErr w:type="spellEnd"/>
            <w:r w:rsidRPr="00074255">
              <w:rPr>
                <w:sz w:val="20"/>
                <w:szCs w:val="20"/>
              </w:rPr>
              <w:t xml:space="preserve"> </w:t>
            </w:r>
            <w:proofErr w:type="spellStart"/>
            <w:r w:rsidRPr="00074255">
              <w:rPr>
                <w:sz w:val="20"/>
                <w:szCs w:val="20"/>
              </w:rPr>
              <w:t>today</w:t>
            </w:r>
            <w:proofErr w:type="spellEnd"/>
          </w:p>
        </w:tc>
        <w:tc>
          <w:tcPr>
            <w:tcW w:w="2239" w:type="dxa"/>
            <w:tcBorders>
              <w:top w:val="single" w:sz="4" w:space="0" w:color="auto"/>
              <w:left w:val="nil"/>
              <w:bottom w:val="single" w:sz="4" w:space="0" w:color="auto"/>
              <w:right w:val="nil"/>
            </w:tcBorders>
          </w:tcPr>
          <w:p w14:paraId="01D92C72" w14:textId="6A8AD8CB" w:rsidR="79E8FED6" w:rsidRPr="00074255" w:rsidRDefault="79E8FED6" w:rsidP="79E8FE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79E8FED6" w:rsidRPr="00074255" w14:paraId="073D3888"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4" w:space="0" w:color="auto"/>
              <w:left w:val="nil"/>
              <w:bottom w:val="nil"/>
              <w:right w:val="nil"/>
            </w:tcBorders>
          </w:tcPr>
          <w:p w14:paraId="6CC604AE" w14:textId="4B67CD69" w:rsidR="79E8FED6" w:rsidRPr="00074255" w:rsidRDefault="00380501" w:rsidP="00231DBE">
            <w:pPr>
              <w:spacing w:after="160" w:line="257" w:lineRule="auto"/>
              <w:rPr>
                <w:color w:val="D13438"/>
                <w:sz w:val="20"/>
                <w:szCs w:val="20"/>
                <w:lang w:val="de"/>
              </w:rPr>
            </w:pPr>
            <w:bookmarkStart w:id="19" w:name="_Hlk192247604"/>
            <w:r w:rsidRPr="00074255">
              <w:rPr>
                <w:rFonts w:eastAsia="Aptos"/>
                <w:sz w:val="20"/>
                <w:szCs w:val="20"/>
                <w:lang w:val="de"/>
              </w:rPr>
              <w:t>C</w:t>
            </w:r>
            <w:r w:rsidR="7A5E576F" w:rsidRPr="00074255">
              <w:rPr>
                <w:rFonts w:eastAsia="Aptos"/>
                <w:sz w:val="20"/>
                <w:szCs w:val="20"/>
                <w:lang w:val="de"/>
              </w:rPr>
              <w:t>: Competence</w:t>
            </w:r>
            <w:r w:rsidR="230F885E" w:rsidRPr="00074255">
              <w:rPr>
                <w:rFonts w:eastAsia="Aptos"/>
                <w:sz w:val="20"/>
                <w:szCs w:val="20"/>
                <w:lang w:val="de"/>
              </w:rPr>
              <w:t xml:space="preserve"> </w:t>
            </w:r>
            <w:r w:rsidR="230F885E" w:rsidRPr="00074255">
              <w:rPr>
                <w:sz w:val="20"/>
                <w:szCs w:val="20"/>
                <w:lang w:val="en-US"/>
              </w:rPr>
              <w:t>(T1)</w:t>
            </w:r>
            <w:bookmarkEnd w:id="19"/>
          </w:p>
        </w:tc>
        <w:tc>
          <w:tcPr>
            <w:tcW w:w="1820" w:type="dxa"/>
            <w:tcBorders>
              <w:top w:val="single" w:sz="4" w:space="0" w:color="auto"/>
              <w:left w:val="nil"/>
              <w:bottom w:val="single" w:sz="4" w:space="0" w:color="auto"/>
              <w:right w:val="nil"/>
            </w:tcBorders>
          </w:tcPr>
          <w:p w14:paraId="287B5634" w14:textId="2D902C9A"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lang w:val="de"/>
              </w:rPr>
              <w:t xml:space="preserve">Overall </w:t>
            </w:r>
            <w:proofErr w:type="spellStart"/>
            <w:r w:rsidRPr="00074255">
              <w:rPr>
                <w:rFonts w:eastAsia="Aptos"/>
                <w:sz w:val="20"/>
                <w:szCs w:val="20"/>
              </w:rPr>
              <w:t>quality</w:t>
            </w:r>
            <w:proofErr w:type="spellEnd"/>
          </w:p>
          <w:p w14:paraId="65F50164" w14:textId="50069B29" w:rsidR="00690C62" w:rsidRPr="00074255" w:rsidRDefault="00690C62"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48" w:type="dxa"/>
            <w:tcBorders>
              <w:top w:val="single" w:sz="4" w:space="0" w:color="auto"/>
              <w:left w:val="nil"/>
              <w:bottom w:val="single" w:sz="4" w:space="0" w:color="auto"/>
              <w:right w:val="nil"/>
            </w:tcBorders>
          </w:tcPr>
          <w:p w14:paraId="764F9B08" w14:textId="5FB7497D"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lang w:val="de"/>
              </w:rPr>
              <w:t>1</w:t>
            </w:r>
          </w:p>
        </w:tc>
        <w:tc>
          <w:tcPr>
            <w:tcW w:w="6559" w:type="dxa"/>
            <w:tcBorders>
              <w:top w:val="single" w:sz="4" w:space="0" w:color="auto"/>
              <w:left w:val="nil"/>
              <w:bottom w:val="single" w:sz="4" w:space="0" w:color="auto"/>
              <w:right w:val="nil"/>
            </w:tcBorders>
          </w:tcPr>
          <w:p w14:paraId="2894D454" w14:textId="5085D8BD" w:rsidR="79E8FED6" w:rsidRPr="00074255" w:rsidRDefault="7A5E576F" w:rsidP="4E2CA580">
            <w:pPr>
              <w:spacing w:after="160" w:line="257" w:lineRule="auto"/>
              <w:cnfStyle w:val="000000100000" w:firstRow="0" w:lastRow="0" w:firstColumn="0" w:lastColumn="0" w:oddVBand="0" w:evenVBand="0" w:oddHBand="1" w:evenHBand="0" w:firstRowFirstColumn="0" w:firstRowLastColumn="0" w:lastRowFirstColumn="0" w:lastRowLastColumn="0"/>
              <w:rPr>
                <w:sz w:val="20"/>
                <w:szCs w:val="20"/>
              </w:rPr>
            </w:pPr>
            <w:r w:rsidRPr="00074255">
              <w:rPr>
                <w:b/>
                <w:bCs/>
                <w:color w:val="000000" w:themeColor="text1"/>
                <w:sz w:val="20"/>
                <w:szCs w:val="20"/>
              </w:rPr>
              <w:t xml:space="preserve">The </w:t>
            </w:r>
            <w:proofErr w:type="spellStart"/>
            <w:r w:rsidRPr="00074255">
              <w:rPr>
                <w:b/>
                <w:bCs/>
                <w:color w:val="000000" w:themeColor="text1"/>
                <w:sz w:val="20"/>
                <w:szCs w:val="20"/>
              </w:rPr>
              <w:t>workshop</w:t>
            </w:r>
            <w:proofErr w:type="spellEnd"/>
            <w:r w:rsidRPr="00074255">
              <w:rPr>
                <w:b/>
                <w:bCs/>
                <w:color w:val="000000" w:themeColor="text1"/>
                <w:sz w:val="20"/>
                <w:szCs w:val="20"/>
              </w:rPr>
              <w:t xml:space="preserve"> </w:t>
            </w:r>
            <w:proofErr w:type="spellStart"/>
            <w:r w:rsidRPr="00074255">
              <w:rPr>
                <w:b/>
                <w:bCs/>
                <w:color w:val="000000" w:themeColor="text1"/>
                <w:sz w:val="20"/>
                <w:szCs w:val="20"/>
              </w:rPr>
              <w:t>went</w:t>
            </w:r>
            <w:proofErr w:type="spellEnd"/>
            <w:r w:rsidRPr="00074255">
              <w:rPr>
                <w:b/>
                <w:bCs/>
                <w:color w:val="000000" w:themeColor="text1"/>
                <w:sz w:val="20"/>
                <w:szCs w:val="20"/>
              </w:rPr>
              <w:t xml:space="preserve"> </w:t>
            </w:r>
            <w:proofErr w:type="spellStart"/>
            <w:r w:rsidRPr="00074255">
              <w:rPr>
                <w:b/>
                <w:bCs/>
                <w:color w:val="000000" w:themeColor="text1"/>
                <w:sz w:val="20"/>
                <w:szCs w:val="20"/>
              </w:rPr>
              <w:t>well</w:t>
            </w:r>
            <w:proofErr w:type="spellEnd"/>
            <w:r w:rsidRPr="00074255">
              <w:rPr>
                <w:rFonts w:eastAsia="Aptos"/>
                <w:b/>
                <w:bCs/>
                <w:sz w:val="20"/>
                <w:szCs w:val="20"/>
              </w:rPr>
              <w:t>.</w:t>
            </w:r>
            <w:r w:rsidRPr="00074255">
              <w:rPr>
                <w:sz w:val="20"/>
                <w:szCs w:val="20"/>
              </w:rPr>
              <w:t xml:space="preserve"> </w:t>
            </w:r>
          </w:p>
        </w:tc>
        <w:tc>
          <w:tcPr>
            <w:tcW w:w="2239" w:type="dxa"/>
            <w:tcBorders>
              <w:top w:val="single" w:sz="4" w:space="0" w:color="auto"/>
              <w:left w:val="nil"/>
              <w:bottom w:val="single" w:sz="4" w:space="0" w:color="auto"/>
              <w:right w:val="nil"/>
            </w:tcBorders>
          </w:tcPr>
          <w:p w14:paraId="6536B627" w14:textId="74002D5D" w:rsidR="79E8FED6" w:rsidRPr="00074255" w:rsidRDefault="7A5E576F" w:rsidP="4E2CA580">
            <w:pPr>
              <w:spacing w:after="160" w:line="257" w:lineRule="auto"/>
              <w:cnfStyle w:val="000000100000" w:firstRow="0" w:lastRow="0" w:firstColumn="0" w:lastColumn="0" w:oddVBand="0" w:evenVBand="0" w:oddHBand="1" w:evenHBand="0" w:firstRowFirstColumn="0" w:firstRowLastColumn="0" w:lastRowFirstColumn="0" w:lastRowLastColumn="0"/>
              <w:rPr>
                <w:rFonts w:eastAsia="Aptos"/>
                <w:sz w:val="20"/>
                <w:szCs w:val="20"/>
                <w:lang w:val="en-US"/>
              </w:rPr>
            </w:pPr>
            <w:r w:rsidRPr="00074255">
              <w:rPr>
                <w:color w:val="000000" w:themeColor="text1"/>
                <w:sz w:val="20"/>
                <w:szCs w:val="20"/>
                <w:lang w:val="de"/>
              </w:rPr>
              <w:t>[35]</w:t>
            </w:r>
            <w:r w:rsidRPr="00074255">
              <w:rPr>
                <w:rFonts w:eastAsia="Aptos"/>
                <w:sz w:val="20"/>
                <w:szCs w:val="20"/>
                <w:lang w:val="en-US"/>
              </w:rPr>
              <w:t xml:space="preserve"> </w:t>
            </w:r>
          </w:p>
        </w:tc>
      </w:tr>
      <w:tr w:rsidR="79E8FED6" w:rsidRPr="00261442" w14:paraId="2ED9AF90"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58A7AAE3" w14:textId="77777777" w:rsidR="00E92D82" w:rsidRPr="00074255" w:rsidRDefault="00E92D82" w:rsidP="00231DBE">
            <w:pPr>
              <w:rPr>
                <w:sz w:val="20"/>
                <w:szCs w:val="20"/>
              </w:rPr>
            </w:pPr>
          </w:p>
        </w:tc>
        <w:tc>
          <w:tcPr>
            <w:tcW w:w="1820" w:type="dxa"/>
            <w:tcBorders>
              <w:top w:val="single" w:sz="4" w:space="0" w:color="auto"/>
              <w:left w:val="nil"/>
              <w:bottom w:val="single" w:sz="4" w:space="0" w:color="auto"/>
              <w:right w:val="none" w:sz="8" w:space="0" w:color="000000" w:themeColor="text1"/>
            </w:tcBorders>
          </w:tcPr>
          <w:p w14:paraId="17186EB8" w14:textId="0F0BE212" w:rsidR="79E8FED6" w:rsidRPr="00074255" w:rsidRDefault="7A5E576F"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 xml:space="preserve">Quality </w:t>
            </w:r>
            <w:proofErr w:type="spellStart"/>
            <w:r w:rsidRPr="00074255">
              <w:rPr>
                <w:sz w:val="20"/>
                <w:szCs w:val="20"/>
              </w:rPr>
              <w:t>components</w:t>
            </w:r>
            <w:proofErr w:type="spellEnd"/>
          </w:p>
        </w:tc>
        <w:tc>
          <w:tcPr>
            <w:tcW w:w="1048" w:type="dxa"/>
            <w:tcBorders>
              <w:top w:val="single" w:sz="4" w:space="0" w:color="auto"/>
              <w:left w:val="none" w:sz="8" w:space="0" w:color="000000" w:themeColor="text1"/>
              <w:bottom w:val="single" w:sz="4" w:space="0" w:color="auto"/>
              <w:right w:val="none" w:sz="8" w:space="0" w:color="000000" w:themeColor="text1"/>
            </w:tcBorders>
          </w:tcPr>
          <w:p w14:paraId="3D083F1C" w14:textId="158B25F1" w:rsidR="79E8FED6" w:rsidRPr="00074255" w:rsidRDefault="7A5E576F"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lang w:val="de"/>
              </w:rPr>
              <w:t>1</w:t>
            </w:r>
          </w:p>
        </w:tc>
        <w:tc>
          <w:tcPr>
            <w:tcW w:w="6559" w:type="dxa"/>
            <w:tcBorders>
              <w:top w:val="single" w:sz="4" w:space="0" w:color="auto"/>
              <w:left w:val="none" w:sz="8" w:space="0" w:color="000000" w:themeColor="text1"/>
              <w:bottom w:val="single" w:sz="4" w:space="0" w:color="auto"/>
              <w:right w:val="none" w:sz="8" w:space="0" w:color="000000" w:themeColor="text1"/>
            </w:tcBorders>
          </w:tcPr>
          <w:p w14:paraId="7BE04E0D" w14:textId="06CC8DAD" w:rsidR="79E8FED6" w:rsidRPr="00074255" w:rsidRDefault="7A5E576F">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b/>
                <w:bCs/>
                <w:color w:val="000000" w:themeColor="text1"/>
                <w:sz w:val="20"/>
                <w:szCs w:val="20"/>
                <w:lang w:val="en-US"/>
              </w:rPr>
              <w:t>How satisfied were you with the teaching of the individual contents?</w:t>
            </w:r>
            <w:r w:rsidRPr="00074255">
              <w:rPr>
                <w:sz w:val="20"/>
                <w:szCs w:val="20"/>
                <w:lang w:val="en-US"/>
              </w:rPr>
              <w:t xml:space="preserve"> </w:t>
            </w:r>
          </w:p>
          <w:p w14:paraId="25E73F7C" w14:textId="0AEDA6AB"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Health consequences - immediate effects, lungs, heart, blood vessels, experiment, cancer </w:t>
            </w:r>
          </w:p>
          <w:p w14:paraId="4AA7EF26" w14:textId="0B61B26E"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Influence on aesthetics (appearance, smell), fitness in everyday life and athletic performance </w:t>
            </w:r>
          </w:p>
          <w:p w14:paraId="09293AD4" w14:textId="26CDBB00"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Influence on the environment and passive smoking </w:t>
            </w:r>
          </w:p>
          <w:p w14:paraId="4B81FE77" w14:textId="34AAC88A"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Vapes, shishas and co and health </w:t>
            </w:r>
          </w:p>
          <w:p w14:paraId="0ECC5C4E" w14:textId="178DFC1E"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Tobacco company tricks, </w:t>
            </w:r>
            <w:r w:rsidRPr="00074255">
              <w:rPr>
                <w:rFonts w:eastAsia="Times New Roman"/>
                <w:sz w:val="20"/>
                <w:szCs w:val="20"/>
                <w:lang w:val="en-US"/>
              </w:rPr>
              <w:t>advertising and social media marketing (critical thinking)</w:t>
            </w:r>
            <w:r w:rsidRPr="00074255">
              <w:rPr>
                <w:sz w:val="20"/>
                <w:szCs w:val="20"/>
                <w:lang w:val="en-US"/>
              </w:rPr>
              <w:t xml:space="preserve"> </w:t>
            </w:r>
          </w:p>
          <w:p w14:paraId="42B383F0" w14:textId="5216C883"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Theory of saying no incl. joint collection </w:t>
            </w:r>
          </w:p>
          <w:p w14:paraId="08724362" w14:textId="491B1D93"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Act out saying no yourself as a trainer </w:t>
            </w:r>
          </w:p>
          <w:p w14:paraId="0BC7BA30" w14:textId="34FF79FC"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Say no worksheet </w:t>
            </w:r>
          </w:p>
          <w:p w14:paraId="0B27F225" w14:textId="7F337795"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Role play saying no </w:t>
            </w:r>
          </w:p>
          <w:p w14:paraId="5753A250" w14:textId="5C430648"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Dependence, influence on mental well-being and finances </w:t>
            </w:r>
          </w:p>
          <w:p w14:paraId="6F332921" w14:textId="5B4272B8"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Finances </w:t>
            </w:r>
          </w:p>
          <w:p w14:paraId="5D6A8930" w14:textId="4107D1A3"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Feedback on the questionnaire/smoking in class (norms) </w:t>
            </w:r>
          </w:p>
          <w:p w14:paraId="69605282" w14:textId="4268DC35" w:rsidR="79E8FED6" w:rsidRPr="00074255" w:rsidRDefault="7A5E576F" w:rsidP="00E1229F">
            <w:pPr>
              <w:pStyle w:val="Listenabsatz"/>
              <w:numPr>
                <w:ilvl w:val="0"/>
                <w:numId w:val="20"/>
              </w:num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Creative challenge (standards) </w:t>
            </w:r>
          </w:p>
          <w:p w14:paraId="6BC74935" w14:textId="74D20A86" w:rsidR="79E8FED6" w:rsidRPr="00074255" w:rsidRDefault="7A5E576F">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rFonts w:eastAsia="Times New Roman"/>
                <w:sz w:val="20"/>
                <w:szCs w:val="20"/>
                <w:lang w:val="en-US"/>
              </w:rPr>
              <w:t xml:space="preserve"> </w:t>
            </w:r>
          </w:p>
          <w:p w14:paraId="642C7549" w14:textId="4D4B268C" w:rsidR="79E8FED6" w:rsidRPr="00074255" w:rsidRDefault="7A5E576F">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i/>
                <w:iCs/>
                <w:color w:val="000000" w:themeColor="text1"/>
                <w:sz w:val="20"/>
                <w:szCs w:val="20"/>
                <w:lang w:val="en-US"/>
              </w:rPr>
              <w:t>The following answer options for each block:</w:t>
            </w:r>
            <w:r w:rsidRPr="00074255">
              <w:rPr>
                <w:sz w:val="20"/>
                <w:szCs w:val="20"/>
                <w:lang w:val="en-US"/>
              </w:rPr>
              <w:t xml:space="preserve"> </w:t>
            </w:r>
          </w:p>
          <w:p w14:paraId="00825A80" w14:textId="42DE04DE" w:rsidR="79E8FED6" w:rsidRPr="00074255" w:rsidRDefault="7A5E576F" w:rsidP="00AD323F">
            <w:pPr>
              <w:spacing w:after="160" w:line="257"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color w:val="000000" w:themeColor="text1"/>
                <w:sz w:val="20"/>
                <w:szCs w:val="20"/>
                <w:lang w:val="en-US"/>
              </w:rPr>
              <w:t xml:space="preserve">□ Unsatisfactory □ </w:t>
            </w:r>
            <w:r w:rsidRPr="00074255">
              <w:rPr>
                <w:rFonts w:eastAsia="Aptos"/>
                <w:sz w:val="20"/>
                <w:szCs w:val="20"/>
                <w:lang w:val="en-US"/>
              </w:rPr>
              <w:t>Rather unsatisfactory □ Partly, partly □ Rather satisfactory □ Satisfactory □ Not planned today</w:t>
            </w:r>
            <w:r w:rsidRPr="00074255">
              <w:rPr>
                <w:sz w:val="20"/>
                <w:szCs w:val="20"/>
                <w:lang w:val="en-US"/>
              </w:rPr>
              <w:t xml:space="preserve"> </w:t>
            </w:r>
          </w:p>
        </w:tc>
        <w:tc>
          <w:tcPr>
            <w:tcW w:w="2239" w:type="dxa"/>
            <w:tcBorders>
              <w:top w:val="single" w:sz="4" w:space="0" w:color="auto"/>
              <w:left w:val="none" w:sz="8" w:space="0" w:color="000000" w:themeColor="text1"/>
              <w:bottom w:val="single" w:sz="4" w:space="0" w:color="auto"/>
              <w:right w:val="none" w:sz="8" w:space="0" w:color="000000" w:themeColor="text1"/>
            </w:tcBorders>
          </w:tcPr>
          <w:p w14:paraId="273999DE" w14:textId="7CB4E566" w:rsidR="79E8FED6" w:rsidRPr="00074255" w:rsidRDefault="7A5E576F" w:rsidP="00AD323F">
            <w:pPr>
              <w:spacing w:after="160" w:line="257"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sz w:val="20"/>
                <w:szCs w:val="20"/>
                <w:lang w:val="en-US"/>
              </w:rPr>
              <w:t xml:space="preserve"> </w:t>
            </w:r>
          </w:p>
        </w:tc>
      </w:tr>
      <w:tr w:rsidR="79E8FED6" w:rsidRPr="00074255" w14:paraId="33CFB334"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single" w:sz="4" w:space="0" w:color="auto"/>
              <w:right w:val="nil"/>
            </w:tcBorders>
          </w:tcPr>
          <w:p w14:paraId="2F6F829D" w14:textId="77777777" w:rsidR="00E92D82" w:rsidRPr="00074255" w:rsidRDefault="00E92D82" w:rsidP="00231DBE">
            <w:pPr>
              <w:rPr>
                <w:sz w:val="20"/>
                <w:szCs w:val="20"/>
                <w:lang w:val="en-US"/>
              </w:rPr>
            </w:pPr>
          </w:p>
        </w:tc>
        <w:tc>
          <w:tcPr>
            <w:tcW w:w="1820" w:type="dxa"/>
            <w:tcBorders>
              <w:top w:val="single" w:sz="4" w:space="0" w:color="auto"/>
              <w:left w:val="nil"/>
              <w:bottom w:val="single" w:sz="4" w:space="0" w:color="auto"/>
              <w:right w:val="nil"/>
            </w:tcBorders>
          </w:tcPr>
          <w:p w14:paraId="43C961CB" w14:textId="55EC8303"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Quality of intervention delivery</w:t>
            </w:r>
          </w:p>
        </w:tc>
        <w:tc>
          <w:tcPr>
            <w:tcW w:w="1048" w:type="dxa"/>
            <w:tcBorders>
              <w:top w:val="single" w:sz="4" w:space="0" w:color="auto"/>
              <w:left w:val="nil"/>
              <w:bottom w:val="single" w:sz="4" w:space="0" w:color="auto"/>
              <w:right w:val="nil"/>
            </w:tcBorders>
          </w:tcPr>
          <w:p w14:paraId="2D16EAC2" w14:textId="163B46C0"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rPr>
              <w:t>6</w:t>
            </w:r>
          </w:p>
        </w:tc>
        <w:tc>
          <w:tcPr>
            <w:tcW w:w="6559" w:type="dxa"/>
            <w:tcBorders>
              <w:top w:val="single" w:sz="4" w:space="0" w:color="auto"/>
              <w:left w:val="nil"/>
              <w:bottom w:val="single" w:sz="4" w:space="0" w:color="auto"/>
              <w:right w:val="nil"/>
            </w:tcBorders>
          </w:tcPr>
          <w:p w14:paraId="5A30EACD" w14:textId="766329A3" w:rsidR="79E8FED6" w:rsidRPr="00074255" w:rsidRDefault="7A5E576F">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color w:val="000000" w:themeColor="text1"/>
                <w:sz w:val="20"/>
                <w:szCs w:val="20"/>
                <w:lang w:val="en-US"/>
              </w:rPr>
              <w:t>I actively listened to the students.</w:t>
            </w:r>
            <w:r w:rsidRPr="00074255">
              <w:rPr>
                <w:sz w:val="20"/>
                <w:szCs w:val="20"/>
                <w:lang w:val="en-US"/>
              </w:rPr>
              <w:t xml:space="preserve"> </w:t>
            </w:r>
          </w:p>
          <w:p w14:paraId="4ECF7FB8" w14:textId="62E99E3C" w:rsidR="79E8FED6" w:rsidRPr="00074255" w:rsidRDefault="7A5E576F" w:rsidP="00AD323F">
            <w:pPr>
              <w:spacing w:after="160" w:line="257" w:lineRule="auto"/>
              <w:cnfStyle w:val="000000100000" w:firstRow="0" w:lastRow="0" w:firstColumn="0" w:lastColumn="0" w:oddVBand="0" w:evenVBand="0" w:oddHBand="1" w:evenHBand="0" w:firstRowFirstColumn="0" w:firstRowLastColumn="0" w:lastRowFirstColumn="0" w:lastRowLastColumn="0"/>
              <w:rPr>
                <w:rFonts w:eastAsia="Aptos"/>
                <w:sz w:val="20"/>
                <w:szCs w:val="20"/>
                <w:lang w:val="en-US"/>
              </w:rPr>
            </w:pPr>
            <w:r w:rsidRPr="00074255">
              <w:rPr>
                <w:rFonts w:eastAsia="Aptos"/>
                <w:sz w:val="20"/>
                <w:szCs w:val="20"/>
                <w:lang w:val="en-US"/>
              </w:rPr>
              <w:t xml:space="preserve"> </w:t>
            </w:r>
          </w:p>
        </w:tc>
        <w:tc>
          <w:tcPr>
            <w:tcW w:w="2239" w:type="dxa"/>
            <w:tcBorders>
              <w:top w:val="single" w:sz="4" w:space="0" w:color="auto"/>
              <w:left w:val="nil"/>
              <w:bottom w:val="single" w:sz="4" w:space="0" w:color="auto"/>
              <w:right w:val="nil"/>
            </w:tcBorders>
          </w:tcPr>
          <w:p w14:paraId="53997F2C" w14:textId="5FA2FA4F" w:rsidR="79E8FED6" w:rsidRPr="00074255" w:rsidRDefault="7A5E576F">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074255">
              <w:rPr>
                <w:sz w:val="20"/>
                <w:szCs w:val="20"/>
              </w:rPr>
              <w:t>Adapted</w:t>
            </w:r>
            <w:proofErr w:type="spellEnd"/>
            <w:r w:rsidRPr="00074255">
              <w:rPr>
                <w:sz w:val="20"/>
                <w:szCs w:val="20"/>
              </w:rPr>
              <w:t xml:space="preserve"> </w:t>
            </w:r>
            <w:proofErr w:type="spellStart"/>
            <w:r w:rsidRPr="00074255">
              <w:rPr>
                <w:sz w:val="20"/>
                <w:szCs w:val="20"/>
              </w:rPr>
              <w:t>from</w:t>
            </w:r>
            <w:proofErr w:type="spellEnd"/>
            <w:r w:rsidRPr="00074255">
              <w:rPr>
                <w:rFonts w:eastAsia="Times New Roman"/>
                <w:sz w:val="20"/>
                <w:szCs w:val="20"/>
              </w:rPr>
              <w:t xml:space="preserve"> </w:t>
            </w:r>
            <w:r w:rsidRPr="00074255">
              <w:rPr>
                <w:rFonts w:eastAsia="Times New Roman"/>
                <w:sz w:val="20"/>
                <w:szCs w:val="20"/>
                <w:lang w:val="en-US"/>
              </w:rPr>
              <w:t>[36]</w:t>
            </w:r>
            <w:r w:rsidRPr="00074255">
              <w:rPr>
                <w:sz w:val="20"/>
                <w:szCs w:val="20"/>
              </w:rPr>
              <w:t xml:space="preserve"> </w:t>
            </w:r>
          </w:p>
          <w:p w14:paraId="4B57E789" w14:textId="2CE73EDA" w:rsidR="79E8FED6" w:rsidRPr="00074255" w:rsidRDefault="79E8FED6" w:rsidP="00AD323F">
            <w:pPr>
              <w:spacing w:after="160" w:line="257" w:lineRule="auto"/>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79E8FED6" w:rsidRPr="00074255" w14:paraId="5EE9DC0F"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4" w:space="0" w:color="auto"/>
              <w:left w:val="nil"/>
              <w:bottom w:val="single" w:sz="8" w:space="0" w:color="000000" w:themeColor="text1"/>
              <w:right w:val="nil"/>
            </w:tcBorders>
          </w:tcPr>
          <w:p w14:paraId="790BB3E6" w14:textId="7CD387FB" w:rsidR="14C16744" w:rsidRPr="00074255" w:rsidRDefault="00380501" w:rsidP="00231DBE">
            <w:pPr>
              <w:spacing w:after="160" w:line="257" w:lineRule="auto"/>
              <w:rPr>
                <w:sz w:val="20"/>
                <w:szCs w:val="20"/>
                <w:u w:val="single"/>
                <w:lang w:val="en-US"/>
              </w:rPr>
            </w:pPr>
            <w:bookmarkStart w:id="20" w:name="_Hlk192247612"/>
            <w:r w:rsidRPr="00074255">
              <w:rPr>
                <w:rFonts w:eastAsia="Aptos"/>
                <w:sz w:val="20"/>
                <w:szCs w:val="20"/>
              </w:rPr>
              <w:t>D</w:t>
            </w:r>
            <w:r w:rsidR="498F91C0" w:rsidRPr="00074255">
              <w:rPr>
                <w:rFonts w:eastAsia="Aptos"/>
                <w:sz w:val="20"/>
                <w:szCs w:val="20"/>
              </w:rPr>
              <w:t xml:space="preserve">: </w:t>
            </w:r>
            <w:r w:rsidR="7A5E576F" w:rsidRPr="00074255">
              <w:rPr>
                <w:rFonts w:eastAsia="Aptos"/>
                <w:sz w:val="20"/>
                <w:szCs w:val="20"/>
              </w:rPr>
              <w:t>General report</w:t>
            </w:r>
            <w:r w:rsidR="56E2F3D8" w:rsidRPr="00074255">
              <w:rPr>
                <w:rFonts w:eastAsia="Aptos"/>
                <w:sz w:val="20"/>
                <w:szCs w:val="20"/>
              </w:rPr>
              <w:t xml:space="preserve"> </w:t>
            </w:r>
            <w:bookmarkEnd w:id="20"/>
          </w:p>
        </w:tc>
        <w:tc>
          <w:tcPr>
            <w:tcW w:w="1820" w:type="dxa"/>
            <w:tcBorders>
              <w:top w:val="single" w:sz="4" w:space="0" w:color="auto"/>
              <w:left w:val="nil"/>
              <w:bottom w:val="single" w:sz="4" w:space="0" w:color="auto"/>
              <w:right w:val="nil"/>
            </w:tcBorders>
            <w:vAlign w:val="center"/>
          </w:tcPr>
          <w:p w14:paraId="61351364" w14:textId="6D6AE5F3" w:rsidR="79E8FED6" w:rsidRPr="00074255" w:rsidRDefault="7A5E576F"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 xml:space="preserve">Positive and negative </w:t>
            </w:r>
            <w:proofErr w:type="spellStart"/>
            <w:r w:rsidRPr="00074255">
              <w:rPr>
                <w:sz w:val="20"/>
                <w:szCs w:val="20"/>
              </w:rPr>
              <w:t>events</w:t>
            </w:r>
            <w:proofErr w:type="spellEnd"/>
          </w:p>
        </w:tc>
        <w:tc>
          <w:tcPr>
            <w:tcW w:w="1048" w:type="dxa"/>
            <w:tcBorders>
              <w:top w:val="single" w:sz="4" w:space="0" w:color="auto"/>
              <w:left w:val="nil"/>
              <w:bottom w:val="single" w:sz="4" w:space="0" w:color="auto"/>
              <w:right w:val="nil"/>
            </w:tcBorders>
          </w:tcPr>
          <w:p w14:paraId="5516F4D6" w14:textId="7B15F010" w:rsidR="79E8FED6" w:rsidRPr="00074255" w:rsidRDefault="7A5E576F"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lang w:val="de"/>
              </w:rPr>
              <w:t>2</w:t>
            </w:r>
          </w:p>
        </w:tc>
        <w:tc>
          <w:tcPr>
            <w:tcW w:w="6559" w:type="dxa"/>
            <w:tcBorders>
              <w:top w:val="single" w:sz="4" w:space="0" w:color="auto"/>
              <w:left w:val="nil"/>
              <w:bottom w:val="single" w:sz="4" w:space="0" w:color="auto"/>
              <w:right w:val="nil"/>
            </w:tcBorders>
            <w:vAlign w:val="center"/>
          </w:tcPr>
          <w:p w14:paraId="4A357F6F" w14:textId="345ABB01" w:rsidR="79E8FED6" w:rsidRPr="00074255" w:rsidRDefault="7A5E576F">
            <w:pPr>
              <w:cnfStyle w:val="000000000000" w:firstRow="0" w:lastRow="0" w:firstColumn="0" w:lastColumn="0" w:oddVBand="0" w:evenVBand="0" w:oddHBand="0" w:evenHBand="0" w:firstRowFirstColumn="0" w:firstRowLastColumn="0" w:lastRowFirstColumn="0" w:lastRowLastColumn="0"/>
              <w:rPr>
                <w:sz w:val="20"/>
                <w:szCs w:val="20"/>
              </w:rPr>
            </w:pPr>
            <w:r w:rsidRPr="00074255">
              <w:rPr>
                <w:b/>
                <w:bCs/>
                <w:color w:val="000000" w:themeColor="text1"/>
                <w:sz w:val="20"/>
                <w:szCs w:val="20"/>
                <w:lang w:val="en-US"/>
              </w:rPr>
              <w:t xml:space="preserve">What </w:t>
            </w:r>
            <w:r w:rsidRPr="00074255">
              <w:rPr>
                <w:rFonts w:eastAsia="Times New Roman"/>
                <w:b/>
                <w:bCs/>
                <w:sz w:val="20"/>
                <w:szCs w:val="20"/>
                <w:lang w:val="en-US"/>
              </w:rPr>
              <w:t>positive events occurred while teaching the unit?</w:t>
            </w:r>
            <w:r w:rsidRPr="00074255">
              <w:rPr>
                <w:color w:val="000000" w:themeColor="text1"/>
                <w:sz w:val="20"/>
                <w:szCs w:val="20"/>
                <w:lang w:val="en-US"/>
              </w:rPr>
              <w:t xml:space="preserve"> </w:t>
            </w:r>
            <w:r w:rsidRPr="00074255">
              <w:rPr>
                <w:rFonts w:eastAsia="Times New Roman"/>
                <w:sz w:val="20"/>
                <w:szCs w:val="20"/>
                <w:lang w:val="en-US"/>
              </w:rPr>
              <w:t>____________</w:t>
            </w:r>
            <w:r w:rsidRPr="00074255">
              <w:rPr>
                <w:sz w:val="20"/>
                <w:szCs w:val="20"/>
              </w:rPr>
              <w:t xml:space="preserve"> </w:t>
            </w:r>
          </w:p>
        </w:tc>
        <w:tc>
          <w:tcPr>
            <w:tcW w:w="2239" w:type="dxa"/>
            <w:tcBorders>
              <w:top w:val="single" w:sz="4" w:space="0" w:color="auto"/>
              <w:left w:val="nil"/>
              <w:bottom w:val="single" w:sz="4" w:space="0" w:color="auto"/>
              <w:right w:val="nil"/>
            </w:tcBorders>
          </w:tcPr>
          <w:p w14:paraId="2BAB68AE" w14:textId="35297E23" w:rsidR="79E8FED6" w:rsidRPr="00074255" w:rsidRDefault="7A5E576F">
            <w:pP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 xml:space="preserve"> </w:t>
            </w:r>
          </w:p>
        </w:tc>
      </w:tr>
      <w:tr w:rsidR="79E8FED6" w:rsidRPr="00074255" w14:paraId="321B4CCB"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single" w:sz="8" w:space="0" w:color="000000" w:themeColor="text1"/>
              <w:bottom w:val="single" w:sz="4" w:space="0" w:color="auto"/>
            </w:tcBorders>
          </w:tcPr>
          <w:p w14:paraId="5A8E0588" w14:textId="77777777" w:rsidR="00E92D82" w:rsidRPr="00074255" w:rsidRDefault="00E92D82" w:rsidP="00231DBE">
            <w:pPr>
              <w:rPr>
                <w:sz w:val="20"/>
                <w:szCs w:val="20"/>
              </w:rPr>
            </w:pPr>
          </w:p>
        </w:tc>
        <w:tc>
          <w:tcPr>
            <w:tcW w:w="1820" w:type="dxa"/>
            <w:tcBorders>
              <w:top w:val="single" w:sz="4" w:space="0" w:color="auto"/>
              <w:bottom w:val="single" w:sz="8" w:space="0" w:color="000000" w:themeColor="text1"/>
              <w:right w:val="none" w:sz="8" w:space="0" w:color="000000" w:themeColor="text1"/>
            </w:tcBorders>
            <w:vAlign w:val="center"/>
          </w:tcPr>
          <w:p w14:paraId="7A1CE993" w14:textId="39048FA4"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lang w:val="de"/>
              </w:rPr>
              <w:t>Comments</w:t>
            </w:r>
          </w:p>
        </w:tc>
        <w:tc>
          <w:tcPr>
            <w:tcW w:w="1048" w:type="dxa"/>
            <w:tcBorders>
              <w:top w:val="single" w:sz="4" w:space="0" w:color="auto"/>
              <w:left w:val="none" w:sz="8" w:space="0" w:color="000000" w:themeColor="text1"/>
              <w:bottom w:val="single" w:sz="8" w:space="0" w:color="000000" w:themeColor="text1"/>
              <w:right w:val="none" w:sz="8" w:space="0" w:color="000000" w:themeColor="text1"/>
            </w:tcBorders>
          </w:tcPr>
          <w:p w14:paraId="244441BF" w14:textId="13A79E7C"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lang w:val="de"/>
              </w:rPr>
              <w:t>1</w:t>
            </w:r>
          </w:p>
        </w:tc>
        <w:tc>
          <w:tcPr>
            <w:tcW w:w="6559" w:type="dxa"/>
            <w:tcBorders>
              <w:top w:val="single" w:sz="4" w:space="0" w:color="auto"/>
              <w:left w:val="none" w:sz="8" w:space="0" w:color="000000" w:themeColor="text1"/>
              <w:bottom w:val="single" w:sz="8" w:space="0" w:color="000000" w:themeColor="text1"/>
              <w:right w:val="none" w:sz="8" w:space="0" w:color="000000" w:themeColor="text1"/>
            </w:tcBorders>
            <w:vAlign w:val="center"/>
          </w:tcPr>
          <w:p w14:paraId="50739684" w14:textId="6656FE7D" w:rsidR="79E8FED6" w:rsidRPr="00074255" w:rsidRDefault="7A5E576F">
            <w:pPr>
              <w:cnfStyle w:val="000000100000" w:firstRow="0" w:lastRow="0" w:firstColumn="0" w:lastColumn="0" w:oddVBand="0" w:evenVBand="0" w:oddHBand="1" w:evenHBand="0" w:firstRowFirstColumn="0" w:firstRowLastColumn="0" w:lastRowFirstColumn="0" w:lastRowLastColumn="0"/>
              <w:rPr>
                <w:sz w:val="20"/>
                <w:szCs w:val="20"/>
              </w:rPr>
            </w:pPr>
            <w:r w:rsidRPr="00074255">
              <w:rPr>
                <w:b/>
                <w:bCs/>
                <w:color w:val="000000" w:themeColor="text1"/>
                <w:sz w:val="20"/>
                <w:szCs w:val="20"/>
                <w:lang w:val="de"/>
              </w:rPr>
              <w:t xml:space="preserve">Any </w:t>
            </w:r>
            <w:proofErr w:type="spellStart"/>
            <w:r w:rsidRPr="00074255">
              <w:rPr>
                <w:rFonts w:eastAsia="Times New Roman"/>
                <w:b/>
                <w:bCs/>
                <w:sz w:val="20"/>
                <w:szCs w:val="20"/>
              </w:rPr>
              <w:t>other</w:t>
            </w:r>
            <w:proofErr w:type="spellEnd"/>
            <w:r w:rsidRPr="00074255">
              <w:rPr>
                <w:rFonts w:eastAsia="Times New Roman"/>
                <w:b/>
                <w:bCs/>
                <w:sz w:val="20"/>
                <w:szCs w:val="20"/>
              </w:rPr>
              <w:t xml:space="preserve"> </w:t>
            </w:r>
            <w:proofErr w:type="spellStart"/>
            <w:r w:rsidRPr="00074255">
              <w:rPr>
                <w:rFonts w:eastAsia="Times New Roman"/>
                <w:b/>
                <w:bCs/>
                <w:sz w:val="20"/>
                <w:szCs w:val="20"/>
              </w:rPr>
              <w:t>comments</w:t>
            </w:r>
            <w:proofErr w:type="spellEnd"/>
            <w:r w:rsidRPr="00074255">
              <w:rPr>
                <w:rFonts w:eastAsia="Times New Roman"/>
                <w:b/>
                <w:bCs/>
                <w:sz w:val="20"/>
                <w:szCs w:val="20"/>
              </w:rPr>
              <w:t xml:space="preserve">? </w:t>
            </w:r>
            <w:r w:rsidRPr="00074255">
              <w:rPr>
                <w:color w:val="000000" w:themeColor="text1"/>
                <w:sz w:val="20"/>
                <w:szCs w:val="20"/>
                <w:lang w:val="de"/>
              </w:rPr>
              <w:t>____________</w:t>
            </w:r>
            <w:r w:rsidRPr="00074255">
              <w:rPr>
                <w:sz w:val="20"/>
                <w:szCs w:val="20"/>
              </w:rPr>
              <w:t xml:space="preserve"> </w:t>
            </w:r>
          </w:p>
        </w:tc>
        <w:tc>
          <w:tcPr>
            <w:tcW w:w="2239" w:type="dxa"/>
            <w:tcBorders>
              <w:top w:val="single" w:sz="4" w:space="0" w:color="auto"/>
              <w:left w:val="none" w:sz="8" w:space="0" w:color="000000" w:themeColor="text1"/>
              <w:bottom w:val="single" w:sz="8" w:space="0" w:color="000000" w:themeColor="text1"/>
              <w:right w:val="none" w:sz="8" w:space="0" w:color="000000" w:themeColor="text1"/>
            </w:tcBorders>
          </w:tcPr>
          <w:p w14:paraId="2ABE4039" w14:textId="1CA1A4D3" w:rsidR="79E8FED6" w:rsidRPr="00074255" w:rsidRDefault="79E8FED6">
            <w:pPr>
              <w:cnfStyle w:val="000000100000" w:firstRow="0" w:lastRow="0" w:firstColumn="0" w:lastColumn="0" w:oddVBand="0" w:evenVBand="0" w:oddHBand="1" w:evenHBand="0" w:firstRowFirstColumn="0" w:firstRowLastColumn="0" w:lastRowFirstColumn="0" w:lastRowLastColumn="0"/>
              <w:rPr>
                <w:sz w:val="20"/>
                <w:szCs w:val="20"/>
              </w:rPr>
            </w:pPr>
          </w:p>
        </w:tc>
      </w:tr>
      <w:tr w:rsidR="79E8FED6" w:rsidRPr="00074255" w14:paraId="179946F8"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4" w:space="0" w:color="auto"/>
              <w:left w:val="nil"/>
              <w:bottom w:val="nil"/>
              <w:right w:val="nil"/>
            </w:tcBorders>
          </w:tcPr>
          <w:p w14:paraId="6B51396C" w14:textId="7D163BD8" w:rsidR="2B195E96" w:rsidRPr="00074255" w:rsidRDefault="00380501" w:rsidP="00231DBE">
            <w:pPr>
              <w:spacing w:after="160" w:line="257" w:lineRule="auto"/>
              <w:rPr>
                <w:rFonts w:eastAsia="Aptos"/>
                <w:sz w:val="20"/>
                <w:szCs w:val="20"/>
              </w:rPr>
            </w:pPr>
            <w:bookmarkStart w:id="21" w:name="_Hlk192249002"/>
            <w:r w:rsidRPr="00074255">
              <w:rPr>
                <w:rFonts w:eastAsia="Aptos"/>
                <w:sz w:val="20"/>
                <w:szCs w:val="20"/>
              </w:rPr>
              <w:lastRenderedPageBreak/>
              <w:t>E</w:t>
            </w:r>
            <w:r w:rsidR="25135DB9" w:rsidRPr="00074255">
              <w:rPr>
                <w:rFonts w:eastAsia="Aptos"/>
                <w:sz w:val="20"/>
                <w:szCs w:val="20"/>
              </w:rPr>
              <w:t xml:space="preserve">: </w:t>
            </w:r>
            <w:proofErr w:type="spellStart"/>
            <w:r w:rsidR="7A5E576F" w:rsidRPr="00074255">
              <w:rPr>
                <w:rFonts w:eastAsia="Aptos"/>
                <w:sz w:val="20"/>
                <w:szCs w:val="20"/>
              </w:rPr>
              <w:t>Adherence</w:t>
            </w:r>
            <w:proofErr w:type="spellEnd"/>
            <w:r w:rsidR="7A5E576F" w:rsidRPr="00074255">
              <w:rPr>
                <w:rFonts w:eastAsia="Aptos"/>
                <w:sz w:val="20"/>
                <w:szCs w:val="20"/>
              </w:rPr>
              <w:t xml:space="preserve"> (T2)</w:t>
            </w:r>
            <w:bookmarkEnd w:id="21"/>
          </w:p>
        </w:tc>
        <w:tc>
          <w:tcPr>
            <w:tcW w:w="1820" w:type="dxa"/>
            <w:tcBorders>
              <w:top w:val="single" w:sz="8" w:space="0" w:color="000000" w:themeColor="text1"/>
              <w:left w:val="nil"/>
              <w:bottom w:val="single" w:sz="4" w:space="0" w:color="auto"/>
              <w:right w:val="nil"/>
            </w:tcBorders>
          </w:tcPr>
          <w:p w14:paraId="34094E13" w14:textId="7F0763DC" w:rsidR="79E8FED6" w:rsidRPr="00074255" w:rsidRDefault="7A5E576F"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074255">
              <w:rPr>
                <w:color w:val="000000" w:themeColor="text1"/>
                <w:sz w:val="20"/>
                <w:szCs w:val="20"/>
              </w:rPr>
              <w:t xml:space="preserve">Report </w:t>
            </w:r>
            <w:proofErr w:type="spellStart"/>
            <w:r w:rsidRPr="00074255">
              <w:rPr>
                <w:color w:val="000000" w:themeColor="text1"/>
                <w:sz w:val="20"/>
                <w:szCs w:val="20"/>
              </w:rPr>
              <w:t>booster</w:t>
            </w:r>
            <w:proofErr w:type="spellEnd"/>
            <w:r w:rsidRPr="00074255">
              <w:rPr>
                <w:color w:val="000000" w:themeColor="text1"/>
                <w:sz w:val="20"/>
                <w:szCs w:val="20"/>
              </w:rPr>
              <w:t xml:space="preserve"> - </w:t>
            </w:r>
            <w:proofErr w:type="spellStart"/>
            <w:r w:rsidRPr="00074255">
              <w:rPr>
                <w:color w:val="000000" w:themeColor="text1"/>
                <w:sz w:val="20"/>
                <w:szCs w:val="20"/>
              </w:rPr>
              <w:t>teacher</w:t>
            </w:r>
            <w:proofErr w:type="spellEnd"/>
          </w:p>
        </w:tc>
        <w:tc>
          <w:tcPr>
            <w:tcW w:w="1048" w:type="dxa"/>
            <w:tcBorders>
              <w:top w:val="single" w:sz="8" w:space="0" w:color="000000" w:themeColor="text1"/>
              <w:left w:val="nil"/>
              <w:bottom w:val="single" w:sz="4" w:space="0" w:color="auto"/>
              <w:right w:val="nil"/>
            </w:tcBorders>
          </w:tcPr>
          <w:p w14:paraId="379A7C29" w14:textId="2077BA83" w:rsidR="79E8FED6" w:rsidRPr="00074255" w:rsidRDefault="7A5E576F"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074255">
              <w:rPr>
                <w:color w:val="000000" w:themeColor="text1"/>
                <w:sz w:val="20"/>
                <w:szCs w:val="20"/>
                <w:lang w:val="de"/>
              </w:rPr>
              <w:t>1</w:t>
            </w:r>
          </w:p>
        </w:tc>
        <w:tc>
          <w:tcPr>
            <w:tcW w:w="6559" w:type="dxa"/>
            <w:tcBorders>
              <w:top w:val="single" w:sz="8" w:space="0" w:color="000000" w:themeColor="text1"/>
              <w:left w:val="nil"/>
              <w:bottom w:val="single" w:sz="4" w:space="0" w:color="auto"/>
              <w:right w:val="nil"/>
            </w:tcBorders>
          </w:tcPr>
          <w:p w14:paraId="416D0F59" w14:textId="29F390B7" w:rsidR="79E8FED6" w:rsidRPr="00074255" w:rsidRDefault="7A5E576F">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b/>
                <w:bCs/>
                <w:color w:val="000000" w:themeColor="text1"/>
                <w:sz w:val="20"/>
                <w:szCs w:val="20"/>
                <w:lang w:val="en-US"/>
              </w:rPr>
              <w:t xml:space="preserve">After </w:t>
            </w:r>
            <w:r w:rsidR="00380501" w:rsidRPr="00074255">
              <w:rPr>
                <w:b/>
                <w:bCs/>
                <w:color w:val="000000" w:themeColor="text1"/>
                <w:sz w:val="20"/>
                <w:szCs w:val="20"/>
                <w:lang w:val="en-US"/>
              </w:rPr>
              <w:t xml:space="preserve">talking to </w:t>
            </w:r>
            <w:r w:rsidRPr="00074255">
              <w:rPr>
                <w:b/>
                <w:bCs/>
                <w:color w:val="000000" w:themeColor="text1"/>
                <w:sz w:val="20"/>
                <w:szCs w:val="20"/>
                <w:lang w:val="en-US"/>
              </w:rPr>
              <w:t>the teacher and</w:t>
            </w:r>
            <w:r w:rsidR="00E955BD" w:rsidRPr="00074255">
              <w:rPr>
                <w:b/>
                <w:bCs/>
                <w:color w:val="000000" w:themeColor="text1"/>
                <w:sz w:val="20"/>
                <w:szCs w:val="20"/>
                <w:lang w:val="en-US"/>
              </w:rPr>
              <w:t xml:space="preserve"> your</w:t>
            </w:r>
            <w:r w:rsidRPr="00074255">
              <w:rPr>
                <w:b/>
                <w:bCs/>
                <w:color w:val="000000" w:themeColor="text1"/>
                <w:sz w:val="20"/>
                <w:szCs w:val="20"/>
                <w:lang w:val="en-US"/>
              </w:rPr>
              <w:t xml:space="preserve"> own observation: What has the teacher already done in the booster/refresher unit?</w:t>
            </w:r>
            <w:r w:rsidRPr="00074255">
              <w:rPr>
                <w:color w:val="000000" w:themeColor="text1"/>
                <w:sz w:val="20"/>
                <w:szCs w:val="20"/>
                <w:lang w:val="en-US"/>
              </w:rPr>
              <w:t xml:space="preserve"> </w:t>
            </w:r>
          </w:p>
          <w:p w14:paraId="00195DF1" w14:textId="7E53DF53" w:rsidR="79E8FED6" w:rsidRPr="00074255" w:rsidRDefault="7A5E576F" w:rsidP="00E1229F">
            <w:pPr>
              <w:pStyle w:val="Listenabsatz"/>
              <w:numPr>
                <w:ilvl w:val="0"/>
                <w:numId w:val="21"/>
              </w:num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roofErr w:type="spellStart"/>
            <w:r w:rsidRPr="00074255">
              <w:rPr>
                <w:rFonts w:eastAsia="Times New Roman"/>
                <w:sz w:val="20"/>
                <w:szCs w:val="20"/>
                <w:lang w:val="en-US"/>
              </w:rPr>
              <w:t>Powerpoint</w:t>
            </w:r>
            <w:proofErr w:type="spellEnd"/>
            <w:r w:rsidRPr="00074255">
              <w:rPr>
                <w:rFonts w:eastAsia="Times New Roman"/>
                <w:sz w:val="20"/>
                <w:szCs w:val="20"/>
                <w:lang w:val="en-US"/>
              </w:rPr>
              <w:t xml:space="preserve"> presentation</w:t>
            </w:r>
            <w:r w:rsidRPr="00074255">
              <w:rPr>
                <w:color w:val="000000" w:themeColor="text1"/>
                <w:sz w:val="20"/>
                <w:szCs w:val="20"/>
                <w:lang w:val="en-US"/>
              </w:rPr>
              <w:t xml:space="preserve"> </w:t>
            </w:r>
          </w:p>
          <w:p w14:paraId="4CBAB3E3" w14:textId="1F8CCD39" w:rsidR="79E8FED6" w:rsidRPr="00074255" w:rsidRDefault="7A5E576F" w:rsidP="00E1229F">
            <w:pPr>
              <w:pStyle w:val="Listenabsatz"/>
              <w:numPr>
                <w:ilvl w:val="0"/>
                <w:numId w:val="21"/>
              </w:num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Exchange of experiences saying no </w:t>
            </w:r>
          </w:p>
          <w:p w14:paraId="203952A4" w14:textId="78992834" w:rsidR="79E8FED6" w:rsidRPr="00074255" w:rsidRDefault="7A5E576F" w:rsidP="00E1229F">
            <w:pPr>
              <w:pStyle w:val="Listenabsatz"/>
              <w:numPr>
                <w:ilvl w:val="0"/>
                <w:numId w:val="21"/>
              </w:num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Repetition/theory on strategies for saying no </w:t>
            </w:r>
          </w:p>
          <w:p w14:paraId="1D771FEC" w14:textId="0E1525DD" w:rsidR="79E8FED6" w:rsidRPr="00074255" w:rsidRDefault="7A5E576F" w:rsidP="00E1229F">
            <w:pPr>
              <w:pStyle w:val="Listenabsatz"/>
              <w:numPr>
                <w:ilvl w:val="0"/>
                <w:numId w:val="21"/>
              </w:num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Teacher has given standard message </w:t>
            </w:r>
          </w:p>
          <w:p w14:paraId="7488480B" w14:textId="7F14A038" w:rsidR="79E8FED6" w:rsidRPr="00074255" w:rsidRDefault="7A5E576F" w:rsidP="00E1229F">
            <w:pPr>
              <w:pStyle w:val="Listenabsatz"/>
              <w:numPr>
                <w:ilvl w:val="0"/>
                <w:numId w:val="21"/>
              </w:num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Craft challenge with photos </w:t>
            </w:r>
          </w:p>
          <w:p w14:paraId="5D6D8589" w14:textId="5FD87DDF" w:rsidR="79E8FED6" w:rsidRPr="00074255" w:rsidRDefault="7A5E576F" w:rsidP="00E1229F">
            <w:pPr>
              <w:pStyle w:val="Listenabsatz"/>
              <w:numPr>
                <w:ilvl w:val="0"/>
                <w:numId w:val="21"/>
              </w:num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rFonts w:eastAsia="Times New Roman"/>
                <w:sz w:val="20"/>
                <w:szCs w:val="20"/>
                <w:lang w:val="en-US"/>
              </w:rPr>
              <w:t>Norm message visible on poster</w:t>
            </w:r>
            <w:r w:rsidRPr="00074255">
              <w:rPr>
                <w:color w:val="000000" w:themeColor="text1"/>
                <w:sz w:val="20"/>
                <w:szCs w:val="20"/>
                <w:lang w:val="en-US"/>
              </w:rPr>
              <w:t xml:space="preserve"> </w:t>
            </w:r>
          </w:p>
          <w:p w14:paraId="01486690" w14:textId="726238C9" w:rsidR="79E8FED6" w:rsidRPr="00074255" w:rsidRDefault="7A5E576F" w:rsidP="00E1229F">
            <w:pPr>
              <w:pStyle w:val="Listenabsatz"/>
              <w:numPr>
                <w:ilvl w:val="0"/>
                <w:numId w:val="21"/>
              </w:num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Questionnaire completed by teacher </w:t>
            </w:r>
          </w:p>
          <w:p w14:paraId="52C1DDD3" w14:textId="04A9900E" w:rsidR="79E8FED6" w:rsidRPr="00074255" w:rsidRDefault="7A5E576F">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rFonts w:eastAsia="Times New Roman"/>
                <w:sz w:val="20"/>
                <w:szCs w:val="20"/>
                <w:lang w:val="en-US"/>
              </w:rPr>
              <w:t xml:space="preserve"> </w:t>
            </w:r>
          </w:p>
          <w:p w14:paraId="2B45ED45" w14:textId="7213C809" w:rsidR="79E8FED6" w:rsidRPr="00074255" w:rsidRDefault="7A5E576F">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i/>
                <w:iCs/>
                <w:color w:val="000000" w:themeColor="text1"/>
                <w:sz w:val="20"/>
                <w:szCs w:val="20"/>
                <w:lang w:val="en-US"/>
              </w:rPr>
              <w:t>The following answer options for each block:</w:t>
            </w:r>
            <w:r w:rsidRPr="00074255">
              <w:rPr>
                <w:color w:val="000000" w:themeColor="text1"/>
                <w:sz w:val="20"/>
                <w:szCs w:val="20"/>
                <w:lang w:val="en-US"/>
              </w:rPr>
              <w:t xml:space="preserve"> </w:t>
            </w:r>
          </w:p>
          <w:p w14:paraId="11F7A6DA" w14:textId="3D8290B8" w:rsidR="79E8FED6" w:rsidRPr="00074255" w:rsidRDefault="7A5E576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074255">
              <w:rPr>
                <w:b/>
                <w:bCs/>
                <w:color w:val="000000" w:themeColor="text1"/>
                <w:sz w:val="20"/>
                <w:szCs w:val="20"/>
                <w:lang w:val="de"/>
              </w:rPr>
              <w:t xml:space="preserve">□ </w:t>
            </w:r>
            <w:proofErr w:type="spellStart"/>
            <w:r w:rsidRPr="00074255">
              <w:rPr>
                <w:color w:val="000000" w:themeColor="text1"/>
                <w:sz w:val="20"/>
                <w:szCs w:val="20"/>
                <w:lang w:val="de"/>
              </w:rPr>
              <w:t>yes</w:t>
            </w:r>
            <w:proofErr w:type="spellEnd"/>
            <w:r w:rsidRPr="00074255">
              <w:rPr>
                <w:rFonts w:eastAsia="Times New Roman"/>
                <w:sz w:val="20"/>
                <w:szCs w:val="20"/>
              </w:rPr>
              <w:t xml:space="preserve"> □ </w:t>
            </w:r>
            <w:proofErr w:type="spellStart"/>
            <w:r w:rsidRPr="00074255">
              <w:rPr>
                <w:rFonts w:eastAsia="Times New Roman"/>
                <w:sz w:val="20"/>
                <w:szCs w:val="20"/>
              </w:rPr>
              <w:t>no</w:t>
            </w:r>
            <w:proofErr w:type="spellEnd"/>
            <w:r w:rsidRPr="00074255">
              <w:rPr>
                <w:rFonts w:eastAsia="Times New Roman"/>
                <w:sz w:val="20"/>
                <w:szCs w:val="20"/>
              </w:rPr>
              <w:t xml:space="preserve"> □ </w:t>
            </w:r>
            <w:proofErr w:type="spellStart"/>
            <w:r w:rsidRPr="00074255">
              <w:rPr>
                <w:rFonts w:eastAsia="Times New Roman"/>
                <w:sz w:val="20"/>
                <w:szCs w:val="20"/>
              </w:rPr>
              <w:t>unknown</w:t>
            </w:r>
            <w:proofErr w:type="spellEnd"/>
            <w:r w:rsidRPr="00074255">
              <w:rPr>
                <w:color w:val="000000" w:themeColor="text1"/>
                <w:sz w:val="20"/>
                <w:szCs w:val="20"/>
              </w:rPr>
              <w:t xml:space="preserve"> </w:t>
            </w:r>
          </w:p>
        </w:tc>
        <w:tc>
          <w:tcPr>
            <w:tcW w:w="2239" w:type="dxa"/>
            <w:tcBorders>
              <w:top w:val="single" w:sz="8" w:space="0" w:color="000000" w:themeColor="text1"/>
              <w:left w:val="nil"/>
              <w:bottom w:val="single" w:sz="4" w:space="0" w:color="auto"/>
              <w:right w:val="nil"/>
            </w:tcBorders>
          </w:tcPr>
          <w:p w14:paraId="555FDC42" w14:textId="6F413A9D" w:rsidR="79E8FED6" w:rsidRPr="00074255" w:rsidRDefault="79E8FED6">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79E8FED6" w:rsidRPr="00074255" w14:paraId="1E396471"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22EAD085" w14:textId="77777777" w:rsidR="00E92D82" w:rsidRPr="00074255" w:rsidRDefault="00E92D82" w:rsidP="00231DBE">
            <w:pPr>
              <w:rPr>
                <w:sz w:val="20"/>
                <w:szCs w:val="20"/>
              </w:rPr>
            </w:pPr>
          </w:p>
        </w:tc>
        <w:tc>
          <w:tcPr>
            <w:tcW w:w="1820" w:type="dxa"/>
            <w:tcBorders>
              <w:top w:val="single" w:sz="4" w:space="0" w:color="auto"/>
              <w:left w:val="nil"/>
              <w:bottom w:val="single" w:sz="4" w:space="0" w:color="auto"/>
              <w:right w:val="nil"/>
            </w:tcBorders>
          </w:tcPr>
          <w:p w14:paraId="765723BE" w14:textId="598EF498"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074255">
              <w:rPr>
                <w:color w:val="000000" w:themeColor="text1"/>
                <w:sz w:val="20"/>
                <w:szCs w:val="20"/>
              </w:rPr>
              <w:t xml:space="preserve">Report </w:t>
            </w:r>
            <w:proofErr w:type="spellStart"/>
            <w:r w:rsidRPr="00074255">
              <w:rPr>
                <w:color w:val="000000" w:themeColor="text1"/>
                <w:sz w:val="20"/>
                <w:szCs w:val="20"/>
              </w:rPr>
              <w:t>booster</w:t>
            </w:r>
            <w:proofErr w:type="spellEnd"/>
            <w:r w:rsidRPr="00074255">
              <w:rPr>
                <w:color w:val="000000" w:themeColor="text1"/>
                <w:sz w:val="20"/>
                <w:szCs w:val="20"/>
              </w:rPr>
              <w:t xml:space="preserve"> – </w:t>
            </w:r>
            <w:proofErr w:type="spellStart"/>
            <w:r w:rsidRPr="00074255">
              <w:rPr>
                <w:color w:val="000000" w:themeColor="text1"/>
                <w:sz w:val="20"/>
                <w:szCs w:val="20"/>
              </w:rPr>
              <w:t>study</w:t>
            </w:r>
            <w:proofErr w:type="spellEnd"/>
            <w:r w:rsidRPr="00074255">
              <w:rPr>
                <w:color w:val="000000" w:themeColor="text1"/>
                <w:sz w:val="20"/>
                <w:szCs w:val="20"/>
              </w:rPr>
              <w:t xml:space="preserve"> </w:t>
            </w:r>
            <w:proofErr w:type="spellStart"/>
            <w:r w:rsidRPr="00074255">
              <w:rPr>
                <w:color w:val="000000" w:themeColor="text1"/>
                <w:sz w:val="20"/>
                <w:szCs w:val="20"/>
              </w:rPr>
              <w:t>team</w:t>
            </w:r>
            <w:proofErr w:type="spellEnd"/>
          </w:p>
        </w:tc>
        <w:tc>
          <w:tcPr>
            <w:tcW w:w="1048" w:type="dxa"/>
            <w:tcBorders>
              <w:top w:val="single" w:sz="4" w:space="0" w:color="auto"/>
              <w:left w:val="nil"/>
              <w:bottom w:val="single" w:sz="4" w:space="0" w:color="auto"/>
              <w:right w:val="nil"/>
            </w:tcBorders>
          </w:tcPr>
          <w:p w14:paraId="461CB9FD" w14:textId="2C3B07A9"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074255">
              <w:rPr>
                <w:color w:val="000000" w:themeColor="text1"/>
                <w:sz w:val="20"/>
                <w:szCs w:val="20"/>
                <w:lang w:val="de"/>
              </w:rPr>
              <w:t>1</w:t>
            </w:r>
          </w:p>
        </w:tc>
        <w:tc>
          <w:tcPr>
            <w:tcW w:w="6559" w:type="dxa"/>
            <w:tcBorders>
              <w:top w:val="single" w:sz="4" w:space="0" w:color="auto"/>
              <w:left w:val="nil"/>
              <w:bottom w:val="single" w:sz="4" w:space="0" w:color="auto"/>
              <w:right w:val="nil"/>
            </w:tcBorders>
          </w:tcPr>
          <w:p w14:paraId="3918E87C" w14:textId="7A7ECC89" w:rsidR="79E8FED6" w:rsidRPr="00074255" w:rsidRDefault="7A5E576F">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b/>
                <w:bCs/>
                <w:color w:val="000000" w:themeColor="text1"/>
                <w:sz w:val="20"/>
                <w:szCs w:val="20"/>
                <w:lang w:val="en-US"/>
              </w:rPr>
              <w:t>Which of these components did you carry out?</w:t>
            </w:r>
            <w:r w:rsidRPr="00074255">
              <w:rPr>
                <w:color w:val="000000" w:themeColor="text1"/>
                <w:sz w:val="20"/>
                <w:szCs w:val="20"/>
                <w:lang w:val="en-US"/>
              </w:rPr>
              <w:t xml:space="preserve"> </w:t>
            </w:r>
          </w:p>
          <w:p w14:paraId="0AF93573" w14:textId="2C994844" w:rsidR="79E8FED6" w:rsidRPr="00074255" w:rsidRDefault="7A5E576F">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b/>
                <w:bCs/>
                <w:color w:val="000000" w:themeColor="text1"/>
                <w:sz w:val="20"/>
                <w:szCs w:val="20"/>
                <w:lang w:val="en-US"/>
              </w:rPr>
              <w:t>Select “no”</w:t>
            </w:r>
            <w:r w:rsidRPr="00074255">
              <w:rPr>
                <w:rFonts w:eastAsia="Times New Roman"/>
                <w:b/>
                <w:bCs/>
                <w:sz w:val="20"/>
                <w:szCs w:val="20"/>
                <w:lang w:val="en-US"/>
              </w:rPr>
              <w:t xml:space="preserve"> if not carried out because not planned/not possible (e.g. because the poster was missing/was there)</w:t>
            </w:r>
            <w:r w:rsidRPr="00074255">
              <w:rPr>
                <w:color w:val="000000" w:themeColor="text1"/>
                <w:sz w:val="20"/>
                <w:szCs w:val="20"/>
                <w:lang w:val="en-US"/>
              </w:rPr>
              <w:t xml:space="preserve"> </w:t>
            </w:r>
          </w:p>
          <w:p w14:paraId="3ABE09E2" w14:textId="7DEED868"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Marvel at the posters </w:t>
            </w:r>
          </w:p>
          <w:p w14:paraId="4BC59E4D" w14:textId="6D8B6C1E"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roofErr w:type="spellStart"/>
            <w:r w:rsidRPr="00074255">
              <w:rPr>
                <w:rFonts w:eastAsia="Times New Roman"/>
                <w:sz w:val="20"/>
                <w:szCs w:val="20"/>
                <w:lang w:val="en-US"/>
              </w:rPr>
              <w:t>Mindmap</w:t>
            </w:r>
            <w:proofErr w:type="spellEnd"/>
            <w:r w:rsidRPr="00074255">
              <w:rPr>
                <w:rFonts w:eastAsia="Times New Roman"/>
                <w:sz w:val="20"/>
                <w:szCs w:val="20"/>
                <w:lang w:val="en-US"/>
              </w:rPr>
              <w:t>: Advantages of being smoke-free</w:t>
            </w:r>
            <w:r w:rsidRPr="00074255">
              <w:rPr>
                <w:color w:val="000000" w:themeColor="text1"/>
                <w:sz w:val="20"/>
                <w:szCs w:val="20"/>
                <w:lang w:val="en-US"/>
              </w:rPr>
              <w:t xml:space="preserve"> </w:t>
            </w:r>
          </w:p>
          <w:p w14:paraId="10DCE4E0" w14:textId="7D95799D"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rFonts w:eastAsia="Times New Roman"/>
                <w:sz w:val="20"/>
                <w:szCs w:val="20"/>
                <w:lang w:val="en-US"/>
              </w:rPr>
              <w:t>Norm message picked up on poster</w:t>
            </w:r>
            <w:r w:rsidRPr="00074255">
              <w:rPr>
                <w:color w:val="000000" w:themeColor="text1"/>
                <w:sz w:val="20"/>
                <w:szCs w:val="20"/>
                <w:lang w:val="en-US"/>
              </w:rPr>
              <w:t xml:space="preserve"> </w:t>
            </w:r>
          </w:p>
          <w:p w14:paraId="5A22EA66" w14:textId="79CE7A46"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rFonts w:eastAsia="Times New Roman"/>
                <w:sz w:val="20"/>
                <w:szCs w:val="20"/>
                <w:lang w:val="en-US"/>
              </w:rPr>
              <w:t>Norm message/feedback given on the survey itself</w:t>
            </w:r>
            <w:r w:rsidRPr="00074255">
              <w:rPr>
                <w:color w:val="000000" w:themeColor="text1"/>
                <w:sz w:val="20"/>
                <w:szCs w:val="20"/>
                <w:lang w:val="en-US"/>
              </w:rPr>
              <w:t xml:space="preserve"> </w:t>
            </w:r>
          </w:p>
          <w:p w14:paraId="35DE8A88" w14:textId="609979C2"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rFonts w:eastAsia="Times New Roman"/>
                <w:sz w:val="20"/>
                <w:szCs w:val="20"/>
                <w:lang w:val="en-US"/>
              </w:rPr>
              <w:t>Future Plans</w:t>
            </w:r>
            <w:r w:rsidRPr="00074255">
              <w:rPr>
                <w:color w:val="000000" w:themeColor="text1"/>
                <w:sz w:val="20"/>
                <w:szCs w:val="20"/>
                <w:lang w:val="en-US"/>
              </w:rPr>
              <w:t xml:space="preserve"> </w:t>
            </w:r>
          </w:p>
          <w:p w14:paraId="7252BE37" w14:textId="765A1190"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Sharing experiences Saying no </w:t>
            </w:r>
          </w:p>
          <w:p w14:paraId="697F516D" w14:textId="0E126ED8" w:rsidR="79E8FED6" w:rsidRPr="00074255" w:rsidRDefault="00E1229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Worksheet: How to say no</w:t>
            </w:r>
            <w:r w:rsidR="7A5E576F" w:rsidRPr="00074255">
              <w:rPr>
                <w:color w:val="000000" w:themeColor="text1"/>
                <w:sz w:val="20"/>
                <w:szCs w:val="20"/>
                <w:lang w:val="en-US"/>
              </w:rPr>
              <w:t xml:space="preserve">  </w:t>
            </w:r>
          </w:p>
          <w:p w14:paraId="363C1A4B" w14:textId="5A5A32A5" w:rsidR="79E8FED6" w:rsidRPr="00074255" w:rsidRDefault="7A5E576F">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rFonts w:eastAsia="Times New Roman"/>
                <w:sz w:val="20"/>
                <w:szCs w:val="20"/>
                <w:lang w:val="en-US"/>
              </w:rPr>
              <w:t xml:space="preserve"> </w:t>
            </w:r>
          </w:p>
          <w:p w14:paraId="14B7FCAE" w14:textId="21B3B3C5" w:rsidR="79E8FED6" w:rsidRPr="00074255" w:rsidRDefault="7A5E576F">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i/>
                <w:iCs/>
                <w:color w:val="000000" w:themeColor="text1"/>
                <w:sz w:val="20"/>
                <w:szCs w:val="20"/>
                <w:lang w:val="en-US"/>
              </w:rPr>
              <w:t>The following answer options for each block:</w:t>
            </w:r>
            <w:r w:rsidRPr="00074255">
              <w:rPr>
                <w:color w:val="000000" w:themeColor="text1"/>
                <w:sz w:val="20"/>
                <w:szCs w:val="20"/>
                <w:lang w:val="en-US"/>
              </w:rPr>
              <w:t xml:space="preserve"> </w:t>
            </w:r>
          </w:p>
          <w:p w14:paraId="6EB6ADEA" w14:textId="7F0325A6" w:rsidR="79E8FED6" w:rsidRPr="00074255" w:rsidRDefault="7A5E576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074255">
              <w:rPr>
                <w:b/>
                <w:bCs/>
                <w:color w:val="000000" w:themeColor="text1"/>
                <w:sz w:val="20"/>
                <w:szCs w:val="20"/>
                <w:lang w:val="en-US"/>
              </w:rPr>
              <w:t xml:space="preserve">□ </w:t>
            </w:r>
            <w:r w:rsidRPr="00074255">
              <w:rPr>
                <w:color w:val="000000" w:themeColor="text1"/>
                <w:sz w:val="20"/>
                <w:szCs w:val="20"/>
                <w:lang w:val="en-US"/>
              </w:rPr>
              <w:t>yes □ no □</w:t>
            </w:r>
            <w:r w:rsidRPr="00074255">
              <w:rPr>
                <w:color w:val="000000" w:themeColor="text1"/>
                <w:sz w:val="20"/>
                <w:szCs w:val="20"/>
              </w:rPr>
              <w:t xml:space="preserve"> </w:t>
            </w:r>
          </w:p>
        </w:tc>
        <w:tc>
          <w:tcPr>
            <w:tcW w:w="2239" w:type="dxa"/>
            <w:tcBorders>
              <w:top w:val="single" w:sz="4" w:space="0" w:color="auto"/>
              <w:left w:val="nil"/>
              <w:bottom w:val="single" w:sz="4" w:space="0" w:color="auto"/>
              <w:right w:val="nil"/>
            </w:tcBorders>
          </w:tcPr>
          <w:p w14:paraId="691AB62E" w14:textId="260B426E" w:rsidR="79E8FED6" w:rsidRPr="00074255" w:rsidRDefault="79E8FED6">
            <w:pP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p>
        </w:tc>
      </w:tr>
      <w:tr w:rsidR="79E8FED6" w:rsidRPr="00074255" w14:paraId="2BAF9B44"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4E7E383B" w14:textId="77777777" w:rsidR="00E92D82" w:rsidRPr="00074255" w:rsidRDefault="00E92D82" w:rsidP="00231DBE">
            <w:pPr>
              <w:rPr>
                <w:sz w:val="20"/>
                <w:szCs w:val="20"/>
              </w:rPr>
            </w:pPr>
          </w:p>
        </w:tc>
        <w:tc>
          <w:tcPr>
            <w:tcW w:w="1820" w:type="dxa"/>
            <w:tcBorders>
              <w:top w:val="single" w:sz="4" w:space="0" w:color="auto"/>
              <w:left w:val="nil"/>
              <w:bottom w:val="single" w:sz="4" w:space="0" w:color="auto"/>
              <w:right w:val="nil"/>
            </w:tcBorders>
          </w:tcPr>
          <w:p w14:paraId="0893B0D4" w14:textId="2D8968A1" w:rsidR="79E8FED6" w:rsidRPr="00074255" w:rsidRDefault="7A5E576F"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74255">
              <w:rPr>
                <w:sz w:val="20"/>
                <w:szCs w:val="20"/>
              </w:rPr>
              <w:t>Duration</w:t>
            </w:r>
            <w:r w:rsidR="00E1229F" w:rsidRPr="00074255">
              <w:rPr>
                <w:sz w:val="20"/>
                <w:szCs w:val="20"/>
              </w:rPr>
              <w:t xml:space="preserve"> </w:t>
            </w:r>
            <w:proofErr w:type="spellStart"/>
            <w:r w:rsidR="00E1229F" w:rsidRPr="00074255">
              <w:rPr>
                <w:color w:val="000000" w:themeColor="text1"/>
                <w:sz w:val="20"/>
                <w:szCs w:val="20"/>
              </w:rPr>
              <w:t>booster</w:t>
            </w:r>
            <w:proofErr w:type="spellEnd"/>
            <w:r w:rsidR="00E1229F" w:rsidRPr="00074255">
              <w:rPr>
                <w:color w:val="000000" w:themeColor="text1"/>
                <w:sz w:val="20"/>
                <w:szCs w:val="20"/>
              </w:rPr>
              <w:t xml:space="preserve"> – </w:t>
            </w:r>
            <w:proofErr w:type="spellStart"/>
            <w:r w:rsidR="00E1229F" w:rsidRPr="00074255">
              <w:rPr>
                <w:color w:val="000000" w:themeColor="text1"/>
                <w:sz w:val="20"/>
                <w:szCs w:val="20"/>
              </w:rPr>
              <w:t>study</w:t>
            </w:r>
            <w:proofErr w:type="spellEnd"/>
            <w:r w:rsidR="00E1229F" w:rsidRPr="00074255">
              <w:rPr>
                <w:color w:val="000000" w:themeColor="text1"/>
                <w:sz w:val="20"/>
                <w:szCs w:val="20"/>
              </w:rPr>
              <w:t xml:space="preserve"> </w:t>
            </w:r>
            <w:proofErr w:type="spellStart"/>
            <w:r w:rsidR="00E1229F" w:rsidRPr="00074255">
              <w:rPr>
                <w:color w:val="000000" w:themeColor="text1"/>
                <w:sz w:val="20"/>
                <w:szCs w:val="20"/>
              </w:rPr>
              <w:t>team</w:t>
            </w:r>
            <w:proofErr w:type="spellEnd"/>
          </w:p>
        </w:tc>
        <w:tc>
          <w:tcPr>
            <w:tcW w:w="1048" w:type="dxa"/>
            <w:tcBorders>
              <w:top w:val="single" w:sz="4" w:space="0" w:color="auto"/>
              <w:left w:val="nil"/>
              <w:bottom w:val="single" w:sz="4" w:space="0" w:color="auto"/>
              <w:right w:val="nil"/>
            </w:tcBorders>
          </w:tcPr>
          <w:p w14:paraId="11B6473F" w14:textId="6FA1B097" w:rsidR="79E8FED6" w:rsidRPr="00074255" w:rsidRDefault="7A5E576F"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074255">
              <w:rPr>
                <w:color w:val="000000" w:themeColor="text1"/>
                <w:sz w:val="20"/>
                <w:szCs w:val="20"/>
                <w:lang w:val="de"/>
              </w:rPr>
              <w:t>1</w:t>
            </w:r>
          </w:p>
        </w:tc>
        <w:tc>
          <w:tcPr>
            <w:tcW w:w="6559" w:type="dxa"/>
            <w:tcBorders>
              <w:top w:val="single" w:sz="4" w:space="0" w:color="auto"/>
              <w:left w:val="nil"/>
              <w:bottom w:val="single" w:sz="4" w:space="0" w:color="auto"/>
              <w:right w:val="nil"/>
            </w:tcBorders>
          </w:tcPr>
          <w:p w14:paraId="4472531E" w14:textId="72729CB5" w:rsidR="79E8FED6" w:rsidRPr="00074255" w:rsidRDefault="7A5E576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074255">
              <w:rPr>
                <w:b/>
                <w:bCs/>
                <w:color w:val="000000" w:themeColor="text1"/>
                <w:sz w:val="20"/>
                <w:szCs w:val="20"/>
                <w:lang w:val="en-US"/>
              </w:rPr>
              <w:t xml:space="preserve">How long was the entire session? </w:t>
            </w:r>
            <w:r w:rsidRPr="00074255">
              <w:rPr>
                <w:rFonts w:eastAsia="Times New Roman"/>
                <w:b/>
                <w:bCs/>
                <w:sz w:val="20"/>
                <w:szCs w:val="20"/>
              </w:rPr>
              <w:t>(</w:t>
            </w:r>
            <w:proofErr w:type="spellStart"/>
            <w:r w:rsidRPr="00074255">
              <w:rPr>
                <w:rFonts w:eastAsia="Times New Roman"/>
                <w:b/>
                <w:bCs/>
                <w:sz w:val="20"/>
                <w:szCs w:val="20"/>
              </w:rPr>
              <w:t>Instruction</w:t>
            </w:r>
            <w:proofErr w:type="spellEnd"/>
            <w:r w:rsidRPr="00074255">
              <w:rPr>
                <w:rFonts w:eastAsia="Times New Roman"/>
                <w:b/>
                <w:bCs/>
                <w:sz w:val="20"/>
                <w:szCs w:val="20"/>
              </w:rPr>
              <w:t xml:space="preserve">, not </w:t>
            </w:r>
            <w:proofErr w:type="spellStart"/>
            <w:r w:rsidRPr="00074255">
              <w:rPr>
                <w:rFonts w:eastAsia="Times New Roman"/>
                <w:b/>
                <w:bCs/>
                <w:sz w:val="20"/>
                <w:szCs w:val="20"/>
              </w:rPr>
              <w:t>including</w:t>
            </w:r>
            <w:proofErr w:type="spellEnd"/>
            <w:r w:rsidRPr="00074255">
              <w:rPr>
                <w:rFonts w:eastAsia="Times New Roman"/>
                <w:b/>
                <w:bCs/>
                <w:sz w:val="20"/>
                <w:szCs w:val="20"/>
              </w:rPr>
              <w:t xml:space="preserve"> </w:t>
            </w:r>
            <w:proofErr w:type="spellStart"/>
            <w:r w:rsidRPr="00074255">
              <w:rPr>
                <w:rFonts w:eastAsia="Times New Roman"/>
                <w:b/>
                <w:bCs/>
                <w:sz w:val="20"/>
                <w:szCs w:val="20"/>
              </w:rPr>
              <w:t>interview</w:t>
            </w:r>
            <w:proofErr w:type="spellEnd"/>
            <w:r w:rsidRPr="00074255">
              <w:rPr>
                <w:rFonts w:eastAsia="Times New Roman"/>
                <w:b/>
                <w:bCs/>
                <w:sz w:val="20"/>
                <w:szCs w:val="20"/>
              </w:rPr>
              <w:t>)</w:t>
            </w:r>
            <w:r w:rsidRPr="00074255">
              <w:rPr>
                <w:color w:val="000000" w:themeColor="text1"/>
                <w:sz w:val="20"/>
                <w:szCs w:val="20"/>
              </w:rPr>
              <w:t xml:space="preserve"> </w:t>
            </w:r>
          </w:p>
          <w:p w14:paraId="19250186" w14:textId="6E98C8A5" w:rsidR="79E8FED6" w:rsidRPr="00074255" w:rsidRDefault="7A5E576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074255">
              <w:rPr>
                <w:color w:val="000000" w:themeColor="text1"/>
                <w:sz w:val="20"/>
                <w:szCs w:val="20"/>
                <w:lang w:val="en-US"/>
              </w:rPr>
              <w:t xml:space="preserve">□ 0-10 □ 10-20 □ 20-30 □ 30-40 □ 40-50 □ 50-60 □ 60-70 □ 70-80 □ 80-90 □ 90-100 </w:t>
            </w:r>
            <w:r w:rsidRPr="00074255">
              <w:rPr>
                <w:color w:val="000000" w:themeColor="text1"/>
                <w:sz w:val="20"/>
                <w:szCs w:val="20"/>
              </w:rPr>
              <w:t xml:space="preserve"> </w:t>
            </w:r>
          </w:p>
        </w:tc>
        <w:tc>
          <w:tcPr>
            <w:tcW w:w="2239" w:type="dxa"/>
            <w:tcBorders>
              <w:top w:val="single" w:sz="4" w:space="0" w:color="auto"/>
              <w:left w:val="nil"/>
              <w:bottom w:val="single" w:sz="4" w:space="0" w:color="auto"/>
              <w:right w:val="nil"/>
            </w:tcBorders>
          </w:tcPr>
          <w:p w14:paraId="5E8662D0" w14:textId="38653EA4" w:rsidR="79E8FED6" w:rsidRPr="00074255" w:rsidRDefault="79E8FED6">
            <w:pPr>
              <w:cnfStyle w:val="000000000000" w:firstRow="0" w:lastRow="0" w:firstColumn="0" w:lastColumn="0" w:oddVBand="0" w:evenVBand="0" w:oddHBand="0" w:evenHBand="0" w:firstRowFirstColumn="0" w:firstRowLastColumn="0" w:lastRowFirstColumn="0" w:lastRowLastColumn="0"/>
              <w:rPr>
                <w:sz w:val="20"/>
                <w:szCs w:val="20"/>
              </w:rPr>
            </w:pPr>
          </w:p>
        </w:tc>
      </w:tr>
      <w:tr w:rsidR="79E8FED6" w:rsidRPr="00074255" w14:paraId="7C87B392"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single" w:sz="4" w:space="0" w:color="auto"/>
              <w:right w:val="nil"/>
            </w:tcBorders>
          </w:tcPr>
          <w:p w14:paraId="04F54367" w14:textId="77777777" w:rsidR="00E92D82" w:rsidRPr="00074255" w:rsidRDefault="00E92D82" w:rsidP="00231DBE">
            <w:pPr>
              <w:rPr>
                <w:sz w:val="20"/>
                <w:szCs w:val="20"/>
              </w:rPr>
            </w:pPr>
          </w:p>
        </w:tc>
        <w:tc>
          <w:tcPr>
            <w:tcW w:w="1820" w:type="dxa"/>
            <w:tcBorders>
              <w:top w:val="single" w:sz="4" w:space="0" w:color="auto"/>
              <w:left w:val="nil"/>
              <w:bottom w:val="single" w:sz="4" w:space="0" w:color="auto"/>
              <w:right w:val="none" w:sz="8" w:space="0" w:color="000000" w:themeColor="text1"/>
            </w:tcBorders>
          </w:tcPr>
          <w:p w14:paraId="6591293D" w14:textId="04D89C25"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sz w:val="20"/>
                <w:szCs w:val="20"/>
                <w:lang w:val="en-US"/>
              </w:rPr>
              <w:t>Dose block-wise</w:t>
            </w:r>
            <w:r w:rsidR="00E1229F" w:rsidRPr="00074255">
              <w:rPr>
                <w:sz w:val="20"/>
                <w:szCs w:val="20"/>
                <w:lang w:val="en-US"/>
              </w:rPr>
              <w:t>: B</w:t>
            </w:r>
            <w:r w:rsidR="00E1229F" w:rsidRPr="00074255">
              <w:rPr>
                <w:color w:val="000000" w:themeColor="text1"/>
                <w:sz w:val="20"/>
                <w:szCs w:val="20"/>
                <w:lang w:val="en-US"/>
              </w:rPr>
              <w:t>ooster – study team</w:t>
            </w:r>
          </w:p>
        </w:tc>
        <w:tc>
          <w:tcPr>
            <w:tcW w:w="1048" w:type="dxa"/>
            <w:tcBorders>
              <w:top w:val="single" w:sz="4" w:space="0" w:color="auto"/>
              <w:left w:val="none" w:sz="8" w:space="0" w:color="000000" w:themeColor="text1"/>
              <w:bottom w:val="single" w:sz="4" w:space="0" w:color="auto"/>
              <w:right w:val="none" w:sz="8" w:space="0" w:color="000000" w:themeColor="text1"/>
            </w:tcBorders>
          </w:tcPr>
          <w:p w14:paraId="6E7E737D" w14:textId="290074A9" w:rsidR="79E8FED6" w:rsidRPr="00074255" w:rsidRDefault="7A5E576F"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074255">
              <w:rPr>
                <w:color w:val="000000" w:themeColor="text1"/>
                <w:sz w:val="20"/>
                <w:szCs w:val="20"/>
                <w:lang w:val="de"/>
              </w:rPr>
              <w:t>1</w:t>
            </w:r>
          </w:p>
        </w:tc>
        <w:tc>
          <w:tcPr>
            <w:tcW w:w="6559" w:type="dxa"/>
            <w:tcBorders>
              <w:top w:val="single" w:sz="4" w:space="0" w:color="auto"/>
              <w:left w:val="none" w:sz="8" w:space="0" w:color="000000" w:themeColor="text1"/>
              <w:bottom w:val="single" w:sz="4" w:space="0" w:color="auto"/>
              <w:right w:val="none" w:sz="8" w:space="0" w:color="000000" w:themeColor="text1"/>
            </w:tcBorders>
          </w:tcPr>
          <w:p w14:paraId="67315D70" w14:textId="360095E8" w:rsidR="79E8FED6" w:rsidRPr="00074255" w:rsidRDefault="7A5E576F">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b/>
                <w:bCs/>
                <w:color w:val="000000" w:themeColor="text1"/>
                <w:sz w:val="20"/>
                <w:szCs w:val="20"/>
                <w:lang w:val="en-US"/>
              </w:rPr>
              <w:t>What percentage of the individual content was conveyed?</w:t>
            </w:r>
            <w:r w:rsidRPr="00074255">
              <w:rPr>
                <w:color w:val="000000" w:themeColor="text1"/>
                <w:sz w:val="20"/>
                <w:szCs w:val="20"/>
                <w:lang w:val="en-US"/>
              </w:rPr>
              <w:t xml:space="preserve"> </w:t>
            </w:r>
          </w:p>
          <w:p w14:paraId="4B2B895B" w14:textId="4CFBE744" w:rsidR="79E8FED6" w:rsidRPr="00074255" w:rsidRDefault="7A5E576F">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i/>
                <w:iCs/>
                <w:color w:val="000000" w:themeColor="text1"/>
                <w:sz w:val="20"/>
                <w:szCs w:val="20"/>
                <w:lang w:val="en-US"/>
              </w:rPr>
              <w:t>The first four options are only</w:t>
            </w:r>
            <w:r w:rsidRPr="00074255">
              <w:rPr>
                <w:rFonts w:eastAsia="Times New Roman"/>
                <w:i/>
                <w:iCs/>
                <w:sz w:val="20"/>
                <w:szCs w:val="20"/>
                <w:lang w:val="en-US"/>
              </w:rPr>
              <w:t xml:space="preserve"> displayed if the interventionists have chosen them among the answers in the “Report booster- study team” block. We chose this setting because it was likely that those components would not be carried out in every intervention session, i.e., because the teacher may not have carried out the booster session. Thus, there may not always be posters to marvel at. In this case, our study team uses the mind-map as a substitute for the teacher-led repetition of workshop content. Furthermore, the norm feedback will only be given if there is a substantial amount of questionnaire responses for the class and there is an actual majority of smoke-free children.  </w:t>
            </w:r>
            <w:r w:rsidRPr="00074255">
              <w:rPr>
                <w:color w:val="000000" w:themeColor="text1"/>
                <w:sz w:val="20"/>
                <w:szCs w:val="20"/>
                <w:lang w:val="en-US"/>
              </w:rPr>
              <w:t xml:space="preserve"> </w:t>
            </w:r>
          </w:p>
          <w:p w14:paraId="40B36845" w14:textId="64B0F5B9"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Marvel at the posters </w:t>
            </w:r>
          </w:p>
          <w:p w14:paraId="279C34AA" w14:textId="05654552"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Take up </w:t>
            </w:r>
            <w:r w:rsidRPr="00074255">
              <w:rPr>
                <w:rFonts w:eastAsia="Times New Roman"/>
                <w:sz w:val="20"/>
                <w:szCs w:val="20"/>
                <w:lang w:val="en-US"/>
              </w:rPr>
              <w:t>norm feedback (see poster and take it up in the conversation with students)</w:t>
            </w:r>
            <w:r w:rsidRPr="00074255">
              <w:rPr>
                <w:color w:val="000000" w:themeColor="text1"/>
                <w:sz w:val="20"/>
                <w:szCs w:val="20"/>
                <w:lang w:val="en-US"/>
              </w:rPr>
              <w:t xml:space="preserve"> </w:t>
            </w:r>
          </w:p>
          <w:p w14:paraId="195C0C18" w14:textId="40875767"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Mind</w:t>
            </w:r>
            <w:r w:rsidRPr="00074255">
              <w:rPr>
                <w:rFonts w:eastAsia="Times New Roman"/>
                <w:sz w:val="20"/>
                <w:szCs w:val="20"/>
                <w:lang w:val="en-US"/>
              </w:rPr>
              <w:t>-map</w:t>
            </w:r>
            <w:r w:rsidRPr="00074255">
              <w:rPr>
                <w:color w:val="000000" w:themeColor="text1"/>
                <w:sz w:val="20"/>
                <w:szCs w:val="20"/>
                <w:lang w:val="en-US"/>
              </w:rPr>
              <w:t xml:space="preserve"> </w:t>
            </w:r>
          </w:p>
          <w:p w14:paraId="360A25A5" w14:textId="48982FFB"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Provide </w:t>
            </w:r>
            <w:r w:rsidRPr="00074255">
              <w:rPr>
                <w:rFonts w:eastAsia="Times New Roman"/>
                <w:sz w:val="20"/>
                <w:szCs w:val="20"/>
                <w:lang w:val="en-US"/>
              </w:rPr>
              <w:t xml:space="preserve">norm feedback </w:t>
            </w:r>
            <w:r w:rsidRPr="00074255">
              <w:rPr>
                <w:color w:val="000000" w:themeColor="text1"/>
                <w:sz w:val="20"/>
                <w:szCs w:val="20"/>
                <w:lang w:val="en-US"/>
              </w:rPr>
              <w:t xml:space="preserve"> </w:t>
            </w:r>
            <w:r w:rsidR="79E8FED6" w:rsidRPr="00074255">
              <w:rPr>
                <w:sz w:val="20"/>
                <w:szCs w:val="20"/>
                <w:lang w:val="en-US"/>
              </w:rPr>
              <w:br/>
            </w:r>
            <w:r w:rsidRPr="00074255">
              <w:rPr>
                <w:color w:val="000000" w:themeColor="text1"/>
                <w:sz w:val="20"/>
                <w:szCs w:val="20"/>
                <w:lang w:val="en-US"/>
              </w:rPr>
              <w:t xml:space="preserve">  </w:t>
            </w:r>
          </w:p>
          <w:p w14:paraId="5723AEEF" w14:textId="28771120" w:rsidR="79E8FED6" w:rsidRPr="00074255" w:rsidRDefault="7A5E576F">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i/>
                <w:iCs/>
                <w:color w:val="000000" w:themeColor="text1"/>
                <w:sz w:val="20"/>
                <w:szCs w:val="20"/>
                <w:lang w:val="en-US"/>
              </w:rPr>
              <w:t>Displayed every time:</w:t>
            </w:r>
            <w:r w:rsidRPr="00074255">
              <w:rPr>
                <w:color w:val="000000" w:themeColor="text1"/>
                <w:sz w:val="20"/>
                <w:szCs w:val="20"/>
                <w:lang w:val="en-US"/>
              </w:rPr>
              <w:t xml:space="preserve"> </w:t>
            </w:r>
          </w:p>
          <w:p w14:paraId="4E496817" w14:textId="0EFF19F2"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rFonts w:eastAsia="Times New Roman"/>
                <w:sz w:val="20"/>
                <w:szCs w:val="20"/>
                <w:lang w:val="en-US"/>
              </w:rPr>
              <w:t>Future Plans</w:t>
            </w:r>
            <w:r w:rsidRPr="00074255">
              <w:rPr>
                <w:color w:val="000000" w:themeColor="text1"/>
                <w:sz w:val="20"/>
                <w:szCs w:val="20"/>
                <w:lang w:val="en-US"/>
              </w:rPr>
              <w:t xml:space="preserve"> </w:t>
            </w:r>
          </w:p>
          <w:p w14:paraId="1BE78756" w14:textId="3DE244CB" w:rsidR="79E8FED6" w:rsidRPr="00074255" w:rsidRDefault="7A5E576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Sharing experiences Saying no </w:t>
            </w:r>
          </w:p>
          <w:p w14:paraId="374CF4F6" w14:textId="2EC4D36A" w:rsidR="79E8FED6" w:rsidRPr="00074255" w:rsidRDefault="00E1229F"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Worksheet: How to say no  </w:t>
            </w:r>
          </w:p>
          <w:p w14:paraId="004BD8D6" w14:textId="25B94B4F" w:rsidR="79E8FED6" w:rsidRPr="00074255" w:rsidRDefault="7A5E576F">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rFonts w:eastAsia="Times New Roman"/>
                <w:sz w:val="20"/>
                <w:szCs w:val="20"/>
                <w:lang w:val="en-US"/>
              </w:rPr>
              <w:t xml:space="preserve"> </w:t>
            </w:r>
          </w:p>
          <w:p w14:paraId="4C737D5C" w14:textId="4172A3DC" w:rsidR="79E8FED6" w:rsidRPr="00074255" w:rsidRDefault="7A5E576F">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i/>
                <w:iCs/>
                <w:color w:val="000000" w:themeColor="text1"/>
                <w:sz w:val="20"/>
                <w:szCs w:val="20"/>
                <w:lang w:val="en-US"/>
              </w:rPr>
              <w:t>The following answer options for each block:</w:t>
            </w:r>
            <w:r w:rsidRPr="00074255">
              <w:rPr>
                <w:color w:val="000000" w:themeColor="text1"/>
                <w:sz w:val="20"/>
                <w:szCs w:val="20"/>
                <w:lang w:val="en-US"/>
              </w:rPr>
              <w:t xml:space="preserve"> </w:t>
            </w:r>
          </w:p>
          <w:p w14:paraId="2D971760" w14:textId="608A5D06" w:rsidR="79E8FED6" w:rsidRPr="00074255" w:rsidRDefault="7A5E576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074255">
              <w:rPr>
                <w:color w:val="000000" w:themeColor="text1"/>
                <w:sz w:val="20"/>
                <w:szCs w:val="20"/>
                <w:lang w:val="de"/>
              </w:rPr>
              <w:t xml:space="preserve">□ 0-20% □ 20-40% □ 40-60% □ 60-80% □ 80-100% </w:t>
            </w:r>
            <w:r w:rsidRPr="00074255">
              <w:rPr>
                <w:color w:val="000000" w:themeColor="text1"/>
                <w:sz w:val="20"/>
                <w:szCs w:val="20"/>
              </w:rPr>
              <w:t xml:space="preserve"> </w:t>
            </w:r>
          </w:p>
        </w:tc>
        <w:tc>
          <w:tcPr>
            <w:tcW w:w="2239" w:type="dxa"/>
            <w:tcBorders>
              <w:top w:val="single" w:sz="4" w:space="0" w:color="auto"/>
              <w:left w:val="none" w:sz="8" w:space="0" w:color="000000" w:themeColor="text1"/>
              <w:bottom w:val="single" w:sz="8" w:space="0" w:color="000000" w:themeColor="text1"/>
              <w:right w:val="none" w:sz="8" w:space="0" w:color="000000" w:themeColor="text1"/>
            </w:tcBorders>
          </w:tcPr>
          <w:p w14:paraId="18686694" w14:textId="321CAA13" w:rsidR="79E8FED6" w:rsidRPr="00074255" w:rsidRDefault="79E8FED6">
            <w:pPr>
              <w:cnfStyle w:val="000000100000" w:firstRow="0" w:lastRow="0" w:firstColumn="0" w:lastColumn="0" w:oddVBand="0" w:evenVBand="0" w:oddHBand="1" w:evenHBand="0" w:firstRowFirstColumn="0" w:firstRowLastColumn="0" w:lastRowFirstColumn="0" w:lastRowLastColumn="0"/>
              <w:rPr>
                <w:b/>
                <w:bCs/>
                <w:sz w:val="20"/>
                <w:szCs w:val="20"/>
              </w:rPr>
            </w:pPr>
          </w:p>
        </w:tc>
      </w:tr>
      <w:tr w:rsidR="00EA4AB3" w:rsidRPr="00074255" w14:paraId="5E07A49F"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4" w:space="0" w:color="auto"/>
              <w:left w:val="nil"/>
              <w:bottom w:val="nil"/>
              <w:right w:val="nil"/>
            </w:tcBorders>
          </w:tcPr>
          <w:p w14:paraId="00CE9FF5" w14:textId="4F3FD801" w:rsidR="00EA4AB3" w:rsidRPr="00074255" w:rsidRDefault="00EA4AB3" w:rsidP="00231DBE">
            <w:pPr>
              <w:spacing w:after="160" w:line="257" w:lineRule="auto"/>
              <w:rPr>
                <w:rFonts w:eastAsia="Aptos"/>
                <w:sz w:val="20"/>
                <w:szCs w:val="20"/>
              </w:rPr>
            </w:pPr>
            <w:bookmarkStart w:id="22" w:name="_Hlk192249079"/>
            <w:r w:rsidRPr="00074255">
              <w:rPr>
                <w:rFonts w:eastAsia="Aptos"/>
                <w:sz w:val="20"/>
                <w:szCs w:val="20"/>
              </w:rPr>
              <w:t>F: Competence (T2)</w:t>
            </w:r>
            <w:bookmarkEnd w:id="22"/>
          </w:p>
        </w:tc>
        <w:tc>
          <w:tcPr>
            <w:tcW w:w="1820" w:type="dxa"/>
            <w:tcBorders>
              <w:top w:val="single" w:sz="4" w:space="0" w:color="auto"/>
              <w:left w:val="nil"/>
              <w:bottom w:val="single" w:sz="4" w:space="0" w:color="auto"/>
              <w:right w:val="nil"/>
            </w:tcBorders>
          </w:tcPr>
          <w:p w14:paraId="11DB35E0" w14:textId="01C45608" w:rsidR="00EA4AB3" w:rsidRPr="00074255" w:rsidRDefault="00EA4AB3" w:rsidP="00EA4AB3">
            <w:pPr>
              <w:spacing w:after="160" w:line="257" w:lineRule="auto"/>
              <w:cnfStyle w:val="000000000000" w:firstRow="0" w:lastRow="0" w:firstColumn="0" w:lastColumn="0" w:oddVBand="0" w:evenVBand="0" w:oddHBand="0" w:evenHBand="0" w:firstRowFirstColumn="0" w:firstRowLastColumn="0" w:lastRowFirstColumn="0" w:lastRowLastColumn="0"/>
              <w:rPr>
                <w:rFonts w:eastAsia="Aptos"/>
                <w:sz w:val="20"/>
                <w:szCs w:val="20"/>
              </w:rPr>
            </w:pPr>
            <w:r w:rsidRPr="00074255">
              <w:rPr>
                <w:sz w:val="20"/>
                <w:szCs w:val="20"/>
                <w:lang w:val="de"/>
              </w:rPr>
              <w:t xml:space="preserve">Overall </w:t>
            </w:r>
            <w:proofErr w:type="spellStart"/>
            <w:r w:rsidRPr="00074255">
              <w:rPr>
                <w:rFonts w:eastAsia="Aptos"/>
                <w:sz w:val="20"/>
                <w:szCs w:val="20"/>
              </w:rPr>
              <w:t>quality</w:t>
            </w:r>
            <w:proofErr w:type="spellEnd"/>
          </w:p>
        </w:tc>
        <w:tc>
          <w:tcPr>
            <w:tcW w:w="1048" w:type="dxa"/>
            <w:tcBorders>
              <w:top w:val="single" w:sz="4" w:space="0" w:color="auto"/>
              <w:left w:val="nil"/>
              <w:bottom w:val="single" w:sz="4" w:space="0" w:color="auto"/>
              <w:right w:val="nil"/>
            </w:tcBorders>
          </w:tcPr>
          <w:p w14:paraId="21AE8AE0" w14:textId="44B5D15C" w:rsidR="00EA4AB3" w:rsidRPr="00074255" w:rsidRDefault="00EA4AB3" w:rsidP="00EA4AB3">
            <w:pPr>
              <w:spacing w:after="160" w:line="257"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de"/>
              </w:rPr>
            </w:pPr>
            <w:r w:rsidRPr="00074255">
              <w:rPr>
                <w:sz w:val="20"/>
                <w:szCs w:val="20"/>
                <w:lang w:val="de"/>
              </w:rPr>
              <w:t>1</w:t>
            </w:r>
          </w:p>
        </w:tc>
        <w:tc>
          <w:tcPr>
            <w:tcW w:w="6559" w:type="dxa"/>
            <w:tcBorders>
              <w:top w:val="single" w:sz="4" w:space="0" w:color="auto"/>
              <w:left w:val="nil"/>
              <w:bottom w:val="single" w:sz="4" w:space="0" w:color="auto"/>
              <w:right w:val="nil"/>
            </w:tcBorders>
          </w:tcPr>
          <w:p w14:paraId="401270B4" w14:textId="0E2D8B78" w:rsidR="00EA4AB3" w:rsidRPr="00074255" w:rsidRDefault="00EA4AB3" w:rsidP="00EA4AB3">
            <w:pP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lang w:val="en-US"/>
              </w:rPr>
            </w:pPr>
            <w:r w:rsidRPr="00074255">
              <w:rPr>
                <w:b/>
                <w:bCs/>
                <w:color w:val="000000" w:themeColor="text1"/>
                <w:sz w:val="20"/>
                <w:szCs w:val="20"/>
              </w:rPr>
              <w:t xml:space="preserve">The </w:t>
            </w:r>
            <w:proofErr w:type="spellStart"/>
            <w:r w:rsidRPr="00074255">
              <w:rPr>
                <w:b/>
                <w:bCs/>
                <w:color w:val="000000" w:themeColor="text1"/>
                <w:sz w:val="20"/>
                <w:szCs w:val="20"/>
              </w:rPr>
              <w:t>workshop</w:t>
            </w:r>
            <w:proofErr w:type="spellEnd"/>
            <w:r w:rsidRPr="00074255">
              <w:rPr>
                <w:b/>
                <w:bCs/>
                <w:color w:val="000000" w:themeColor="text1"/>
                <w:sz w:val="20"/>
                <w:szCs w:val="20"/>
              </w:rPr>
              <w:t xml:space="preserve"> </w:t>
            </w:r>
            <w:proofErr w:type="spellStart"/>
            <w:r w:rsidRPr="00074255">
              <w:rPr>
                <w:b/>
                <w:bCs/>
                <w:color w:val="000000" w:themeColor="text1"/>
                <w:sz w:val="20"/>
                <w:szCs w:val="20"/>
              </w:rPr>
              <w:t>went</w:t>
            </w:r>
            <w:proofErr w:type="spellEnd"/>
            <w:r w:rsidRPr="00074255">
              <w:rPr>
                <w:b/>
                <w:bCs/>
                <w:color w:val="000000" w:themeColor="text1"/>
                <w:sz w:val="20"/>
                <w:szCs w:val="20"/>
              </w:rPr>
              <w:t xml:space="preserve"> </w:t>
            </w:r>
            <w:proofErr w:type="spellStart"/>
            <w:r w:rsidRPr="00074255">
              <w:rPr>
                <w:b/>
                <w:bCs/>
                <w:color w:val="000000" w:themeColor="text1"/>
                <w:sz w:val="20"/>
                <w:szCs w:val="20"/>
              </w:rPr>
              <w:t>well</w:t>
            </w:r>
            <w:proofErr w:type="spellEnd"/>
            <w:r w:rsidRPr="00074255">
              <w:rPr>
                <w:rFonts w:eastAsia="Aptos"/>
                <w:b/>
                <w:bCs/>
                <w:sz w:val="20"/>
                <w:szCs w:val="20"/>
              </w:rPr>
              <w:t>.</w:t>
            </w:r>
            <w:r w:rsidRPr="00074255">
              <w:rPr>
                <w:sz w:val="20"/>
                <w:szCs w:val="20"/>
              </w:rPr>
              <w:t xml:space="preserve"> </w:t>
            </w:r>
          </w:p>
        </w:tc>
        <w:tc>
          <w:tcPr>
            <w:tcW w:w="2239" w:type="dxa"/>
            <w:tcBorders>
              <w:top w:val="single" w:sz="4" w:space="0" w:color="auto"/>
              <w:left w:val="nil"/>
              <w:bottom w:val="single" w:sz="4" w:space="0" w:color="auto"/>
              <w:right w:val="nil"/>
            </w:tcBorders>
          </w:tcPr>
          <w:p w14:paraId="1E7A89DD" w14:textId="044C344B" w:rsidR="00EA4AB3" w:rsidRPr="00074255" w:rsidRDefault="00EA4AB3" w:rsidP="00EA4AB3">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color w:val="000000" w:themeColor="text1"/>
                <w:sz w:val="20"/>
                <w:szCs w:val="20"/>
                <w:lang w:val="de"/>
              </w:rPr>
              <w:t>[35]</w:t>
            </w:r>
            <w:r w:rsidRPr="00074255">
              <w:rPr>
                <w:rFonts w:eastAsia="Aptos"/>
                <w:sz w:val="20"/>
                <w:szCs w:val="20"/>
                <w:lang w:val="en-US"/>
              </w:rPr>
              <w:t xml:space="preserve"> </w:t>
            </w:r>
          </w:p>
        </w:tc>
      </w:tr>
      <w:tr w:rsidR="00EA4AB3" w:rsidRPr="00261442" w14:paraId="7C14EFB5"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nil"/>
              <w:left w:val="nil"/>
              <w:bottom w:val="nil"/>
              <w:right w:val="nil"/>
            </w:tcBorders>
          </w:tcPr>
          <w:p w14:paraId="7B70973A" w14:textId="37545F23" w:rsidR="00EA4AB3" w:rsidRPr="00074255" w:rsidRDefault="00EA4AB3" w:rsidP="00231DBE">
            <w:pPr>
              <w:spacing w:after="160" w:line="257" w:lineRule="auto"/>
              <w:rPr>
                <w:rFonts w:eastAsia="Aptos"/>
                <w:sz w:val="20"/>
                <w:szCs w:val="20"/>
              </w:rPr>
            </w:pPr>
          </w:p>
        </w:tc>
        <w:tc>
          <w:tcPr>
            <w:tcW w:w="1820" w:type="dxa"/>
            <w:tcBorders>
              <w:top w:val="single" w:sz="4" w:space="0" w:color="auto"/>
              <w:left w:val="nil"/>
              <w:bottom w:val="single" w:sz="8" w:space="0" w:color="000000" w:themeColor="text1"/>
              <w:right w:val="nil"/>
            </w:tcBorders>
          </w:tcPr>
          <w:p w14:paraId="03591238" w14:textId="47DB133B" w:rsidR="00EA4AB3" w:rsidRPr="00074255" w:rsidRDefault="00EA4AB3"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Quality </w:t>
            </w:r>
            <w:r w:rsidRPr="00074255">
              <w:rPr>
                <w:rFonts w:eastAsia="Aptos"/>
                <w:sz w:val="20"/>
                <w:szCs w:val="20"/>
                <w:lang w:val="en-US"/>
              </w:rPr>
              <w:t xml:space="preserve">components: </w:t>
            </w:r>
            <w:r w:rsidRPr="00074255">
              <w:rPr>
                <w:sz w:val="20"/>
                <w:szCs w:val="20"/>
                <w:lang w:val="en-US"/>
              </w:rPr>
              <w:t>B</w:t>
            </w:r>
            <w:r w:rsidRPr="00074255">
              <w:rPr>
                <w:color w:val="000000" w:themeColor="text1"/>
                <w:sz w:val="20"/>
                <w:szCs w:val="20"/>
                <w:lang w:val="en-US"/>
              </w:rPr>
              <w:t>ooster – study team</w:t>
            </w:r>
          </w:p>
        </w:tc>
        <w:tc>
          <w:tcPr>
            <w:tcW w:w="1048" w:type="dxa"/>
            <w:tcBorders>
              <w:top w:val="single" w:sz="4" w:space="0" w:color="auto"/>
              <w:left w:val="nil"/>
              <w:bottom w:val="single" w:sz="8" w:space="0" w:color="000000" w:themeColor="text1"/>
              <w:right w:val="nil"/>
            </w:tcBorders>
          </w:tcPr>
          <w:p w14:paraId="17672A86" w14:textId="11884F24" w:rsidR="00EA4AB3" w:rsidRPr="00074255" w:rsidRDefault="00EA4AB3"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074255">
              <w:rPr>
                <w:color w:val="000000" w:themeColor="text1"/>
                <w:sz w:val="20"/>
                <w:szCs w:val="20"/>
                <w:lang w:val="de"/>
              </w:rPr>
              <w:t>1</w:t>
            </w:r>
          </w:p>
        </w:tc>
        <w:tc>
          <w:tcPr>
            <w:tcW w:w="6559" w:type="dxa"/>
            <w:tcBorders>
              <w:top w:val="single" w:sz="4" w:space="0" w:color="auto"/>
              <w:left w:val="nil"/>
              <w:bottom w:val="single" w:sz="8" w:space="0" w:color="000000" w:themeColor="text1"/>
              <w:right w:val="nil"/>
            </w:tcBorders>
          </w:tcPr>
          <w:p w14:paraId="204DD15F" w14:textId="147A740B" w:rsidR="00EA4AB3" w:rsidRPr="00074255" w:rsidRDefault="00EA4AB3">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b/>
                <w:bCs/>
                <w:color w:val="000000" w:themeColor="text1"/>
                <w:sz w:val="20"/>
                <w:szCs w:val="20"/>
                <w:lang w:val="en-US"/>
              </w:rPr>
              <w:t>How satisfied were you with the teaching of the individual contents?</w:t>
            </w:r>
            <w:r w:rsidRPr="00074255">
              <w:rPr>
                <w:color w:val="000000" w:themeColor="text1"/>
                <w:sz w:val="20"/>
                <w:szCs w:val="20"/>
                <w:lang w:val="en-US"/>
              </w:rPr>
              <w:t xml:space="preserve"> </w:t>
            </w:r>
          </w:p>
          <w:p w14:paraId="52D4753E" w14:textId="64D103D1" w:rsidR="00EA4AB3" w:rsidRPr="00074255" w:rsidRDefault="00EA4AB3"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Marvel at the posters </w:t>
            </w:r>
          </w:p>
          <w:p w14:paraId="4335C79F" w14:textId="744B6AEB" w:rsidR="00EA4AB3" w:rsidRPr="00074255" w:rsidRDefault="00EA4AB3"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Take up standard feedback (see poster and take it up) </w:t>
            </w:r>
          </w:p>
          <w:p w14:paraId="21B20454" w14:textId="530F760E" w:rsidR="00EA4AB3" w:rsidRPr="00074255" w:rsidRDefault="00EA4AB3"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roofErr w:type="spellStart"/>
            <w:r w:rsidRPr="00074255">
              <w:rPr>
                <w:rFonts w:eastAsia="Times New Roman"/>
                <w:sz w:val="20"/>
                <w:szCs w:val="20"/>
                <w:lang w:val="en-US"/>
              </w:rPr>
              <w:t>Mindmap</w:t>
            </w:r>
            <w:proofErr w:type="spellEnd"/>
            <w:r w:rsidRPr="00074255">
              <w:rPr>
                <w:color w:val="000000" w:themeColor="text1"/>
                <w:sz w:val="20"/>
                <w:szCs w:val="20"/>
                <w:lang w:val="en-US"/>
              </w:rPr>
              <w:t xml:space="preserve"> </w:t>
            </w:r>
          </w:p>
          <w:p w14:paraId="553D2301" w14:textId="15E4E0E9" w:rsidR="00EA4AB3" w:rsidRPr="00074255" w:rsidRDefault="00EA4AB3"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Provide standard feedback yourself </w:t>
            </w:r>
          </w:p>
          <w:p w14:paraId="6B083911" w14:textId="3D042B50" w:rsidR="00EA4AB3" w:rsidRPr="00074255" w:rsidRDefault="00EA4AB3">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i/>
                <w:iCs/>
                <w:color w:val="000000" w:themeColor="text1"/>
                <w:sz w:val="20"/>
                <w:szCs w:val="20"/>
                <w:lang w:val="en-US"/>
              </w:rPr>
              <w:t>The first four options are only</w:t>
            </w:r>
            <w:r w:rsidRPr="00074255">
              <w:rPr>
                <w:rFonts w:eastAsia="Times New Roman"/>
                <w:i/>
                <w:iCs/>
                <w:sz w:val="20"/>
                <w:szCs w:val="20"/>
                <w:lang w:val="en-US"/>
              </w:rPr>
              <w:t xml:space="preserve"> displayed if the interventionists have chosen them among the answers in the “Report booster- study team” block (see above, “Dose block-wise”, for an elaboration on this setting)</w:t>
            </w:r>
            <w:r w:rsidRPr="00074255">
              <w:rPr>
                <w:color w:val="000000" w:themeColor="text1"/>
                <w:sz w:val="20"/>
                <w:szCs w:val="20"/>
                <w:lang w:val="en-US"/>
              </w:rPr>
              <w:t xml:space="preserve"> </w:t>
            </w:r>
            <w:r w:rsidRPr="00074255">
              <w:rPr>
                <w:sz w:val="20"/>
                <w:szCs w:val="20"/>
                <w:lang w:val="en-US"/>
              </w:rPr>
              <w:br/>
            </w:r>
            <w:r w:rsidRPr="00074255">
              <w:rPr>
                <w:color w:val="000000" w:themeColor="text1"/>
                <w:sz w:val="20"/>
                <w:szCs w:val="20"/>
                <w:lang w:val="en-US"/>
              </w:rPr>
              <w:t xml:space="preserve">  </w:t>
            </w:r>
          </w:p>
          <w:p w14:paraId="6BBE9AC1" w14:textId="08D9E62A" w:rsidR="00EA4AB3" w:rsidRPr="00074255" w:rsidRDefault="00EA4AB3">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i/>
                <w:iCs/>
                <w:color w:val="000000" w:themeColor="text1"/>
                <w:sz w:val="20"/>
                <w:szCs w:val="20"/>
                <w:lang w:val="en-US"/>
              </w:rPr>
              <w:t>Displayed every time:</w:t>
            </w:r>
            <w:r w:rsidRPr="00074255">
              <w:rPr>
                <w:color w:val="000000" w:themeColor="text1"/>
                <w:sz w:val="20"/>
                <w:szCs w:val="20"/>
                <w:lang w:val="en-US"/>
              </w:rPr>
              <w:t xml:space="preserve"> </w:t>
            </w:r>
          </w:p>
          <w:p w14:paraId="3DA4A1CB" w14:textId="0AA5EBC9" w:rsidR="00EA4AB3" w:rsidRPr="00074255" w:rsidRDefault="00EA4AB3"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rFonts w:eastAsia="Times New Roman"/>
                <w:sz w:val="20"/>
                <w:szCs w:val="20"/>
                <w:lang w:val="en-US"/>
              </w:rPr>
              <w:t>Future Plans</w:t>
            </w:r>
            <w:r w:rsidRPr="00074255">
              <w:rPr>
                <w:color w:val="000000" w:themeColor="text1"/>
                <w:sz w:val="20"/>
                <w:szCs w:val="20"/>
                <w:lang w:val="en-US"/>
              </w:rPr>
              <w:t xml:space="preserve"> </w:t>
            </w:r>
          </w:p>
          <w:p w14:paraId="56738923" w14:textId="7934AD25" w:rsidR="00EA4AB3" w:rsidRPr="00074255" w:rsidRDefault="00EA4AB3"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Sharing experiences Saying no </w:t>
            </w:r>
          </w:p>
          <w:p w14:paraId="59B85E4C" w14:textId="2572E6AF" w:rsidR="00EA4AB3" w:rsidRPr="00074255" w:rsidRDefault="00EA4AB3" w:rsidP="00E1229F">
            <w:pPr>
              <w:pStyle w:val="Listenabsatz"/>
              <w:numPr>
                <w:ilvl w:val="0"/>
                <w:numId w:val="21"/>
              </w:num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Worksheet: How to say no  </w:t>
            </w:r>
          </w:p>
          <w:p w14:paraId="60028DA7" w14:textId="2E22DDCA" w:rsidR="00EA4AB3" w:rsidRPr="00074255" w:rsidRDefault="00EA4AB3">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rFonts w:eastAsia="Times New Roman"/>
                <w:sz w:val="20"/>
                <w:szCs w:val="20"/>
                <w:lang w:val="en-US"/>
              </w:rPr>
              <w:t xml:space="preserve"> </w:t>
            </w:r>
          </w:p>
          <w:p w14:paraId="549E5267" w14:textId="2363AD6F" w:rsidR="00EA4AB3" w:rsidRPr="00074255" w:rsidRDefault="00EA4AB3">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i/>
                <w:iCs/>
                <w:color w:val="000000" w:themeColor="text1"/>
                <w:sz w:val="20"/>
                <w:szCs w:val="20"/>
                <w:lang w:val="en-US"/>
              </w:rPr>
              <w:t>The following answer options for each block:</w:t>
            </w:r>
            <w:r w:rsidRPr="00074255">
              <w:rPr>
                <w:color w:val="000000" w:themeColor="text1"/>
                <w:sz w:val="20"/>
                <w:szCs w:val="20"/>
                <w:lang w:val="en-US"/>
              </w:rPr>
              <w:t xml:space="preserve"> </w:t>
            </w:r>
          </w:p>
          <w:p w14:paraId="050226A2" w14:textId="7D4EF470" w:rsidR="00EA4AB3" w:rsidRPr="00074255" w:rsidRDefault="00EA4AB3">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 Unsatisfactory □ </w:t>
            </w:r>
            <w:r w:rsidRPr="00074255">
              <w:rPr>
                <w:rFonts w:eastAsia="Times New Roman"/>
                <w:sz w:val="20"/>
                <w:szCs w:val="20"/>
                <w:lang w:val="en-US"/>
              </w:rPr>
              <w:t>Rather unsatisfactory □ Partly, partly □ Rather satisfactory □ Satisfactory □ Not planned today/no poster available</w:t>
            </w:r>
            <w:r w:rsidRPr="00074255">
              <w:rPr>
                <w:color w:val="000000" w:themeColor="text1"/>
                <w:sz w:val="20"/>
                <w:szCs w:val="20"/>
                <w:lang w:val="en-US"/>
              </w:rPr>
              <w:t xml:space="preserve"> </w:t>
            </w:r>
          </w:p>
        </w:tc>
        <w:tc>
          <w:tcPr>
            <w:tcW w:w="2239" w:type="dxa"/>
            <w:tcBorders>
              <w:top w:val="single" w:sz="8" w:space="0" w:color="000000" w:themeColor="text1"/>
              <w:left w:val="nil"/>
              <w:bottom w:val="single" w:sz="8" w:space="0" w:color="000000" w:themeColor="text1"/>
              <w:right w:val="none" w:sz="8" w:space="0" w:color="000000" w:themeColor="text1"/>
            </w:tcBorders>
          </w:tcPr>
          <w:p w14:paraId="34C85C71" w14:textId="7BF080EC" w:rsidR="00EA4AB3" w:rsidRPr="00074255" w:rsidRDefault="00EA4AB3">
            <w:pP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EA4AB3" w:rsidRPr="00074255" w14:paraId="1712857D"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single" w:sz="4" w:space="0" w:color="auto"/>
              <w:right w:val="nil"/>
            </w:tcBorders>
          </w:tcPr>
          <w:p w14:paraId="2670D671" w14:textId="77777777" w:rsidR="00EA4AB3" w:rsidRPr="00261442" w:rsidRDefault="00EA4AB3" w:rsidP="00231DBE">
            <w:pPr>
              <w:spacing w:after="160" w:line="257" w:lineRule="auto"/>
              <w:rPr>
                <w:rFonts w:eastAsia="Aptos"/>
                <w:sz w:val="20"/>
                <w:szCs w:val="20"/>
                <w:lang w:val="en-US"/>
              </w:rPr>
            </w:pPr>
          </w:p>
        </w:tc>
        <w:tc>
          <w:tcPr>
            <w:tcW w:w="1820" w:type="dxa"/>
            <w:tcBorders>
              <w:top w:val="single" w:sz="4" w:space="0" w:color="auto"/>
              <w:left w:val="nil"/>
              <w:bottom w:val="single" w:sz="8" w:space="0" w:color="000000" w:themeColor="text1"/>
              <w:right w:val="nil"/>
            </w:tcBorders>
          </w:tcPr>
          <w:p w14:paraId="51DF69F7" w14:textId="28B709BA" w:rsidR="00EA4AB3" w:rsidRPr="00074255" w:rsidRDefault="00EA4AB3" w:rsidP="00EA4AB3">
            <w:pPr>
              <w:spacing w:after="160" w:line="257"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sz w:val="20"/>
                <w:szCs w:val="20"/>
                <w:lang w:val="en-US"/>
              </w:rPr>
              <w:t>Quality of intervention delivery</w:t>
            </w:r>
          </w:p>
        </w:tc>
        <w:tc>
          <w:tcPr>
            <w:tcW w:w="1048" w:type="dxa"/>
            <w:tcBorders>
              <w:top w:val="single" w:sz="4" w:space="0" w:color="auto"/>
              <w:left w:val="nil"/>
              <w:bottom w:val="single" w:sz="8" w:space="0" w:color="000000" w:themeColor="text1"/>
              <w:right w:val="nil"/>
            </w:tcBorders>
          </w:tcPr>
          <w:p w14:paraId="02F11C6C" w14:textId="10FCFD24" w:rsidR="00EA4AB3" w:rsidRPr="00074255" w:rsidRDefault="00EA4AB3" w:rsidP="00EA4AB3">
            <w:pPr>
              <w:spacing w:after="160" w:line="257"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de"/>
              </w:rPr>
            </w:pPr>
            <w:r w:rsidRPr="00074255">
              <w:rPr>
                <w:sz w:val="20"/>
                <w:szCs w:val="20"/>
              </w:rPr>
              <w:t>6</w:t>
            </w:r>
          </w:p>
        </w:tc>
        <w:tc>
          <w:tcPr>
            <w:tcW w:w="6559" w:type="dxa"/>
            <w:tcBorders>
              <w:top w:val="single" w:sz="4" w:space="0" w:color="auto"/>
              <w:left w:val="nil"/>
              <w:bottom w:val="single" w:sz="8" w:space="0" w:color="000000" w:themeColor="text1"/>
              <w:right w:val="nil"/>
            </w:tcBorders>
          </w:tcPr>
          <w:p w14:paraId="5487F604" w14:textId="77777777" w:rsidR="00EA4AB3" w:rsidRPr="00074255" w:rsidRDefault="00EA4AB3" w:rsidP="00EA4AB3">
            <w:pPr>
              <w:cnfStyle w:val="000000000000" w:firstRow="0" w:lastRow="0" w:firstColumn="0" w:lastColumn="0" w:oddVBand="0" w:evenVBand="0" w:oddHBand="0" w:evenHBand="0" w:firstRowFirstColumn="0" w:firstRowLastColumn="0" w:lastRowFirstColumn="0" w:lastRowLastColumn="0"/>
              <w:rPr>
                <w:sz w:val="20"/>
                <w:szCs w:val="20"/>
                <w:lang w:val="en-US"/>
              </w:rPr>
            </w:pPr>
            <w:r w:rsidRPr="00074255">
              <w:rPr>
                <w:b/>
                <w:bCs/>
                <w:color w:val="000000" w:themeColor="text1"/>
                <w:sz w:val="20"/>
                <w:szCs w:val="20"/>
                <w:lang w:val="en-US"/>
              </w:rPr>
              <w:t>I actively listened to the students.</w:t>
            </w:r>
            <w:r w:rsidRPr="00074255">
              <w:rPr>
                <w:sz w:val="20"/>
                <w:szCs w:val="20"/>
                <w:lang w:val="en-US"/>
              </w:rPr>
              <w:t xml:space="preserve"> </w:t>
            </w:r>
          </w:p>
          <w:p w14:paraId="76DC2017" w14:textId="7EF5CA2C" w:rsidR="00EA4AB3" w:rsidRPr="00074255" w:rsidRDefault="00EA4AB3" w:rsidP="00EA4AB3">
            <w:pP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lang w:val="en-US"/>
              </w:rPr>
            </w:pPr>
            <w:r w:rsidRPr="00074255">
              <w:rPr>
                <w:rFonts w:eastAsia="Aptos"/>
                <w:sz w:val="20"/>
                <w:szCs w:val="20"/>
                <w:lang w:val="en-US"/>
              </w:rPr>
              <w:t xml:space="preserve"> </w:t>
            </w:r>
          </w:p>
        </w:tc>
        <w:tc>
          <w:tcPr>
            <w:tcW w:w="2239" w:type="dxa"/>
            <w:tcBorders>
              <w:top w:val="single" w:sz="4" w:space="0" w:color="auto"/>
              <w:left w:val="nil"/>
              <w:bottom w:val="single" w:sz="8" w:space="0" w:color="000000" w:themeColor="text1"/>
              <w:right w:val="nil"/>
            </w:tcBorders>
          </w:tcPr>
          <w:p w14:paraId="3659E834" w14:textId="77777777" w:rsidR="00EA4AB3" w:rsidRPr="00074255" w:rsidRDefault="00EA4AB3" w:rsidP="00EA4AB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074255">
              <w:rPr>
                <w:sz w:val="20"/>
                <w:szCs w:val="20"/>
              </w:rPr>
              <w:t>Adapted</w:t>
            </w:r>
            <w:proofErr w:type="spellEnd"/>
            <w:r w:rsidRPr="00074255">
              <w:rPr>
                <w:sz w:val="20"/>
                <w:szCs w:val="20"/>
              </w:rPr>
              <w:t xml:space="preserve"> </w:t>
            </w:r>
            <w:proofErr w:type="spellStart"/>
            <w:r w:rsidRPr="00074255">
              <w:rPr>
                <w:sz w:val="20"/>
                <w:szCs w:val="20"/>
              </w:rPr>
              <w:t>from</w:t>
            </w:r>
            <w:proofErr w:type="spellEnd"/>
            <w:r w:rsidRPr="00074255">
              <w:rPr>
                <w:rFonts w:eastAsia="Times New Roman"/>
                <w:sz w:val="20"/>
                <w:szCs w:val="20"/>
              </w:rPr>
              <w:t xml:space="preserve"> </w:t>
            </w:r>
            <w:r w:rsidRPr="00074255">
              <w:rPr>
                <w:rFonts w:eastAsia="Times New Roman"/>
                <w:sz w:val="20"/>
                <w:szCs w:val="20"/>
                <w:lang w:val="en-US"/>
              </w:rPr>
              <w:t>[36]</w:t>
            </w:r>
            <w:r w:rsidRPr="00074255">
              <w:rPr>
                <w:sz w:val="20"/>
                <w:szCs w:val="20"/>
              </w:rPr>
              <w:t xml:space="preserve"> </w:t>
            </w:r>
          </w:p>
          <w:p w14:paraId="75C80FC9" w14:textId="77777777" w:rsidR="00EA4AB3" w:rsidRPr="00074255" w:rsidRDefault="00EA4AB3" w:rsidP="00EA4AB3">
            <w:pPr>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120447" w:rsidRPr="00074255" w14:paraId="630CAE01" w14:textId="77777777" w:rsidTr="00231DBE">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4" w:space="0" w:color="auto"/>
              <w:left w:val="none" w:sz="8" w:space="0" w:color="000000" w:themeColor="text1"/>
              <w:right w:val="nil"/>
            </w:tcBorders>
          </w:tcPr>
          <w:p w14:paraId="16D9CBC8" w14:textId="46DCB748" w:rsidR="00120447" w:rsidRPr="00074255" w:rsidRDefault="00231DBE" w:rsidP="00231DBE">
            <w:pPr>
              <w:rPr>
                <w:sz w:val="20"/>
                <w:szCs w:val="20"/>
                <w:lang w:val="de"/>
              </w:rPr>
            </w:pPr>
            <w:bookmarkStart w:id="23" w:name="_Hlk192249478"/>
            <w:r w:rsidRPr="00074255">
              <w:rPr>
                <w:rFonts w:eastAsia="Times New Roman"/>
                <w:sz w:val="20"/>
                <w:szCs w:val="20"/>
              </w:rPr>
              <w:t>G</w:t>
            </w:r>
            <w:r w:rsidR="00120447" w:rsidRPr="00074255">
              <w:rPr>
                <w:rFonts w:eastAsia="Times New Roman"/>
                <w:sz w:val="20"/>
                <w:szCs w:val="20"/>
              </w:rPr>
              <w:t xml:space="preserve">: </w:t>
            </w:r>
            <w:r w:rsidR="00120447" w:rsidRPr="00074255">
              <w:rPr>
                <w:sz w:val="20"/>
                <w:szCs w:val="20"/>
                <w:lang w:val="en-US"/>
              </w:rPr>
              <w:t>Adherence (T3)</w:t>
            </w:r>
            <w:r w:rsidR="00120447" w:rsidRPr="00074255">
              <w:rPr>
                <w:sz w:val="20"/>
                <w:szCs w:val="20"/>
                <w:lang w:val="de"/>
              </w:rPr>
              <w:t xml:space="preserve"> </w:t>
            </w:r>
          </w:p>
          <w:bookmarkEnd w:id="23"/>
          <w:p w14:paraId="645FAF3D" w14:textId="77777777" w:rsidR="00120447" w:rsidRPr="00074255" w:rsidRDefault="00120447" w:rsidP="00231DBE">
            <w:pPr>
              <w:spacing w:after="160" w:line="257" w:lineRule="auto"/>
              <w:rPr>
                <w:rFonts w:eastAsia="Aptos"/>
                <w:b w:val="0"/>
                <w:bCs w:val="0"/>
                <w:sz w:val="20"/>
                <w:szCs w:val="20"/>
              </w:rPr>
            </w:pPr>
            <w:r w:rsidRPr="00074255">
              <w:rPr>
                <w:rFonts w:eastAsia="Aptos"/>
                <w:sz w:val="20"/>
                <w:szCs w:val="20"/>
              </w:rPr>
              <w:t xml:space="preserve"> </w:t>
            </w:r>
          </w:p>
          <w:p w14:paraId="45D29173" w14:textId="77777777" w:rsidR="00120447" w:rsidRPr="00074255" w:rsidRDefault="00120447" w:rsidP="00231DBE">
            <w:pPr>
              <w:rPr>
                <w:rFonts w:eastAsia="Aptos"/>
                <w:sz w:val="20"/>
                <w:szCs w:val="20"/>
                <w:lang w:val="de"/>
              </w:rPr>
            </w:pPr>
          </w:p>
          <w:p w14:paraId="623C84F6" w14:textId="7CFD5835" w:rsidR="00120447" w:rsidRPr="00074255" w:rsidRDefault="00120447" w:rsidP="00231DBE">
            <w:pPr>
              <w:spacing w:after="160" w:line="257" w:lineRule="auto"/>
              <w:rPr>
                <w:rFonts w:eastAsia="Aptos"/>
                <w:sz w:val="20"/>
                <w:szCs w:val="20"/>
              </w:rPr>
            </w:pPr>
            <w:r w:rsidRPr="00074255">
              <w:rPr>
                <w:rFonts w:eastAsia="Aptos"/>
                <w:sz w:val="20"/>
                <w:szCs w:val="20"/>
              </w:rPr>
              <w:t xml:space="preserve"> </w:t>
            </w:r>
          </w:p>
        </w:tc>
        <w:tc>
          <w:tcPr>
            <w:tcW w:w="1820" w:type="dxa"/>
            <w:tcBorders>
              <w:top w:val="single" w:sz="8" w:space="0" w:color="000000" w:themeColor="text1"/>
              <w:left w:val="nil"/>
              <w:bottom w:val="single" w:sz="4" w:space="0" w:color="auto"/>
              <w:right w:val="nil"/>
            </w:tcBorders>
          </w:tcPr>
          <w:p w14:paraId="31D5D788" w14:textId="3FFC5D4F" w:rsidR="00120447" w:rsidRPr="00074255" w:rsidRDefault="00120447"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rFonts w:eastAsia="Aptos"/>
                <w:sz w:val="20"/>
                <w:szCs w:val="20"/>
                <w:lang w:val="en-US"/>
              </w:rPr>
            </w:pPr>
            <w:r w:rsidRPr="00074255">
              <w:rPr>
                <w:sz w:val="20"/>
                <w:szCs w:val="20"/>
              </w:rPr>
              <w:lastRenderedPageBreak/>
              <w:t>Duration</w:t>
            </w:r>
          </w:p>
        </w:tc>
        <w:tc>
          <w:tcPr>
            <w:tcW w:w="1048" w:type="dxa"/>
            <w:tcBorders>
              <w:top w:val="single" w:sz="8" w:space="0" w:color="000000" w:themeColor="text1"/>
              <w:left w:val="nil"/>
              <w:bottom w:val="single" w:sz="4" w:space="0" w:color="auto"/>
              <w:right w:val="nil"/>
            </w:tcBorders>
          </w:tcPr>
          <w:p w14:paraId="1CA37154" w14:textId="39D31108" w:rsidR="00120447" w:rsidRPr="00074255" w:rsidRDefault="00120447"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sz w:val="20"/>
                <w:szCs w:val="20"/>
                <w:lang w:val="de"/>
              </w:rPr>
            </w:pPr>
            <w:r w:rsidRPr="00074255">
              <w:rPr>
                <w:sz w:val="20"/>
                <w:szCs w:val="20"/>
                <w:lang w:val="de"/>
              </w:rPr>
              <w:t>1</w:t>
            </w:r>
          </w:p>
        </w:tc>
        <w:tc>
          <w:tcPr>
            <w:tcW w:w="6559" w:type="dxa"/>
            <w:tcBorders>
              <w:top w:val="single" w:sz="8" w:space="0" w:color="000000" w:themeColor="text1"/>
              <w:left w:val="nil"/>
              <w:bottom w:val="single" w:sz="4" w:space="0" w:color="auto"/>
              <w:right w:val="nil"/>
            </w:tcBorders>
          </w:tcPr>
          <w:p w14:paraId="5ACBA274" w14:textId="72729CB5" w:rsidR="00120447" w:rsidRPr="00074255" w:rsidRDefault="00120447" w:rsidP="4E2CA580">
            <w:pPr>
              <w:cnfStyle w:val="000000100000" w:firstRow="0" w:lastRow="0" w:firstColumn="0" w:lastColumn="0" w:oddVBand="0" w:evenVBand="0" w:oddHBand="1" w:evenHBand="0" w:firstRowFirstColumn="0" w:firstRowLastColumn="0" w:lastRowFirstColumn="0" w:lastRowLastColumn="0"/>
              <w:rPr>
                <w:sz w:val="20"/>
                <w:szCs w:val="20"/>
              </w:rPr>
            </w:pPr>
            <w:r w:rsidRPr="00074255">
              <w:rPr>
                <w:b/>
                <w:bCs/>
                <w:sz w:val="20"/>
                <w:szCs w:val="20"/>
                <w:lang w:val="en-US"/>
              </w:rPr>
              <w:t xml:space="preserve">How long was the entire session? </w:t>
            </w:r>
            <w:r w:rsidRPr="00074255">
              <w:rPr>
                <w:rFonts w:eastAsia="Times New Roman"/>
                <w:b/>
                <w:bCs/>
                <w:sz w:val="20"/>
                <w:szCs w:val="20"/>
              </w:rPr>
              <w:t>(</w:t>
            </w:r>
            <w:proofErr w:type="spellStart"/>
            <w:r w:rsidRPr="00074255">
              <w:rPr>
                <w:rFonts w:eastAsia="Times New Roman"/>
                <w:b/>
                <w:bCs/>
                <w:sz w:val="20"/>
                <w:szCs w:val="20"/>
              </w:rPr>
              <w:t>Instruction</w:t>
            </w:r>
            <w:proofErr w:type="spellEnd"/>
            <w:r w:rsidRPr="00074255">
              <w:rPr>
                <w:rFonts w:eastAsia="Times New Roman"/>
                <w:b/>
                <w:bCs/>
                <w:sz w:val="20"/>
                <w:szCs w:val="20"/>
              </w:rPr>
              <w:t xml:space="preserve">, not </w:t>
            </w:r>
            <w:proofErr w:type="spellStart"/>
            <w:r w:rsidRPr="00074255">
              <w:rPr>
                <w:rFonts w:eastAsia="Times New Roman"/>
                <w:b/>
                <w:bCs/>
                <w:sz w:val="20"/>
                <w:szCs w:val="20"/>
              </w:rPr>
              <w:t>including</w:t>
            </w:r>
            <w:proofErr w:type="spellEnd"/>
            <w:r w:rsidRPr="00074255">
              <w:rPr>
                <w:rFonts w:eastAsia="Times New Roman"/>
                <w:b/>
                <w:bCs/>
                <w:sz w:val="20"/>
                <w:szCs w:val="20"/>
              </w:rPr>
              <w:t xml:space="preserve"> </w:t>
            </w:r>
            <w:proofErr w:type="spellStart"/>
            <w:r w:rsidRPr="00074255">
              <w:rPr>
                <w:rFonts w:eastAsia="Times New Roman"/>
                <w:b/>
                <w:bCs/>
                <w:sz w:val="20"/>
                <w:szCs w:val="20"/>
              </w:rPr>
              <w:t>interview</w:t>
            </w:r>
            <w:proofErr w:type="spellEnd"/>
            <w:r w:rsidRPr="00074255">
              <w:rPr>
                <w:rFonts w:eastAsia="Times New Roman"/>
                <w:b/>
                <w:bCs/>
                <w:sz w:val="20"/>
                <w:szCs w:val="20"/>
              </w:rPr>
              <w:t>)</w:t>
            </w:r>
            <w:r w:rsidRPr="00074255">
              <w:rPr>
                <w:sz w:val="20"/>
                <w:szCs w:val="20"/>
              </w:rPr>
              <w:t xml:space="preserve"> </w:t>
            </w:r>
          </w:p>
          <w:p w14:paraId="4147ACD1" w14:textId="2BD19060" w:rsidR="00120447" w:rsidRPr="00074255" w:rsidRDefault="00120447" w:rsidP="4E2CA580">
            <w:pPr>
              <w:cnfStyle w:val="000000100000" w:firstRow="0" w:lastRow="0" w:firstColumn="0" w:lastColumn="0" w:oddVBand="0" w:evenVBand="0" w:oddHBand="1" w:evenHBand="0" w:firstRowFirstColumn="0" w:firstRowLastColumn="0" w:lastRowFirstColumn="0" w:lastRowLastColumn="0"/>
              <w:rPr>
                <w:sz w:val="20"/>
                <w:szCs w:val="20"/>
              </w:rPr>
            </w:pPr>
            <w:r w:rsidRPr="00074255">
              <w:rPr>
                <w:sz w:val="20"/>
                <w:szCs w:val="20"/>
                <w:lang w:val="en-US"/>
              </w:rPr>
              <w:t xml:space="preserve">□ 0-10 □ 10-20 □ 20-30 □ 30-40 □ 40-50 □ 50-60 □ 60-70 □ 70-80 □ 80-90 □ 90-100 </w:t>
            </w:r>
            <w:r w:rsidRPr="00074255">
              <w:rPr>
                <w:sz w:val="20"/>
                <w:szCs w:val="20"/>
              </w:rPr>
              <w:t xml:space="preserve"> </w:t>
            </w:r>
          </w:p>
        </w:tc>
        <w:tc>
          <w:tcPr>
            <w:tcW w:w="2239" w:type="dxa"/>
            <w:tcBorders>
              <w:top w:val="single" w:sz="8" w:space="0" w:color="000000" w:themeColor="text1"/>
              <w:left w:val="nil"/>
              <w:bottom w:val="single" w:sz="4" w:space="0" w:color="auto"/>
              <w:right w:val="nil"/>
            </w:tcBorders>
          </w:tcPr>
          <w:p w14:paraId="286CC57B" w14:textId="37A64E4C" w:rsidR="00120447" w:rsidRPr="00074255" w:rsidRDefault="00120447" w:rsidP="4E2CA580">
            <w:pPr>
              <w:cnfStyle w:val="000000100000" w:firstRow="0" w:lastRow="0" w:firstColumn="0" w:lastColumn="0" w:oddVBand="0" w:evenVBand="0" w:oddHBand="1" w:evenHBand="0" w:firstRowFirstColumn="0" w:firstRowLastColumn="0" w:lastRowFirstColumn="0" w:lastRowLastColumn="0"/>
              <w:rPr>
                <w:color w:val="D13438"/>
                <w:sz w:val="20"/>
                <w:szCs w:val="20"/>
                <w:lang w:val="de"/>
              </w:rPr>
            </w:pPr>
            <w:r w:rsidRPr="00074255">
              <w:rPr>
                <w:color w:val="D13438"/>
                <w:sz w:val="20"/>
                <w:szCs w:val="20"/>
                <w:lang w:val="de"/>
              </w:rPr>
              <w:t xml:space="preserve"> </w:t>
            </w:r>
          </w:p>
        </w:tc>
      </w:tr>
      <w:tr w:rsidR="00120447" w:rsidRPr="00074255" w14:paraId="403FE039" w14:textId="77777777" w:rsidTr="00231DBE">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left w:val="none" w:sz="8" w:space="0" w:color="000000" w:themeColor="text1"/>
              <w:right w:val="nil"/>
            </w:tcBorders>
          </w:tcPr>
          <w:p w14:paraId="466C18EE" w14:textId="5FD93036" w:rsidR="00120447" w:rsidRPr="00074255" w:rsidRDefault="00120447" w:rsidP="00231DBE">
            <w:pPr>
              <w:spacing w:after="160" w:line="257" w:lineRule="auto"/>
              <w:rPr>
                <w:rFonts w:eastAsia="Aptos"/>
                <w:sz w:val="20"/>
                <w:szCs w:val="20"/>
              </w:rPr>
            </w:pPr>
          </w:p>
        </w:tc>
        <w:tc>
          <w:tcPr>
            <w:tcW w:w="1820" w:type="dxa"/>
            <w:tcBorders>
              <w:top w:val="single" w:sz="4" w:space="0" w:color="auto"/>
              <w:left w:val="nil"/>
              <w:bottom w:val="single" w:sz="4" w:space="0" w:color="auto"/>
              <w:right w:val="nil"/>
            </w:tcBorders>
          </w:tcPr>
          <w:p w14:paraId="04607648" w14:textId="4F9480BB" w:rsidR="00120447" w:rsidRPr="00074255" w:rsidRDefault="00120447"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rFonts w:eastAsia="Aptos"/>
                <w:sz w:val="20"/>
                <w:szCs w:val="20"/>
                <w:lang w:val="en-US"/>
              </w:rPr>
            </w:pPr>
            <w:r w:rsidRPr="00074255">
              <w:rPr>
                <w:sz w:val="20"/>
                <w:szCs w:val="20"/>
                <w:lang w:val="en-US"/>
              </w:rPr>
              <w:t xml:space="preserve">Dose </w:t>
            </w:r>
            <w:r w:rsidRPr="00074255">
              <w:rPr>
                <w:rFonts w:eastAsia="Aptos"/>
                <w:sz w:val="20"/>
                <w:szCs w:val="20"/>
                <w:lang w:val="en-US"/>
              </w:rPr>
              <w:t>block-wise</w:t>
            </w:r>
          </w:p>
        </w:tc>
        <w:tc>
          <w:tcPr>
            <w:tcW w:w="1048" w:type="dxa"/>
            <w:tcBorders>
              <w:top w:val="single" w:sz="4" w:space="0" w:color="auto"/>
              <w:left w:val="nil"/>
              <w:bottom w:val="single" w:sz="4" w:space="0" w:color="auto"/>
              <w:right w:val="nil"/>
            </w:tcBorders>
          </w:tcPr>
          <w:p w14:paraId="264469B2" w14:textId="3550C017" w:rsidR="00120447" w:rsidRPr="00074255" w:rsidRDefault="00120447"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rFonts w:eastAsia="Aptos"/>
                <w:sz w:val="20"/>
                <w:szCs w:val="20"/>
              </w:rPr>
            </w:pPr>
            <w:r w:rsidRPr="00074255">
              <w:rPr>
                <w:sz w:val="20"/>
                <w:szCs w:val="20"/>
                <w:lang w:val="de"/>
              </w:rPr>
              <w:t>1</w:t>
            </w:r>
          </w:p>
        </w:tc>
        <w:tc>
          <w:tcPr>
            <w:tcW w:w="6559" w:type="dxa"/>
            <w:tcBorders>
              <w:top w:val="single" w:sz="4" w:space="0" w:color="auto"/>
              <w:left w:val="nil"/>
              <w:bottom w:val="single" w:sz="4" w:space="0" w:color="auto"/>
              <w:right w:val="nil"/>
            </w:tcBorders>
          </w:tcPr>
          <w:p w14:paraId="234C7ACA" w14:textId="3EA24AB3" w:rsidR="00120447" w:rsidRPr="00074255" w:rsidRDefault="00120447">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b/>
                <w:bCs/>
                <w:sz w:val="20"/>
                <w:szCs w:val="20"/>
                <w:lang w:val="en-US"/>
              </w:rPr>
              <w:t>What</w:t>
            </w:r>
            <w:r w:rsidRPr="00074255">
              <w:rPr>
                <w:rFonts w:eastAsia="Times New Roman"/>
                <w:b/>
                <w:bCs/>
                <w:sz w:val="20"/>
                <w:szCs w:val="20"/>
                <w:lang w:val="en-US"/>
              </w:rPr>
              <w:t xml:space="preserve"> percentage of the individual content was conveyed?</w:t>
            </w:r>
            <w:r w:rsidRPr="00074255">
              <w:rPr>
                <w:rFonts w:eastAsia="Times New Roman"/>
                <w:sz w:val="20"/>
                <w:szCs w:val="20"/>
                <w:lang w:val="en-US"/>
              </w:rPr>
              <w:t xml:space="preserve">  </w:t>
            </w:r>
          </w:p>
          <w:p w14:paraId="367B06EF" w14:textId="23C20E63" w:rsidR="00120447" w:rsidRPr="00074255" w:rsidRDefault="00120447" w:rsidP="00E1229F">
            <w:pPr>
              <w:pStyle w:val="Listenabsatz"/>
              <w:numPr>
                <w:ilvl w:val="0"/>
                <w:numId w:val="27"/>
              </w:num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sz w:val="20"/>
                <w:szCs w:val="20"/>
                <w:lang w:val="en-US"/>
              </w:rPr>
              <w:t>Block 1: Wh</w:t>
            </w:r>
            <w:r w:rsidRPr="00074255">
              <w:rPr>
                <w:rFonts w:eastAsia="Times New Roman"/>
                <w:sz w:val="20"/>
                <w:szCs w:val="20"/>
                <w:lang w:val="en-US"/>
              </w:rPr>
              <w:t>ich things are good for me?</w:t>
            </w:r>
            <w:r w:rsidRPr="00074255">
              <w:rPr>
                <w:sz w:val="20"/>
                <w:szCs w:val="20"/>
                <w:lang w:val="en-US"/>
              </w:rPr>
              <w:t xml:space="preserve"> </w:t>
            </w:r>
            <w:r w:rsidRPr="00074255">
              <w:rPr>
                <w:rFonts w:eastAsia="Times New Roman"/>
                <w:sz w:val="20"/>
                <w:szCs w:val="20"/>
                <w:lang w:val="en-US"/>
              </w:rPr>
              <w:t xml:space="preserve"> </w:t>
            </w:r>
          </w:p>
          <w:p w14:paraId="6B5F47E8" w14:textId="28BF8352" w:rsidR="00120447" w:rsidRPr="00074255" w:rsidRDefault="00120447" w:rsidP="00E1229F">
            <w:pPr>
              <w:pStyle w:val="Listenabsatz"/>
              <w:numPr>
                <w:ilvl w:val="0"/>
                <w:numId w:val="27"/>
              </w:num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sz w:val="20"/>
                <w:szCs w:val="20"/>
                <w:lang w:val="en-US"/>
              </w:rPr>
              <w:t>Block 2: Treasure che</w:t>
            </w:r>
            <w:r w:rsidRPr="00074255">
              <w:rPr>
                <w:rFonts w:eastAsia="Times New Roman"/>
                <w:sz w:val="20"/>
                <w:szCs w:val="20"/>
                <w:lang w:val="en-US"/>
              </w:rPr>
              <w:t>st</w:t>
            </w:r>
            <w:r w:rsidRPr="00074255">
              <w:rPr>
                <w:sz w:val="20"/>
                <w:szCs w:val="20"/>
                <w:lang w:val="en-US"/>
              </w:rPr>
              <w:t xml:space="preserve"> </w:t>
            </w:r>
            <w:r w:rsidRPr="00074255">
              <w:rPr>
                <w:rFonts w:eastAsia="Times New Roman"/>
                <w:sz w:val="20"/>
                <w:szCs w:val="20"/>
                <w:lang w:val="en-US"/>
              </w:rPr>
              <w:t xml:space="preserve"> </w:t>
            </w:r>
          </w:p>
          <w:p w14:paraId="63F633FD" w14:textId="24A1506F" w:rsidR="00120447" w:rsidRPr="00074255" w:rsidRDefault="00120447" w:rsidP="00E1229F">
            <w:pPr>
              <w:pStyle w:val="Listenabsatz"/>
              <w:numPr>
                <w:ilvl w:val="0"/>
                <w:numId w:val="27"/>
              </w:num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sz w:val="20"/>
                <w:szCs w:val="20"/>
                <w:lang w:val="en-US"/>
              </w:rPr>
              <w:t>Block 3: Which situations can be difficult?</w:t>
            </w:r>
            <w:r w:rsidRPr="00074255">
              <w:rPr>
                <w:rFonts w:eastAsia="Times New Roman"/>
                <w:sz w:val="20"/>
                <w:szCs w:val="20"/>
                <w:lang w:val="en-US"/>
              </w:rPr>
              <w:t xml:space="preserve">  </w:t>
            </w:r>
          </w:p>
          <w:p w14:paraId="5E1C5657" w14:textId="51836803" w:rsidR="00120447" w:rsidRPr="00074255" w:rsidRDefault="00120447" w:rsidP="00E1229F">
            <w:pPr>
              <w:pStyle w:val="Listenabsatz"/>
              <w:numPr>
                <w:ilvl w:val="0"/>
                <w:numId w:val="27"/>
              </w:num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sz w:val="20"/>
                <w:szCs w:val="20"/>
                <w:lang w:val="en-US"/>
              </w:rPr>
              <w:t>Block 4: If-Then-</w:t>
            </w:r>
            <w:r w:rsidRPr="00074255">
              <w:rPr>
                <w:rFonts w:eastAsia="Times New Roman"/>
                <w:sz w:val="20"/>
                <w:szCs w:val="20"/>
                <w:lang w:val="en-US"/>
              </w:rPr>
              <w:t>Worksheet</w:t>
            </w:r>
            <w:r w:rsidRPr="00074255">
              <w:rPr>
                <w:sz w:val="20"/>
                <w:szCs w:val="20"/>
                <w:lang w:val="en-US"/>
              </w:rPr>
              <w:t xml:space="preserve"> </w:t>
            </w:r>
            <w:r w:rsidRPr="00074255">
              <w:rPr>
                <w:rFonts w:eastAsia="Times New Roman"/>
                <w:sz w:val="20"/>
                <w:szCs w:val="20"/>
                <w:lang w:val="en-US"/>
              </w:rPr>
              <w:t xml:space="preserve"> </w:t>
            </w:r>
          </w:p>
          <w:p w14:paraId="714985B3" w14:textId="6589CB42" w:rsidR="00120447" w:rsidRPr="00074255" w:rsidRDefault="00120447" w:rsidP="00E1229F">
            <w:pPr>
              <w:pStyle w:val="Listenabsatz"/>
              <w:numPr>
                <w:ilvl w:val="0"/>
                <w:numId w:val="27"/>
              </w:num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sz w:val="20"/>
                <w:szCs w:val="20"/>
                <w:lang w:val="en-US"/>
              </w:rPr>
              <w:t>Block 5: Motivation Breathing (Ronaldo &amp; Dandelion)</w:t>
            </w:r>
            <w:r w:rsidRPr="00074255">
              <w:rPr>
                <w:rFonts w:eastAsia="Times New Roman"/>
                <w:sz w:val="20"/>
                <w:szCs w:val="20"/>
                <w:lang w:val="en-US"/>
              </w:rPr>
              <w:t xml:space="preserve">  </w:t>
            </w:r>
          </w:p>
          <w:p w14:paraId="31439269" w14:textId="70E25A5D" w:rsidR="00120447" w:rsidRPr="00074255" w:rsidRDefault="00120447" w:rsidP="00E1229F">
            <w:pPr>
              <w:pStyle w:val="Listenabsatz"/>
              <w:numPr>
                <w:ilvl w:val="0"/>
                <w:numId w:val="27"/>
              </w:num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sz w:val="20"/>
                <w:szCs w:val="20"/>
                <w:lang w:val="en-US"/>
              </w:rPr>
              <w:t>Block 7: Power card</w:t>
            </w:r>
            <w:r w:rsidRPr="00074255">
              <w:rPr>
                <w:rFonts w:eastAsia="Times New Roman"/>
                <w:sz w:val="20"/>
                <w:szCs w:val="20"/>
                <w:lang w:val="en-US"/>
              </w:rPr>
              <w:t xml:space="preserve">  </w:t>
            </w:r>
          </w:p>
          <w:p w14:paraId="77638F67" w14:textId="411FF4C7" w:rsidR="00120447" w:rsidRPr="00074255" w:rsidRDefault="00120447">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rFonts w:eastAsia="Times New Roman"/>
                <w:sz w:val="20"/>
                <w:szCs w:val="20"/>
                <w:lang w:val="en-US"/>
              </w:rPr>
              <w:t xml:space="preserve">  </w:t>
            </w:r>
          </w:p>
          <w:p w14:paraId="071E70C6" w14:textId="63E31977" w:rsidR="00120447" w:rsidRPr="00074255" w:rsidRDefault="00120447">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sz w:val="20"/>
                <w:szCs w:val="20"/>
                <w:lang w:val="en-US"/>
              </w:rPr>
              <w:t>The following answer options for each block:</w:t>
            </w:r>
            <w:r w:rsidRPr="00074255">
              <w:rPr>
                <w:rFonts w:eastAsia="Times New Roman"/>
                <w:sz w:val="20"/>
                <w:szCs w:val="20"/>
                <w:lang w:val="en-US"/>
              </w:rPr>
              <w:t xml:space="preserve">  </w:t>
            </w:r>
          </w:p>
          <w:p w14:paraId="03EB93E7" w14:textId="646A3072" w:rsidR="00120447" w:rsidRPr="00074255" w:rsidRDefault="00120447">
            <w:pP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74255">
              <w:rPr>
                <w:b/>
                <w:bCs/>
                <w:sz w:val="20"/>
                <w:szCs w:val="20"/>
                <w:lang w:val="de"/>
              </w:rPr>
              <w:t>□ 0-20% □ 20-40% □ 40-60% □ 60-80% □ 80-100%</w:t>
            </w:r>
            <w:r w:rsidRPr="00074255">
              <w:rPr>
                <w:sz w:val="20"/>
                <w:szCs w:val="20"/>
                <w:lang w:val="de"/>
              </w:rPr>
              <w:t xml:space="preserve"> </w:t>
            </w:r>
            <w:r w:rsidRPr="00074255">
              <w:rPr>
                <w:rFonts w:eastAsia="Times New Roman"/>
                <w:sz w:val="20"/>
                <w:szCs w:val="20"/>
              </w:rPr>
              <w:t xml:space="preserve"> </w:t>
            </w:r>
          </w:p>
        </w:tc>
        <w:tc>
          <w:tcPr>
            <w:tcW w:w="2239" w:type="dxa"/>
            <w:tcBorders>
              <w:top w:val="single" w:sz="4" w:space="0" w:color="auto"/>
              <w:left w:val="nil"/>
              <w:bottom w:val="single" w:sz="4" w:space="0" w:color="auto"/>
              <w:right w:val="nil"/>
            </w:tcBorders>
          </w:tcPr>
          <w:p w14:paraId="419FBAE7" w14:textId="6B82EC43" w:rsidR="00120447" w:rsidRPr="00074255" w:rsidRDefault="00120447">
            <w:pP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74255">
              <w:rPr>
                <w:color w:val="D13438"/>
                <w:sz w:val="20"/>
                <w:szCs w:val="20"/>
                <w:u w:val="single"/>
                <w:lang w:val="de"/>
              </w:rPr>
              <w:t xml:space="preserve"> </w:t>
            </w:r>
            <w:r w:rsidRPr="00074255">
              <w:rPr>
                <w:rFonts w:eastAsia="Times New Roman"/>
                <w:sz w:val="20"/>
                <w:szCs w:val="20"/>
              </w:rPr>
              <w:t xml:space="preserve"> </w:t>
            </w:r>
          </w:p>
        </w:tc>
      </w:tr>
      <w:tr w:rsidR="00120447" w:rsidRPr="00261442" w14:paraId="31817ADD" w14:textId="77777777" w:rsidTr="00C26525">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left w:val="none" w:sz="8" w:space="0" w:color="000000" w:themeColor="text1"/>
              <w:bottom w:val="single" w:sz="4" w:space="0" w:color="auto"/>
              <w:right w:val="none" w:sz="8" w:space="0" w:color="000000" w:themeColor="text1"/>
            </w:tcBorders>
          </w:tcPr>
          <w:p w14:paraId="4F677786" w14:textId="36A580EF" w:rsidR="00120447" w:rsidRPr="00074255" w:rsidRDefault="00120447" w:rsidP="00231DBE">
            <w:pPr>
              <w:spacing w:after="160" w:line="257" w:lineRule="auto"/>
              <w:rPr>
                <w:rFonts w:eastAsia="Aptos"/>
                <w:sz w:val="20"/>
                <w:szCs w:val="20"/>
              </w:rPr>
            </w:pPr>
          </w:p>
        </w:tc>
        <w:tc>
          <w:tcPr>
            <w:tcW w:w="1820" w:type="dxa"/>
            <w:tcBorders>
              <w:top w:val="single" w:sz="4" w:space="0" w:color="auto"/>
              <w:left w:val="none" w:sz="8" w:space="0" w:color="000000" w:themeColor="text1"/>
              <w:bottom w:val="single" w:sz="8" w:space="0" w:color="000000" w:themeColor="text1"/>
              <w:right w:val="none" w:sz="8" w:space="0" w:color="000000" w:themeColor="text1"/>
            </w:tcBorders>
          </w:tcPr>
          <w:p w14:paraId="703ECB6B" w14:textId="619D2DA5" w:rsidR="00120447" w:rsidRPr="00074255" w:rsidRDefault="00120447"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rFonts w:eastAsia="Aptos"/>
                <w:sz w:val="20"/>
                <w:szCs w:val="20"/>
              </w:rPr>
            </w:pPr>
            <w:r w:rsidRPr="00074255">
              <w:rPr>
                <w:sz w:val="20"/>
                <w:szCs w:val="20"/>
                <w:lang w:val="de"/>
              </w:rPr>
              <w:t xml:space="preserve">Duration </w:t>
            </w:r>
            <w:proofErr w:type="spellStart"/>
            <w:r w:rsidRPr="00074255">
              <w:rPr>
                <w:rFonts w:eastAsia="Aptos"/>
                <w:sz w:val="20"/>
                <w:szCs w:val="20"/>
              </w:rPr>
              <w:t>breathing</w:t>
            </w:r>
            <w:proofErr w:type="spellEnd"/>
            <w:r w:rsidRPr="00074255">
              <w:rPr>
                <w:rFonts w:eastAsia="Aptos"/>
                <w:sz w:val="20"/>
                <w:szCs w:val="20"/>
              </w:rPr>
              <w:t xml:space="preserve"> </w:t>
            </w:r>
            <w:proofErr w:type="spellStart"/>
            <w:r w:rsidRPr="00074255">
              <w:rPr>
                <w:rFonts w:eastAsia="Aptos"/>
                <w:sz w:val="20"/>
                <w:szCs w:val="20"/>
              </w:rPr>
              <w:t>exercise</w:t>
            </w:r>
            <w:proofErr w:type="spellEnd"/>
          </w:p>
        </w:tc>
        <w:tc>
          <w:tcPr>
            <w:tcW w:w="1048" w:type="dxa"/>
            <w:tcBorders>
              <w:top w:val="single" w:sz="4" w:space="0" w:color="auto"/>
              <w:left w:val="none" w:sz="8" w:space="0" w:color="000000" w:themeColor="text1"/>
              <w:bottom w:val="single" w:sz="8" w:space="0" w:color="000000" w:themeColor="text1"/>
              <w:right w:val="none" w:sz="8" w:space="0" w:color="000000" w:themeColor="text1"/>
            </w:tcBorders>
          </w:tcPr>
          <w:p w14:paraId="7100EB32" w14:textId="75E60C0B" w:rsidR="00120447" w:rsidRPr="00074255" w:rsidRDefault="00120447"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rFonts w:eastAsia="Aptos"/>
                <w:sz w:val="20"/>
                <w:szCs w:val="20"/>
              </w:rPr>
            </w:pPr>
            <w:r w:rsidRPr="00074255">
              <w:rPr>
                <w:sz w:val="20"/>
                <w:szCs w:val="20"/>
                <w:lang w:val="de"/>
              </w:rPr>
              <w:t>1</w:t>
            </w:r>
          </w:p>
        </w:tc>
        <w:tc>
          <w:tcPr>
            <w:tcW w:w="6559" w:type="dxa"/>
            <w:tcBorders>
              <w:top w:val="single" w:sz="4" w:space="0" w:color="auto"/>
              <w:left w:val="none" w:sz="8" w:space="0" w:color="000000" w:themeColor="text1"/>
              <w:bottom w:val="single" w:sz="8" w:space="0" w:color="000000" w:themeColor="text1"/>
              <w:right w:val="none" w:sz="8" w:space="0" w:color="000000" w:themeColor="text1"/>
            </w:tcBorders>
          </w:tcPr>
          <w:p w14:paraId="0514796F" w14:textId="728F9E36" w:rsidR="00120447" w:rsidRPr="00074255" w:rsidRDefault="00120447">
            <w:pPr>
              <w:cnfStyle w:val="000000100000" w:firstRow="0" w:lastRow="0" w:firstColumn="0" w:lastColumn="0" w:oddVBand="0" w:evenVBand="0" w:oddHBand="1" w:evenHBand="0" w:firstRowFirstColumn="0" w:firstRowLastColumn="0" w:lastRowFirstColumn="0" w:lastRowLastColumn="0"/>
              <w:rPr>
                <w:sz w:val="20"/>
                <w:szCs w:val="20"/>
                <w:lang w:val="en-US"/>
              </w:rPr>
            </w:pPr>
            <w:r w:rsidRPr="00074255">
              <w:rPr>
                <w:b/>
                <w:bCs/>
                <w:sz w:val="20"/>
                <w:szCs w:val="20"/>
                <w:lang w:val="en-US"/>
              </w:rPr>
              <w:t>How</w:t>
            </w:r>
            <w:r w:rsidRPr="00074255">
              <w:rPr>
                <w:rFonts w:eastAsia="Times New Roman"/>
                <w:b/>
                <w:bCs/>
                <w:sz w:val="20"/>
                <w:szCs w:val="20"/>
                <w:lang w:val="en-US"/>
              </w:rPr>
              <w:t xml:space="preserve"> many minutes of the breathing exercise were completed? </w:t>
            </w:r>
            <w:r w:rsidRPr="00074255">
              <w:rPr>
                <w:rFonts w:eastAsia="Times New Roman"/>
                <w:sz w:val="20"/>
                <w:szCs w:val="20"/>
                <w:lang w:val="en-US"/>
              </w:rPr>
              <w:t xml:space="preserve"> </w:t>
            </w:r>
            <w:r w:rsidRPr="00074255">
              <w:rPr>
                <w:sz w:val="20"/>
                <w:szCs w:val="20"/>
                <w:lang w:val="en-US"/>
              </w:rPr>
              <w:t xml:space="preserve"> </w:t>
            </w:r>
          </w:p>
          <w:p w14:paraId="3DFCE84E" w14:textId="2F62A298" w:rsidR="00120447" w:rsidRPr="00074255" w:rsidRDefault="00120447" w:rsidP="4E2CA580">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sz w:val="20"/>
                <w:szCs w:val="20"/>
                <w:lang w:val="en-US"/>
              </w:rPr>
              <w:t>□ 30 sec □ 1 min □ 1.5 min □ 2 min □ 2.5 min □ 2.5 min □ 3 min (100%)</w:t>
            </w:r>
            <w:r w:rsidRPr="00074255">
              <w:rPr>
                <w:rFonts w:eastAsia="Times New Roman"/>
                <w:sz w:val="20"/>
                <w:szCs w:val="20"/>
                <w:lang w:val="en-US"/>
              </w:rPr>
              <w:t xml:space="preserve">  </w:t>
            </w:r>
          </w:p>
        </w:tc>
        <w:tc>
          <w:tcPr>
            <w:tcW w:w="2239" w:type="dxa"/>
            <w:tcBorders>
              <w:top w:val="single" w:sz="4" w:space="0" w:color="auto"/>
              <w:left w:val="none" w:sz="8" w:space="0" w:color="000000" w:themeColor="text1"/>
              <w:bottom w:val="single" w:sz="8" w:space="0" w:color="000000" w:themeColor="text1"/>
              <w:right w:val="none" w:sz="8" w:space="0" w:color="000000" w:themeColor="text1"/>
            </w:tcBorders>
          </w:tcPr>
          <w:p w14:paraId="1B088523" w14:textId="28D37BAF" w:rsidR="00120447" w:rsidRPr="00074255" w:rsidRDefault="00120447" w:rsidP="4E2CA580">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 </w:t>
            </w:r>
          </w:p>
        </w:tc>
      </w:tr>
      <w:tr w:rsidR="00C26525" w:rsidRPr="00074255" w14:paraId="7310FAA8" w14:textId="77777777" w:rsidTr="00F65740">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val="restart"/>
            <w:tcBorders>
              <w:top w:val="single" w:sz="4" w:space="0" w:color="auto"/>
              <w:left w:val="nil"/>
              <w:bottom w:val="single" w:sz="4" w:space="0" w:color="auto"/>
              <w:right w:val="none" w:sz="8" w:space="0" w:color="FFFFFF" w:themeColor="background1"/>
            </w:tcBorders>
          </w:tcPr>
          <w:p w14:paraId="47798BE9" w14:textId="23720A3C" w:rsidR="00C26525" w:rsidRPr="00074255" w:rsidRDefault="00C26525" w:rsidP="00C26525">
            <w:pPr>
              <w:spacing w:after="160" w:line="257" w:lineRule="auto"/>
              <w:rPr>
                <w:sz w:val="20"/>
                <w:szCs w:val="20"/>
                <w:lang w:val="de"/>
              </w:rPr>
            </w:pPr>
            <w:r w:rsidRPr="00074255">
              <w:rPr>
                <w:sz w:val="20"/>
                <w:szCs w:val="20"/>
                <w:lang w:val="de"/>
              </w:rPr>
              <w:t xml:space="preserve">H: </w:t>
            </w:r>
            <w:r w:rsidRPr="00074255">
              <w:rPr>
                <w:rFonts w:eastAsia="Aptos"/>
                <w:sz w:val="20"/>
                <w:szCs w:val="20"/>
                <w:lang w:val="de"/>
              </w:rPr>
              <w:t>Competence (T3)</w:t>
            </w:r>
            <w:r w:rsidRPr="00074255">
              <w:rPr>
                <w:rFonts w:eastAsia="Aptos"/>
                <w:sz w:val="20"/>
                <w:szCs w:val="20"/>
              </w:rPr>
              <w:t xml:space="preserve">  </w:t>
            </w:r>
          </w:p>
        </w:tc>
        <w:tc>
          <w:tcPr>
            <w:tcW w:w="1820" w:type="dxa"/>
            <w:tcBorders>
              <w:top w:val="single" w:sz="4" w:space="0" w:color="auto"/>
              <w:left w:val="nil"/>
              <w:bottom w:val="single" w:sz="8" w:space="0" w:color="000000" w:themeColor="text1"/>
              <w:right w:val="nil"/>
            </w:tcBorders>
          </w:tcPr>
          <w:p w14:paraId="1CF95685" w14:textId="1F64EDBE" w:rsidR="00C26525" w:rsidRPr="00074255" w:rsidRDefault="00C26525" w:rsidP="00C26525">
            <w:pPr>
              <w:spacing w:after="160" w:line="257" w:lineRule="auto"/>
              <w:jc w:val="center"/>
              <w:cnfStyle w:val="000000000000" w:firstRow="0" w:lastRow="0" w:firstColumn="0" w:lastColumn="0" w:oddVBand="0" w:evenVBand="0" w:oddHBand="0" w:evenHBand="0" w:firstRowFirstColumn="0" w:firstRowLastColumn="0" w:lastRowFirstColumn="0" w:lastRowLastColumn="0"/>
              <w:rPr>
                <w:rFonts w:eastAsia="Aptos"/>
                <w:sz w:val="20"/>
                <w:szCs w:val="20"/>
                <w:lang w:val="de"/>
              </w:rPr>
            </w:pPr>
            <w:r w:rsidRPr="00074255">
              <w:rPr>
                <w:sz w:val="20"/>
                <w:szCs w:val="20"/>
                <w:lang w:val="de"/>
              </w:rPr>
              <w:t xml:space="preserve">Overall </w:t>
            </w:r>
            <w:proofErr w:type="spellStart"/>
            <w:r w:rsidRPr="00074255">
              <w:rPr>
                <w:rFonts w:eastAsia="Aptos"/>
                <w:sz w:val="20"/>
                <w:szCs w:val="20"/>
              </w:rPr>
              <w:t>quality</w:t>
            </w:r>
            <w:proofErr w:type="spellEnd"/>
          </w:p>
        </w:tc>
        <w:tc>
          <w:tcPr>
            <w:tcW w:w="1048" w:type="dxa"/>
            <w:tcBorders>
              <w:top w:val="single" w:sz="4" w:space="0" w:color="auto"/>
              <w:left w:val="nil"/>
              <w:bottom w:val="single" w:sz="8" w:space="0" w:color="000000" w:themeColor="text1"/>
              <w:right w:val="nil"/>
            </w:tcBorders>
          </w:tcPr>
          <w:p w14:paraId="2478DCDF" w14:textId="7E014C8A" w:rsidR="00C26525" w:rsidRPr="00074255" w:rsidRDefault="00C26525" w:rsidP="00C26525">
            <w:pPr>
              <w:spacing w:after="160" w:line="257" w:lineRule="auto"/>
              <w:jc w:val="center"/>
              <w:cnfStyle w:val="000000000000" w:firstRow="0" w:lastRow="0" w:firstColumn="0" w:lastColumn="0" w:oddVBand="0" w:evenVBand="0" w:oddHBand="0" w:evenHBand="0" w:firstRowFirstColumn="0" w:firstRowLastColumn="0" w:lastRowFirstColumn="0" w:lastRowLastColumn="0"/>
              <w:rPr>
                <w:sz w:val="20"/>
                <w:szCs w:val="20"/>
                <w:u w:val="single"/>
                <w:lang w:val="de"/>
              </w:rPr>
            </w:pPr>
            <w:r w:rsidRPr="00074255">
              <w:rPr>
                <w:sz w:val="20"/>
                <w:szCs w:val="20"/>
                <w:lang w:val="de"/>
              </w:rPr>
              <w:t>1</w:t>
            </w:r>
          </w:p>
        </w:tc>
        <w:tc>
          <w:tcPr>
            <w:tcW w:w="6559" w:type="dxa"/>
            <w:tcBorders>
              <w:top w:val="single" w:sz="4" w:space="0" w:color="auto"/>
              <w:left w:val="nil"/>
              <w:bottom w:val="single" w:sz="8" w:space="0" w:color="000000" w:themeColor="text1"/>
              <w:right w:val="nil"/>
            </w:tcBorders>
          </w:tcPr>
          <w:p w14:paraId="4BBE2576" w14:textId="12E24505" w:rsidR="00C26525" w:rsidRPr="00074255" w:rsidRDefault="00C26525" w:rsidP="00C26525">
            <w:pPr>
              <w:cnfStyle w:val="000000000000" w:firstRow="0" w:lastRow="0" w:firstColumn="0" w:lastColumn="0" w:oddVBand="0" w:evenVBand="0" w:oddHBand="0" w:evenHBand="0" w:firstRowFirstColumn="0" w:firstRowLastColumn="0" w:lastRowFirstColumn="0" w:lastRowLastColumn="0"/>
              <w:rPr>
                <w:b/>
                <w:bCs/>
                <w:sz w:val="20"/>
                <w:szCs w:val="20"/>
                <w:u w:val="single"/>
                <w:lang w:val="en-US"/>
              </w:rPr>
            </w:pPr>
            <w:r w:rsidRPr="00074255">
              <w:rPr>
                <w:b/>
                <w:bCs/>
                <w:color w:val="000000" w:themeColor="text1"/>
                <w:sz w:val="20"/>
                <w:szCs w:val="20"/>
              </w:rPr>
              <w:t xml:space="preserve">The </w:t>
            </w:r>
            <w:proofErr w:type="spellStart"/>
            <w:r w:rsidRPr="00074255">
              <w:rPr>
                <w:b/>
                <w:bCs/>
                <w:color w:val="000000" w:themeColor="text1"/>
                <w:sz w:val="20"/>
                <w:szCs w:val="20"/>
              </w:rPr>
              <w:t>workshop</w:t>
            </w:r>
            <w:proofErr w:type="spellEnd"/>
            <w:r w:rsidRPr="00074255">
              <w:rPr>
                <w:b/>
                <w:bCs/>
                <w:color w:val="000000" w:themeColor="text1"/>
                <w:sz w:val="20"/>
                <w:szCs w:val="20"/>
              </w:rPr>
              <w:t xml:space="preserve"> </w:t>
            </w:r>
            <w:proofErr w:type="spellStart"/>
            <w:r w:rsidRPr="00074255">
              <w:rPr>
                <w:b/>
                <w:bCs/>
                <w:color w:val="000000" w:themeColor="text1"/>
                <w:sz w:val="20"/>
                <w:szCs w:val="20"/>
              </w:rPr>
              <w:t>went</w:t>
            </w:r>
            <w:proofErr w:type="spellEnd"/>
            <w:r w:rsidRPr="00074255">
              <w:rPr>
                <w:b/>
                <w:bCs/>
                <w:color w:val="000000" w:themeColor="text1"/>
                <w:sz w:val="20"/>
                <w:szCs w:val="20"/>
              </w:rPr>
              <w:t xml:space="preserve"> </w:t>
            </w:r>
            <w:proofErr w:type="spellStart"/>
            <w:r w:rsidRPr="00074255">
              <w:rPr>
                <w:b/>
                <w:bCs/>
                <w:color w:val="000000" w:themeColor="text1"/>
                <w:sz w:val="20"/>
                <w:szCs w:val="20"/>
              </w:rPr>
              <w:t>well</w:t>
            </w:r>
            <w:proofErr w:type="spellEnd"/>
            <w:r w:rsidRPr="00074255">
              <w:rPr>
                <w:rFonts w:eastAsia="Aptos"/>
                <w:b/>
                <w:bCs/>
                <w:sz w:val="20"/>
                <w:szCs w:val="20"/>
              </w:rPr>
              <w:t>.</w:t>
            </w:r>
            <w:r w:rsidRPr="00074255">
              <w:rPr>
                <w:sz w:val="20"/>
                <w:szCs w:val="20"/>
              </w:rPr>
              <w:t xml:space="preserve"> </w:t>
            </w:r>
          </w:p>
        </w:tc>
        <w:tc>
          <w:tcPr>
            <w:tcW w:w="2239" w:type="dxa"/>
            <w:tcBorders>
              <w:top w:val="single" w:sz="4" w:space="0" w:color="auto"/>
              <w:left w:val="nil"/>
              <w:bottom w:val="single" w:sz="8" w:space="0" w:color="000000" w:themeColor="text1"/>
              <w:right w:val="nil"/>
            </w:tcBorders>
          </w:tcPr>
          <w:p w14:paraId="58B00086" w14:textId="0D7E8019" w:rsidR="00C26525" w:rsidRPr="00074255" w:rsidRDefault="00C26525" w:rsidP="00C26525">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de"/>
              </w:rPr>
              <w:t>[35]</w:t>
            </w:r>
            <w:r w:rsidRPr="00074255">
              <w:rPr>
                <w:rFonts w:eastAsia="Aptos"/>
                <w:sz w:val="20"/>
                <w:szCs w:val="20"/>
                <w:lang w:val="en-US"/>
              </w:rPr>
              <w:t xml:space="preserve"> </w:t>
            </w:r>
          </w:p>
        </w:tc>
      </w:tr>
      <w:tr w:rsidR="00C26525" w:rsidRPr="00261442" w14:paraId="416F1365" w14:textId="77777777" w:rsidTr="00F65740">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left w:val="nil"/>
              <w:bottom w:val="single" w:sz="4" w:space="0" w:color="auto"/>
              <w:right w:val="nil"/>
            </w:tcBorders>
          </w:tcPr>
          <w:p w14:paraId="5A7960D4" w14:textId="309693C3" w:rsidR="00C26525" w:rsidRPr="00074255" w:rsidRDefault="00C26525" w:rsidP="00231DBE">
            <w:pPr>
              <w:spacing w:after="160" w:line="257" w:lineRule="auto"/>
              <w:rPr>
                <w:rFonts w:eastAsia="Aptos"/>
                <w:sz w:val="20"/>
                <w:szCs w:val="20"/>
              </w:rPr>
            </w:pPr>
          </w:p>
        </w:tc>
        <w:tc>
          <w:tcPr>
            <w:tcW w:w="1820" w:type="dxa"/>
            <w:tcBorders>
              <w:top w:val="single" w:sz="8" w:space="0" w:color="000000" w:themeColor="text1"/>
              <w:left w:val="nil"/>
              <w:bottom w:val="single" w:sz="4" w:space="0" w:color="auto"/>
              <w:right w:val="nil"/>
            </w:tcBorders>
          </w:tcPr>
          <w:p w14:paraId="7B12207C" w14:textId="64D76AB5" w:rsidR="00C26525" w:rsidRPr="00074255" w:rsidRDefault="00C26525"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rFonts w:eastAsia="Aptos"/>
                <w:sz w:val="20"/>
                <w:szCs w:val="20"/>
                <w:lang w:val="en-US"/>
              </w:rPr>
            </w:pPr>
            <w:r w:rsidRPr="00074255">
              <w:rPr>
                <w:color w:val="000000" w:themeColor="text1"/>
                <w:sz w:val="20"/>
                <w:szCs w:val="20"/>
                <w:lang w:val="en-US"/>
              </w:rPr>
              <w:t xml:space="preserve">Quality </w:t>
            </w:r>
            <w:r w:rsidRPr="00074255">
              <w:rPr>
                <w:rFonts w:eastAsia="Aptos"/>
                <w:sz w:val="20"/>
                <w:szCs w:val="20"/>
                <w:lang w:val="en-US"/>
              </w:rPr>
              <w:t>components</w:t>
            </w:r>
          </w:p>
        </w:tc>
        <w:tc>
          <w:tcPr>
            <w:tcW w:w="1048" w:type="dxa"/>
            <w:tcBorders>
              <w:top w:val="single" w:sz="8" w:space="0" w:color="000000" w:themeColor="text1"/>
              <w:left w:val="nil"/>
              <w:bottom w:val="single" w:sz="4" w:space="0" w:color="auto"/>
              <w:right w:val="nil"/>
            </w:tcBorders>
          </w:tcPr>
          <w:p w14:paraId="4751EFC2" w14:textId="1568EC19" w:rsidR="00C26525" w:rsidRPr="00074255" w:rsidRDefault="00C26525" w:rsidP="00F15526">
            <w:pPr>
              <w:spacing w:after="160" w:line="257" w:lineRule="auto"/>
              <w:jc w:val="center"/>
              <w:cnfStyle w:val="000000100000" w:firstRow="0" w:lastRow="0" w:firstColumn="0" w:lastColumn="0" w:oddVBand="0" w:evenVBand="0" w:oddHBand="1" w:evenHBand="0" w:firstRowFirstColumn="0" w:firstRowLastColumn="0" w:lastRowFirstColumn="0" w:lastRowLastColumn="0"/>
              <w:rPr>
                <w:rFonts w:eastAsia="Aptos"/>
                <w:sz w:val="20"/>
                <w:szCs w:val="20"/>
              </w:rPr>
            </w:pPr>
            <w:r w:rsidRPr="00074255">
              <w:rPr>
                <w:sz w:val="20"/>
                <w:szCs w:val="20"/>
                <w:lang w:val="de"/>
              </w:rPr>
              <w:t>1</w:t>
            </w:r>
          </w:p>
        </w:tc>
        <w:tc>
          <w:tcPr>
            <w:tcW w:w="6559" w:type="dxa"/>
            <w:tcBorders>
              <w:top w:val="single" w:sz="8" w:space="0" w:color="000000" w:themeColor="text1"/>
              <w:left w:val="nil"/>
              <w:bottom w:val="single" w:sz="4" w:space="0" w:color="auto"/>
              <w:right w:val="nil"/>
            </w:tcBorders>
          </w:tcPr>
          <w:p w14:paraId="04E99D0F" w14:textId="52D58B32" w:rsidR="00C26525" w:rsidRPr="00074255" w:rsidRDefault="00C26525">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b/>
                <w:bCs/>
                <w:sz w:val="20"/>
                <w:szCs w:val="20"/>
                <w:lang w:val="en-US"/>
              </w:rPr>
              <w:t>How</w:t>
            </w:r>
            <w:r w:rsidRPr="00074255">
              <w:rPr>
                <w:rFonts w:eastAsia="Times New Roman"/>
                <w:b/>
                <w:bCs/>
                <w:sz w:val="20"/>
                <w:szCs w:val="20"/>
                <w:lang w:val="en-US"/>
              </w:rPr>
              <w:t xml:space="preserve"> satisfied were you with the teaching of the individual contents?</w:t>
            </w:r>
            <w:r w:rsidRPr="00074255">
              <w:rPr>
                <w:rFonts w:eastAsia="Times New Roman"/>
                <w:sz w:val="20"/>
                <w:szCs w:val="20"/>
                <w:lang w:val="en-US"/>
              </w:rPr>
              <w:t xml:space="preserve">  </w:t>
            </w:r>
          </w:p>
          <w:p w14:paraId="1DE5E18A" w14:textId="74329642" w:rsidR="00C26525" w:rsidRPr="00074255" w:rsidRDefault="00C26525" w:rsidP="00E1229F">
            <w:pPr>
              <w:pStyle w:val="Listenabsatz"/>
              <w:numPr>
                <w:ilvl w:val="0"/>
                <w:numId w:val="29"/>
              </w:num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sz w:val="20"/>
                <w:szCs w:val="20"/>
                <w:lang w:val="en-US"/>
              </w:rPr>
              <w:t>Block 1: Wh</w:t>
            </w:r>
            <w:r w:rsidRPr="00074255">
              <w:rPr>
                <w:rFonts w:eastAsia="Times New Roman"/>
                <w:sz w:val="20"/>
                <w:szCs w:val="20"/>
                <w:lang w:val="en-US"/>
              </w:rPr>
              <w:t>ich activities are good for me?</w:t>
            </w:r>
            <w:r w:rsidRPr="00074255">
              <w:rPr>
                <w:sz w:val="20"/>
                <w:szCs w:val="20"/>
                <w:lang w:val="en-US"/>
              </w:rPr>
              <w:t xml:space="preserve"> </w:t>
            </w:r>
            <w:r w:rsidRPr="00074255">
              <w:rPr>
                <w:rFonts w:eastAsia="Times New Roman"/>
                <w:sz w:val="20"/>
                <w:szCs w:val="20"/>
                <w:lang w:val="en-US"/>
              </w:rPr>
              <w:t xml:space="preserve"> </w:t>
            </w:r>
          </w:p>
          <w:p w14:paraId="58C951E5" w14:textId="4CDF2B9C" w:rsidR="00C26525" w:rsidRPr="00074255" w:rsidRDefault="00C26525" w:rsidP="00E1229F">
            <w:pPr>
              <w:pStyle w:val="Listenabsatz"/>
              <w:numPr>
                <w:ilvl w:val="0"/>
                <w:numId w:val="29"/>
              </w:num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sz w:val="20"/>
                <w:szCs w:val="20"/>
                <w:lang w:val="en-US"/>
              </w:rPr>
              <w:t>Block 2: Treasure chest</w:t>
            </w:r>
            <w:r w:rsidRPr="00074255">
              <w:rPr>
                <w:rFonts w:eastAsia="Times New Roman"/>
                <w:sz w:val="20"/>
                <w:szCs w:val="20"/>
                <w:lang w:val="en-US"/>
              </w:rPr>
              <w:t xml:space="preserve">  </w:t>
            </w:r>
          </w:p>
          <w:p w14:paraId="55192D8B" w14:textId="05E167A4" w:rsidR="00C26525" w:rsidRPr="00074255" w:rsidRDefault="00C26525" w:rsidP="00E1229F">
            <w:pPr>
              <w:pStyle w:val="Listenabsatz"/>
              <w:numPr>
                <w:ilvl w:val="0"/>
                <w:numId w:val="29"/>
              </w:num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sz w:val="20"/>
                <w:szCs w:val="20"/>
                <w:lang w:val="en-US"/>
              </w:rPr>
              <w:t>Block 3: Which situations can be difficult?</w:t>
            </w:r>
            <w:r w:rsidRPr="00074255">
              <w:rPr>
                <w:rFonts w:eastAsia="Times New Roman"/>
                <w:sz w:val="20"/>
                <w:szCs w:val="20"/>
                <w:lang w:val="en-US"/>
              </w:rPr>
              <w:t xml:space="preserve">  </w:t>
            </w:r>
          </w:p>
          <w:p w14:paraId="21C31DF1" w14:textId="550B6590" w:rsidR="00C26525" w:rsidRPr="00074255" w:rsidRDefault="00C26525" w:rsidP="00E1229F">
            <w:pPr>
              <w:pStyle w:val="Listenabsatz"/>
              <w:numPr>
                <w:ilvl w:val="0"/>
                <w:numId w:val="29"/>
              </w:num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sz w:val="20"/>
                <w:szCs w:val="20"/>
                <w:lang w:val="en-US"/>
              </w:rPr>
              <w:t>Block 4: If-Then-Worksheet</w:t>
            </w:r>
            <w:r w:rsidRPr="00074255">
              <w:rPr>
                <w:rFonts w:eastAsia="Times New Roman"/>
                <w:sz w:val="20"/>
                <w:szCs w:val="20"/>
                <w:lang w:val="en-US"/>
              </w:rPr>
              <w:t xml:space="preserve">  </w:t>
            </w:r>
          </w:p>
          <w:p w14:paraId="3320E93F" w14:textId="77E47024" w:rsidR="00C26525" w:rsidRPr="00074255" w:rsidRDefault="00C26525" w:rsidP="00E1229F">
            <w:pPr>
              <w:pStyle w:val="Listenabsatz"/>
              <w:numPr>
                <w:ilvl w:val="0"/>
                <w:numId w:val="29"/>
              </w:num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sz w:val="20"/>
                <w:szCs w:val="20"/>
                <w:lang w:val="en-US"/>
              </w:rPr>
              <w:t>Block 5: Motivation Breathing (Ronaldo &amp; Dandelion)</w:t>
            </w:r>
            <w:r w:rsidRPr="00074255">
              <w:rPr>
                <w:rFonts w:eastAsia="Times New Roman"/>
                <w:sz w:val="20"/>
                <w:szCs w:val="20"/>
                <w:lang w:val="en-US"/>
              </w:rPr>
              <w:t xml:space="preserve">  </w:t>
            </w:r>
          </w:p>
          <w:p w14:paraId="7317338E" w14:textId="56CCA5A0" w:rsidR="00C26525" w:rsidRPr="00074255" w:rsidRDefault="00C26525" w:rsidP="00E1229F">
            <w:pPr>
              <w:pStyle w:val="Listenabsatz"/>
              <w:numPr>
                <w:ilvl w:val="0"/>
                <w:numId w:val="29"/>
              </w:num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sz w:val="20"/>
                <w:szCs w:val="20"/>
                <w:lang w:val="en-US"/>
              </w:rPr>
              <w:t>Block 6: Breathing exercise fish</w:t>
            </w:r>
            <w:r w:rsidRPr="00074255">
              <w:rPr>
                <w:rFonts w:eastAsia="Times New Roman"/>
                <w:sz w:val="20"/>
                <w:szCs w:val="20"/>
                <w:lang w:val="en-US"/>
              </w:rPr>
              <w:t xml:space="preserve">  </w:t>
            </w:r>
          </w:p>
          <w:p w14:paraId="39320E50" w14:textId="02014BA9" w:rsidR="00C26525" w:rsidRPr="00074255" w:rsidRDefault="00C26525" w:rsidP="00E1229F">
            <w:pPr>
              <w:pStyle w:val="Listenabsatz"/>
              <w:numPr>
                <w:ilvl w:val="0"/>
                <w:numId w:val="29"/>
              </w:num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sz w:val="20"/>
                <w:szCs w:val="20"/>
                <w:lang w:val="en-US"/>
              </w:rPr>
              <w:t>Block 7: Power card</w:t>
            </w:r>
            <w:r w:rsidRPr="00074255">
              <w:rPr>
                <w:rFonts w:eastAsia="Times New Roman"/>
                <w:sz w:val="20"/>
                <w:szCs w:val="20"/>
                <w:lang w:val="en-US"/>
              </w:rPr>
              <w:t xml:space="preserve">  </w:t>
            </w:r>
          </w:p>
          <w:p w14:paraId="2BCC439B" w14:textId="4D92C7B8" w:rsidR="00C26525" w:rsidRPr="00074255" w:rsidRDefault="00C26525">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rFonts w:eastAsia="Times New Roman"/>
                <w:sz w:val="20"/>
                <w:szCs w:val="20"/>
                <w:lang w:val="en-US"/>
              </w:rPr>
              <w:t xml:space="preserve">  </w:t>
            </w:r>
          </w:p>
          <w:p w14:paraId="536D706A" w14:textId="7CFA3006" w:rsidR="00C26525" w:rsidRPr="00074255" w:rsidRDefault="00C26525">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i/>
                <w:iCs/>
                <w:sz w:val="20"/>
                <w:szCs w:val="20"/>
                <w:lang w:val="en-US"/>
              </w:rPr>
              <w:t>The following answer options for each block:</w:t>
            </w:r>
            <w:r w:rsidRPr="00074255">
              <w:rPr>
                <w:sz w:val="20"/>
                <w:szCs w:val="20"/>
                <w:lang w:val="en-US"/>
              </w:rPr>
              <w:t xml:space="preserve"> </w:t>
            </w:r>
            <w:r w:rsidRPr="00074255">
              <w:rPr>
                <w:rFonts w:eastAsia="Times New Roman"/>
                <w:sz w:val="20"/>
                <w:szCs w:val="20"/>
                <w:lang w:val="en-US"/>
              </w:rPr>
              <w:t xml:space="preserve"> </w:t>
            </w:r>
          </w:p>
          <w:p w14:paraId="18E16ADA" w14:textId="2E7288B9" w:rsidR="00C26525" w:rsidRPr="00074255" w:rsidRDefault="00C26525">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074255">
              <w:rPr>
                <w:sz w:val="20"/>
                <w:szCs w:val="20"/>
                <w:lang w:val="en-US"/>
              </w:rPr>
              <w:t xml:space="preserve">□ Unsatisfactory □ </w:t>
            </w:r>
            <w:r w:rsidRPr="00074255">
              <w:rPr>
                <w:rFonts w:eastAsia="Times New Roman"/>
                <w:sz w:val="20"/>
                <w:szCs w:val="20"/>
                <w:lang w:val="en-US"/>
              </w:rPr>
              <w:t>Rather unsatisfactory □ Partly, partly □ Rather satisfactory □ Satisfactory</w:t>
            </w:r>
            <w:r w:rsidRPr="00074255">
              <w:rPr>
                <w:sz w:val="20"/>
                <w:szCs w:val="20"/>
                <w:lang w:val="en-US"/>
              </w:rPr>
              <w:t xml:space="preserve"> </w:t>
            </w:r>
            <w:r w:rsidRPr="00074255">
              <w:rPr>
                <w:rFonts w:eastAsia="Times New Roman"/>
                <w:sz w:val="20"/>
                <w:szCs w:val="20"/>
                <w:lang w:val="en-US"/>
              </w:rPr>
              <w:t xml:space="preserve"> </w:t>
            </w:r>
          </w:p>
        </w:tc>
        <w:tc>
          <w:tcPr>
            <w:tcW w:w="2239" w:type="dxa"/>
            <w:tcBorders>
              <w:top w:val="single" w:sz="8" w:space="0" w:color="000000" w:themeColor="text1"/>
              <w:left w:val="nil"/>
              <w:bottom w:val="single" w:sz="4" w:space="0" w:color="auto"/>
              <w:right w:val="nil"/>
            </w:tcBorders>
          </w:tcPr>
          <w:p w14:paraId="7263A2FE" w14:textId="3ABA3D52" w:rsidR="00C26525" w:rsidRPr="00074255" w:rsidRDefault="00C26525">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74255">
              <w:rPr>
                <w:color w:val="000000" w:themeColor="text1"/>
                <w:sz w:val="20"/>
                <w:szCs w:val="20"/>
                <w:lang w:val="en-US"/>
              </w:rPr>
              <w:t xml:space="preserve"> </w:t>
            </w:r>
          </w:p>
        </w:tc>
      </w:tr>
      <w:tr w:rsidR="00C26525" w:rsidRPr="00074255" w14:paraId="279A8144" w14:textId="77777777" w:rsidTr="00F65740">
        <w:trPr>
          <w:cantSplit/>
          <w:trHeight w:val="300"/>
        </w:trPr>
        <w:tc>
          <w:tcPr>
            <w:cnfStyle w:val="001000000000" w:firstRow="0" w:lastRow="0" w:firstColumn="1" w:lastColumn="0" w:oddVBand="0" w:evenVBand="0" w:oddHBand="0" w:evenHBand="0" w:firstRowFirstColumn="0" w:firstRowLastColumn="0" w:lastRowFirstColumn="0" w:lastRowLastColumn="0"/>
            <w:tcW w:w="1890" w:type="dxa"/>
            <w:vMerge/>
            <w:tcBorders>
              <w:top w:val="single" w:sz="4" w:space="0" w:color="7F7F7F" w:themeColor="text1" w:themeTint="80"/>
              <w:left w:val="nil"/>
              <w:bottom w:val="single" w:sz="4" w:space="0" w:color="auto"/>
              <w:right w:val="none" w:sz="8" w:space="0" w:color="FFFFFF" w:themeColor="background1"/>
            </w:tcBorders>
          </w:tcPr>
          <w:p w14:paraId="6A3847D6" w14:textId="77777777" w:rsidR="00C26525" w:rsidRPr="00074255" w:rsidRDefault="00C26525" w:rsidP="00231DBE">
            <w:pPr>
              <w:rPr>
                <w:sz w:val="20"/>
                <w:szCs w:val="20"/>
                <w:lang w:val="en-US"/>
              </w:rPr>
            </w:pPr>
          </w:p>
        </w:tc>
        <w:tc>
          <w:tcPr>
            <w:tcW w:w="1820" w:type="dxa"/>
            <w:tcBorders>
              <w:top w:val="single" w:sz="4" w:space="0" w:color="auto"/>
              <w:left w:val="none" w:sz="8" w:space="0" w:color="FFFFFF" w:themeColor="background1"/>
              <w:bottom w:val="single" w:sz="4" w:space="0" w:color="auto"/>
              <w:right w:val="nil"/>
            </w:tcBorders>
          </w:tcPr>
          <w:p w14:paraId="0A0F3B3D" w14:textId="37259A50" w:rsidR="00C26525" w:rsidRPr="00074255" w:rsidRDefault="00C26525"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rFonts w:eastAsia="Aptos"/>
                <w:sz w:val="20"/>
                <w:szCs w:val="20"/>
                <w:lang w:val="en-US"/>
              </w:rPr>
            </w:pPr>
            <w:r w:rsidRPr="00074255">
              <w:rPr>
                <w:sz w:val="20"/>
                <w:szCs w:val="20"/>
                <w:lang w:val="en-US"/>
              </w:rPr>
              <w:t xml:space="preserve">Quality </w:t>
            </w:r>
            <w:r w:rsidRPr="00074255">
              <w:rPr>
                <w:rFonts w:eastAsia="Aptos"/>
                <w:sz w:val="20"/>
                <w:szCs w:val="20"/>
                <w:lang w:val="en-US"/>
              </w:rPr>
              <w:t>of intervention delivery</w:t>
            </w:r>
          </w:p>
        </w:tc>
        <w:tc>
          <w:tcPr>
            <w:tcW w:w="1048" w:type="dxa"/>
            <w:tcBorders>
              <w:top w:val="single" w:sz="4" w:space="0" w:color="auto"/>
              <w:left w:val="nil"/>
              <w:bottom w:val="single" w:sz="4" w:space="0" w:color="auto"/>
              <w:right w:val="nil"/>
            </w:tcBorders>
          </w:tcPr>
          <w:p w14:paraId="00515997" w14:textId="75363659" w:rsidR="00C26525" w:rsidRPr="00074255" w:rsidRDefault="00C26525" w:rsidP="00F15526">
            <w:pPr>
              <w:spacing w:after="160" w:line="257" w:lineRule="auto"/>
              <w:jc w:val="center"/>
              <w:cnfStyle w:val="000000000000" w:firstRow="0" w:lastRow="0" w:firstColumn="0" w:lastColumn="0" w:oddVBand="0" w:evenVBand="0" w:oddHBand="0" w:evenHBand="0" w:firstRowFirstColumn="0" w:firstRowLastColumn="0" w:lastRowFirstColumn="0" w:lastRowLastColumn="0"/>
              <w:rPr>
                <w:rFonts w:eastAsia="Aptos"/>
                <w:sz w:val="20"/>
                <w:szCs w:val="20"/>
              </w:rPr>
            </w:pPr>
            <w:r w:rsidRPr="00074255">
              <w:rPr>
                <w:sz w:val="20"/>
                <w:szCs w:val="20"/>
                <w:lang w:val="de"/>
              </w:rPr>
              <w:t>6</w:t>
            </w:r>
          </w:p>
        </w:tc>
        <w:tc>
          <w:tcPr>
            <w:tcW w:w="6559" w:type="dxa"/>
            <w:tcBorders>
              <w:top w:val="single" w:sz="4" w:space="0" w:color="auto"/>
              <w:left w:val="nil"/>
              <w:bottom w:val="single" w:sz="4" w:space="0" w:color="auto"/>
              <w:right w:val="nil"/>
            </w:tcBorders>
          </w:tcPr>
          <w:p w14:paraId="39578EF9" w14:textId="1C25AB5A" w:rsidR="00C26525" w:rsidRPr="00074255" w:rsidRDefault="00C26525" w:rsidP="4E2CA580">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074255">
              <w:rPr>
                <w:b/>
                <w:bCs/>
                <w:sz w:val="20"/>
                <w:szCs w:val="20"/>
                <w:lang w:val="en-US"/>
              </w:rPr>
              <w:t xml:space="preserve">I </w:t>
            </w:r>
            <w:r w:rsidRPr="00074255">
              <w:rPr>
                <w:rFonts w:eastAsia="Times New Roman"/>
                <w:b/>
                <w:bCs/>
                <w:sz w:val="20"/>
                <w:szCs w:val="20"/>
                <w:lang w:val="en-US"/>
              </w:rPr>
              <w:t>actively listened to the students.</w:t>
            </w:r>
            <w:r w:rsidRPr="00074255">
              <w:rPr>
                <w:rFonts w:eastAsia="Times New Roman"/>
                <w:sz w:val="20"/>
                <w:szCs w:val="20"/>
                <w:lang w:val="en-US"/>
              </w:rPr>
              <w:t xml:space="preserve">  </w:t>
            </w:r>
          </w:p>
          <w:p w14:paraId="0484D447" w14:textId="57D8368E" w:rsidR="00C26525" w:rsidRPr="00074255" w:rsidRDefault="00C26525" w:rsidP="4E2CA580">
            <w:pPr>
              <w:cnfStyle w:val="000000000000" w:firstRow="0" w:lastRow="0" w:firstColumn="0" w:lastColumn="0" w:oddVBand="0" w:evenVBand="0" w:oddHBand="0" w:evenHBand="0" w:firstRowFirstColumn="0" w:firstRowLastColumn="0" w:lastRowFirstColumn="0" w:lastRowLastColumn="0"/>
              <w:rPr>
                <w:rFonts w:eastAsia="Aptos"/>
                <w:sz w:val="20"/>
                <w:szCs w:val="20"/>
                <w:lang w:val="en-US"/>
              </w:rPr>
            </w:pPr>
            <w:r w:rsidRPr="00074255">
              <w:rPr>
                <w:rFonts w:eastAsia="Aptos"/>
                <w:sz w:val="20"/>
                <w:szCs w:val="20"/>
                <w:lang w:val="en-US"/>
              </w:rPr>
              <w:t xml:space="preserve">  </w:t>
            </w:r>
          </w:p>
        </w:tc>
        <w:tc>
          <w:tcPr>
            <w:tcW w:w="2239" w:type="dxa"/>
            <w:tcBorders>
              <w:top w:val="single" w:sz="4" w:space="0" w:color="auto"/>
              <w:left w:val="nil"/>
              <w:bottom w:val="single" w:sz="4" w:space="0" w:color="auto"/>
              <w:right w:val="nil"/>
            </w:tcBorders>
          </w:tcPr>
          <w:p w14:paraId="1AD797BC" w14:textId="77777777" w:rsidR="007E4965" w:rsidRPr="00074255" w:rsidRDefault="00C26525" w:rsidP="007E4965">
            <w:pPr>
              <w:cnfStyle w:val="000000000000" w:firstRow="0" w:lastRow="0" w:firstColumn="0" w:lastColumn="0" w:oddVBand="0" w:evenVBand="0" w:oddHBand="0" w:evenHBand="0" w:firstRowFirstColumn="0" w:firstRowLastColumn="0" w:lastRowFirstColumn="0" w:lastRowLastColumn="0"/>
              <w:rPr>
                <w:sz w:val="20"/>
                <w:szCs w:val="20"/>
              </w:rPr>
            </w:pPr>
            <w:r w:rsidRPr="00074255">
              <w:rPr>
                <w:color w:val="000000" w:themeColor="text1"/>
                <w:sz w:val="20"/>
                <w:szCs w:val="20"/>
                <w:lang w:val="en-US"/>
              </w:rPr>
              <w:t xml:space="preserve"> </w:t>
            </w:r>
            <w:proofErr w:type="spellStart"/>
            <w:r w:rsidR="007E4965" w:rsidRPr="00074255">
              <w:rPr>
                <w:sz w:val="20"/>
                <w:szCs w:val="20"/>
              </w:rPr>
              <w:t>Adapted</w:t>
            </w:r>
            <w:proofErr w:type="spellEnd"/>
            <w:r w:rsidR="007E4965" w:rsidRPr="00074255">
              <w:rPr>
                <w:sz w:val="20"/>
                <w:szCs w:val="20"/>
              </w:rPr>
              <w:t xml:space="preserve"> </w:t>
            </w:r>
            <w:proofErr w:type="spellStart"/>
            <w:r w:rsidR="007E4965" w:rsidRPr="00074255">
              <w:rPr>
                <w:sz w:val="20"/>
                <w:szCs w:val="20"/>
              </w:rPr>
              <w:t>from</w:t>
            </w:r>
            <w:proofErr w:type="spellEnd"/>
            <w:r w:rsidR="007E4965" w:rsidRPr="00074255">
              <w:rPr>
                <w:rFonts w:eastAsia="Times New Roman"/>
                <w:sz w:val="20"/>
                <w:szCs w:val="20"/>
              </w:rPr>
              <w:t xml:space="preserve"> </w:t>
            </w:r>
            <w:r w:rsidR="007E4965" w:rsidRPr="00074255">
              <w:rPr>
                <w:rFonts w:eastAsia="Times New Roman"/>
                <w:sz w:val="20"/>
                <w:szCs w:val="20"/>
                <w:lang w:val="en-US"/>
              </w:rPr>
              <w:t>[36]</w:t>
            </w:r>
            <w:r w:rsidR="007E4965" w:rsidRPr="00074255">
              <w:rPr>
                <w:sz w:val="20"/>
                <w:szCs w:val="20"/>
              </w:rPr>
              <w:t xml:space="preserve"> </w:t>
            </w:r>
          </w:p>
          <w:p w14:paraId="5639E40B" w14:textId="43C3E486" w:rsidR="00C26525" w:rsidRPr="00074255" w:rsidRDefault="00C26525" w:rsidP="4E2CA580">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tc>
      </w:tr>
    </w:tbl>
    <w:p w14:paraId="022CB05F" w14:textId="41A17016" w:rsidR="79E8FED6" w:rsidRDefault="79E8FED6" w:rsidP="79E8FED6"/>
    <w:p w14:paraId="6D25D42D" w14:textId="07A04272" w:rsidR="4E2CA580" w:rsidRDefault="4E2CA580" w:rsidP="4E2CA580"/>
    <w:p w14:paraId="44E1DE2C" w14:textId="53A296EC" w:rsidR="2DBF1D50" w:rsidRPr="00652196" w:rsidRDefault="00652196" w:rsidP="00652196">
      <w:pPr>
        <w:jc w:val="center"/>
        <w:rPr>
          <w:b/>
          <w:bCs/>
          <w:lang w:val="en-US"/>
        </w:rPr>
      </w:pPr>
      <w:r w:rsidRPr="00652196">
        <w:rPr>
          <w:b/>
          <w:bCs/>
          <w:lang w:val="en-US"/>
        </w:rPr>
        <w:lastRenderedPageBreak/>
        <w:t>References</w:t>
      </w:r>
    </w:p>
    <w:p w14:paraId="0577BDAE" w14:textId="77777777" w:rsidR="00652196" w:rsidRDefault="00652196" w:rsidP="2DBF1D50">
      <w:pPr>
        <w:rPr>
          <w:b/>
          <w:bCs/>
          <w:color w:val="0078D4"/>
          <w:u w:val="single"/>
          <w:lang w:val="en-US"/>
        </w:rPr>
      </w:pPr>
    </w:p>
    <w:p w14:paraId="161ACB98" w14:textId="77777777" w:rsidR="00EE5946" w:rsidRPr="00EE5946" w:rsidRDefault="00486E8B" w:rsidP="00EE5946">
      <w:pPr>
        <w:pStyle w:val="Literaturverzeichnis"/>
        <w:rPr>
          <w:rFonts w:ascii="Arial" w:hAnsi="Arial" w:cs="Arial"/>
          <w:lang w:val="en-US"/>
        </w:rPr>
      </w:pPr>
      <w:r>
        <w:rPr>
          <w:b/>
          <w:bCs/>
          <w:color w:val="0078D4"/>
          <w:u w:val="single"/>
          <w:lang w:val="en-US"/>
        </w:rPr>
        <w:fldChar w:fldCharType="begin"/>
      </w:r>
      <w:r>
        <w:rPr>
          <w:b/>
          <w:bCs/>
          <w:color w:val="0078D4"/>
          <w:u w:val="single"/>
          <w:lang w:val="en-US"/>
        </w:rPr>
        <w:instrText xml:space="preserve"> ADDIN ZOTERO_BIBL {"uncited":[],"omitted":[],"custom":[]} CSL_BIBLIOGRAPHY </w:instrText>
      </w:r>
      <w:r>
        <w:rPr>
          <w:b/>
          <w:bCs/>
          <w:color w:val="0078D4"/>
          <w:u w:val="single"/>
          <w:lang w:val="en-US"/>
        </w:rPr>
        <w:fldChar w:fldCharType="separate"/>
      </w:r>
      <w:r w:rsidR="00EE5946" w:rsidRPr="00EE5946">
        <w:rPr>
          <w:rFonts w:ascii="Arial" w:hAnsi="Arial" w:cs="Arial"/>
          <w:lang w:val="en-US"/>
        </w:rPr>
        <w:t>1. Stadler G, Chesaniuk M, Haering S, Roseman J, Straßburger VM, Martina S, et al. Diversified innovations in the health sciences: Proposal for a Diversity Minimal Item Set (DiMIS). Sustainable Chemistry and Pharmacy. 2023;33:101072.</w:t>
      </w:r>
    </w:p>
    <w:p w14:paraId="1D014948"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2. Torsheim T, Cavallo F, Levin KA, Schnohr C, Mazur J, Niclasen B, et al. Psychometric Validation of the Revised Family Affluence Scale: a Latent Variable Approach. Child Indic Res. 2016;9:771–84.</w:t>
      </w:r>
    </w:p>
    <w:p w14:paraId="5565186F"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3. Currie CE, Elton RA, Todd J, Platt S. Indicators of socioeconomic status for adolescents: the WHO Health Behaviour in School-aged Children Survey. Health Educ Res. 1997;12:385–97.</w:t>
      </w:r>
    </w:p>
    <w:p w14:paraId="22674CE4" w14:textId="77777777" w:rsidR="00EE5946" w:rsidRPr="00EE5946" w:rsidRDefault="00EE5946" w:rsidP="00EE5946">
      <w:pPr>
        <w:pStyle w:val="Literaturverzeichnis"/>
        <w:rPr>
          <w:rFonts w:ascii="Arial" w:hAnsi="Arial" w:cs="Arial"/>
        </w:rPr>
      </w:pPr>
      <w:r w:rsidRPr="00EE5946">
        <w:rPr>
          <w:rFonts w:ascii="Arial" w:hAnsi="Arial" w:cs="Arial"/>
          <w:lang w:val="en-US"/>
        </w:rPr>
        <w:t xml:space="preserve">4. Goodman E, Adler NE, Kawachi I, Frazier AL, Huang B, Colditz GA. Adolescents’ perceptions of social status: development and evaluation of a new indicator. </w:t>
      </w:r>
      <w:r w:rsidRPr="00EE5946">
        <w:rPr>
          <w:rFonts w:ascii="Arial" w:hAnsi="Arial" w:cs="Arial"/>
        </w:rPr>
        <w:t>Pediatrics. 2001;108:E31.</w:t>
      </w:r>
    </w:p>
    <w:p w14:paraId="6FFD9640" w14:textId="77777777" w:rsidR="00EE5946" w:rsidRPr="00EE5946" w:rsidRDefault="00EE5946" w:rsidP="00EE5946">
      <w:pPr>
        <w:pStyle w:val="Literaturverzeichnis"/>
        <w:rPr>
          <w:rFonts w:ascii="Arial" w:hAnsi="Arial" w:cs="Arial"/>
        </w:rPr>
      </w:pPr>
      <w:r w:rsidRPr="00EE5946">
        <w:rPr>
          <w:rFonts w:ascii="Arial" w:hAnsi="Arial" w:cs="Arial"/>
        </w:rPr>
        <w:t>5. Lampert T, Hoebel J, Kuntz B, Müters S, Kroll LE. Messung des sozioökonomischen Status und des subjektiven  sozialen Status in KiGGS Welle 2. 2018;3.</w:t>
      </w:r>
    </w:p>
    <w:p w14:paraId="6E7A03C4" w14:textId="77777777" w:rsidR="00EE5946" w:rsidRPr="00EE5946" w:rsidRDefault="00EE5946" w:rsidP="00EE5946">
      <w:pPr>
        <w:pStyle w:val="Literaturverzeichnis"/>
        <w:rPr>
          <w:rFonts w:ascii="Arial" w:hAnsi="Arial" w:cs="Arial"/>
        </w:rPr>
      </w:pPr>
      <w:r w:rsidRPr="00EE5946">
        <w:rPr>
          <w:rFonts w:ascii="Arial" w:hAnsi="Arial" w:cs="Arial"/>
        </w:rPr>
        <w:t>6. Mang J, Seidl L, Schiepe-Tiska A, Tupac-Yupanqui A, Ziernwald L, Bias A, et al. PISA 2018 Skalenhandbuch. Dokumentation der Erhebungsinstrumente (2. Aufl.). 2023.</w:t>
      </w:r>
    </w:p>
    <w:p w14:paraId="59EF7368" w14:textId="77777777" w:rsidR="00EE5946" w:rsidRPr="00EE5946" w:rsidRDefault="00EE5946" w:rsidP="00EE5946">
      <w:pPr>
        <w:pStyle w:val="Literaturverzeichnis"/>
        <w:rPr>
          <w:rFonts w:ascii="Arial" w:hAnsi="Arial" w:cs="Arial"/>
        </w:rPr>
      </w:pPr>
      <w:r w:rsidRPr="00EE5946">
        <w:rPr>
          <w:rFonts w:ascii="Arial" w:hAnsi="Arial" w:cs="Arial"/>
        </w:rPr>
        <w:t>7. SOEP-Core - 2020: Jugend (11-17 Jahre, M3-M5, mit Verweis auf Variablen), SOEP Survey Papers 1128: Series A - Survey Instruments (Erhebungsinstrumente). Berlin: DIW Berlin/SOEP; 2022.</w:t>
      </w:r>
    </w:p>
    <w:p w14:paraId="522B4AB3" w14:textId="77777777" w:rsidR="00EE5946" w:rsidRPr="00EE5946" w:rsidRDefault="00EE5946" w:rsidP="00EE5946">
      <w:pPr>
        <w:pStyle w:val="Literaturverzeichnis"/>
        <w:rPr>
          <w:rFonts w:ascii="Arial" w:hAnsi="Arial" w:cs="Arial"/>
          <w:lang w:val="en-US"/>
        </w:rPr>
      </w:pPr>
      <w:r w:rsidRPr="00EE5946">
        <w:rPr>
          <w:rFonts w:ascii="Arial" w:hAnsi="Arial" w:cs="Arial"/>
        </w:rPr>
        <w:t xml:space="preserve">8. Robert Koch-Institut. Die allgemeine Gesundheit von Kindern und Jugendlichen in Deutschland – Querschnittergebnisse aus KiGGS Welle 2 und Trends. </w:t>
      </w:r>
      <w:r w:rsidRPr="00EE5946">
        <w:rPr>
          <w:rFonts w:ascii="Arial" w:hAnsi="Arial" w:cs="Arial"/>
          <w:lang w:val="en-US"/>
        </w:rPr>
        <w:t>2018. https://doi.org/10.17886/RKI-GBE-2018-004.</w:t>
      </w:r>
    </w:p>
    <w:p w14:paraId="61DDA0C6"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9. European Drug Abuse Prevention trial (EU-Dap) G. EU-Dap 1: Developing and Testing a New Drug Use Prevention Curriculum – 2003-2005. 2005. https://eudap.eu/eu-dap-1-developing-and-testing-a-new-drug-use-prevention-curriculum-2003-2005/. Accessed 3 Mar 2025.</w:t>
      </w:r>
    </w:p>
    <w:p w14:paraId="0E6DAD6A"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10. Grard A, Schreuders M, Alves J, Kinnunen JM, Richter M, Federico B, et al. Smoking beliefs across genders, a comparative analysis of seven European countries. BMC Public Health. 2019;19:1321.</w:t>
      </w:r>
    </w:p>
    <w:p w14:paraId="20A27B0D"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11. Chang H-Y, Wu W-C, Wu C-C, Cheng JY, Hurng B-S, Yen L-L. The incidence of experimental smoking in school children: an 8-year follow-up of the child and adolescent behaviors in long-term evolution (CABLE) study. BMC Public Health. 2011;11:844.</w:t>
      </w:r>
    </w:p>
    <w:p w14:paraId="14575666" w14:textId="77777777" w:rsidR="00EE5946" w:rsidRPr="00EE5946" w:rsidRDefault="00EE5946" w:rsidP="00EE5946">
      <w:pPr>
        <w:pStyle w:val="Literaturverzeichnis"/>
        <w:rPr>
          <w:rFonts w:ascii="Arial" w:hAnsi="Arial" w:cs="Arial"/>
        </w:rPr>
      </w:pPr>
      <w:r w:rsidRPr="00EE5946">
        <w:rPr>
          <w:rFonts w:ascii="Arial" w:hAnsi="Arial" w:cs="Arial"/>
          <w:lang w:val="en-US"/>
        </w:rPr>
        <w:lastRenderedPageBreak/>
        <w:t xml:space="preserve">12. Brailovskaia J, Margraf J. How to measure self-esteem with one item? validation of the German single-item self-esteem scale (G-SISE). </w:t>
      </w:r>
      <w:r w:rsidRPr="00EE5946">
        <w:rPr>
          <w:rFonts w:ascii="Arial" w:hAnsi="Arial" w:cs="Arial"/>
        </w:rPr>
        <w:t>Curr Psychol. 2020;39:2192–202.</w:t>
      </w:r>
    </w:p>
    <w:p w14:paraId="759A5521" w14:textId="77777777" w:rsidR="00EE5946" w:rsidRPr="00EE5946" w:rsidRDefault="00EE5946" w:rsidP="00EE5946">
      <w:pPr>
        <w:pStyle w:val="Literaturverzeichnis"/>
        <w:rPr>
          <w:rFonts w:ascii="Arial" w:hAnsi="Arial" w:cs="Arial"/>
        </w:rPr>
      </w:pPr>
      <w:r w:rsidRPr="00EE5946">
        <w:rPr>
          <w:rFonts w:ascii="Arial" w:hAnsi="Arial" w:cs="Arial"/>
        </w:rPr>
        <w:t>13. Dreiskaemper D, Tietjens M, Hohnemann S, Naul R, Freund P. PSK-Kinder – Ein Fragebogen zur Erfassung des physischen Selbstkonzepts von Kindern im Grundschulalter. Zeitschrift für Sportpsychologie. 2015;22:in press.</w:t>
      </w:r>
    </w:p>
    <w:p w14:paraId="3CC0B72B" w14:textId="77777777" w:rsidR="00EE5946" w:rsidRPr="00EE5946" w:rsidRDefault="00EE5946" w:rsidP="00EE5946">
      <w:pPr>
        <w:pStyle w:val="Literaturverzeichnis"/>
        <w:rPr>
          <w:rFonts w:ascii="Arial" w:hAnsi="Arial" w:cs="Arial"/>
          <w:lang w:val="en-US"/>
        </w:rPr>
      </w:pPr>
      <w:r w:rsidRPr="00EE5946">
        <w:rPr>
          <w:rFonts w:ascii="Arial" w:hAnsi="Arial" w:cs="Arial"/>
        </w:rPr>
        <w:t xml:space="preserve">14. Kroenke K, Spitzer RL, Williams JBW, Löwe B. An ultra-brief screening scale for anxiety and depression: the PHQ-4. </w:t>
      </w:r>
      <w:r w:rsidRPr="00EE5946">
        <w:rPr>
          <w:rFonts w:ascii="Arial" w:hAnsi="Arial" w:cs="Arial"/>
          <w:lang w:val="en-US"/>
        </w:rPr>
        <w:t>Psychosomatics. 2009;50:613–21.</w:t>
      </w:r>
    </w:p>
    <w:p w14:paraId="483FC0EA"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15. Meade A, Craig B. Identifying Careless Responses in Survey Data. Psychological methods. 2012;17:437–55.</w:t>
      </w:r>
    </w:p>
    <w:p w14:paraId="50D8B81C"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16. Ajzen MF Icek. Predicting and changing behavior: The reasoned action approach. New York: Psychology Press; 2009.</w:t>
      </w:r>
    </w:p>
    <w:p w14:paraId="251BE19D"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17. Montaño DE, Kasprzyk D. Theory of reasoned action, theory of planned behavior, and the integrated behavioral model. In: Health behavior: Theory, research, and practice, 5th ed. Hoboken, NJ, US: Jossey-Bass/Wiley; 2015. p. 95–124.</w:t>
      </w:r>
    </w:p>
    <w:p w14:paraId="39AB1CE7"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18. Choi WS, Gilpin EA, Farkas AJ, Pierce JP. Determining the probability of future smoking among adolescents. Addiction. 2001;96:313–23.</w:t>
      </w:r>
    </w:p>
    <w:p w14:paraId="74808DBA"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19. Pierce JP, Choi WS, Gilpin EA, Farkas AJ, Merritt RK. Validation of susceptibility as a predictor of which adolescents take up smoking in the United States. Health Psychology. 1996;15:355–61.</w:t>
      </w:r>
    </w:p>
    <w:p w14:paraId="02CA012D" w14:textId="77777777" w:rsidR="00EE5946" w:rsidRPr="00EE5946" w:rsidRDefault="00EE5946" w:rsidP="00EE5946">
      <w:pPr>
        <w:pStyle w:val="Literaturverzeichnis"/>
        <w:rPr>
          <w:rFonts w:ascii="Arial" w:hAnsi="Arial" w:cs="Arial"/>
        </w:rPr>
      </w:pPr>
      <w:r w:rsidRPr="00EE5946">
        <w:rPr>
          <w:rFonts w:ascii="Arial" w:hAnsi="Arial" w:cs="Arial"/>
          <w:lang w:val="en-US"/>
        </w:rPr>
        <w:t xml:space="preserve">20. Strong DR, Hartman SJ, Nodora J, Messer K, James L, White M, et al. Predictive Validity of the Expanded Susceptibility to Smoke Index. Nicotine &amp; Tobacco Research. </w:t>
      </w:r>
      <w:r w:rsidRPr="00EE5946">
        <w:rPr>
          <w:rFonts w:ascii="Arial" w:hAnsi="Arial" w:cs="Arial"/>
        </w:rPr>
        <w:t>2015;17:862–9.</w:t>
      </w:r>
    </w:p>
    <w:p w14:paraId="1A9BBE57" w14:textId="77777777" w:rsidR="00EE5946" w:rsidRPr="00EE5946" w:rsidRDefault="00EE5946" w:rsidP="00EE5946">
      <w:pPr>
        <w:pStyle w:val="Literaturverzeichnis"/>
        <w:rPr>
          <w:rFonts w:ascii="Arial" w:hAnsi="Arial" w:cs="Arial"/>
          <w:lang w:val="en-US"/>
        </w:rPr>
      </w:pPr>
      <w:r w:rsidRPr="00EE5946">
        <w:rPr>
          <w:rFonts w:ascii="Arial" w:hAnsi="Arial" w:cs="Arial"/>
        </w:rPr>
        <w:t xml:space="preserve">21. Kuntz B, Lampert T, KiGGS Study Group. Wasserpfeifenkonsum (Shisha-Rauchen) bei Jugendlichen in Deutschland. </w:t>
      </w:r>
      <w:r w:rsidRPr="00EE5946">
        <w:rPr>
          <w:rFonts w:ascii="Arial" w:hAnsi="Arial" w:cs="Arial"/>
          <w:lang w:val="en-US"/>
        </w:rPr>
        <w:t>Bundesgesundheitsbl. 2015;58:467–73.</w:t>
      </w:r>
    </w:p>
    <w:p w14:paraId="63E1E2C7" w14:textId="77777777" w:rsidR="00EE5946" w:rsidRPr="00EE5946" w:rsidRDefault="00EE5946" w:rsidP="00EE5946">
      <w:pPr>
        <w:pStyle w:val="Literaturverzeichnis"/>
        <w:rPr>
          <w:rFonts w:ascii="Arial" w:hAnsi="Arial" w:cs="Arial"/>
        </w:rPr>
      </w:pPr>
      <w:r w:rsidRPr="00EE5946">
        <w:rPr>
          <w:rFonts w:ascii="Arial" w:hAnsi="Arial" w:cs="Arial"/>
          <w:lang w:val="en-US"/>
        </w:rPr>
        <w:t xml:space="preserve">22. Lampert T. Smoking and Passive Smoking Exposure in Young People – Results of the German Health Interview and Examination Survey for Children and Adolescents (KiGGS). </w:t>
      </w:r>
      <w:r w:rsidRPr="00EE5946">
        <w:rPr>
          <w:rFonts w:ascii="Arial" w:hAnsi="Arial" w:cs="Arial"/>
        </w:rPr>
        <w:t>Deutsches Ärzteblatt international. 2008. https://doi.org/10.3238/arztebl.2008.0265.</w:t>
      </w:r>
    </w:p>
    <w:p w14:paraId="6BC5CE99" w14:textId="77777777" w:rsidR="00EE5946" w:rsidRPr="00EE5946" w:rsidRDefault="00EE5946" w:rsidP="00EE5946">
      <w:pPr>
        <w:pStyle w:val="Literaturverzeichnis"/>
        <w:rPr>
          <w:rFonts w:ascii="Arial" w:hAnsi="Arial" w:cs="Arial"/>
        </w:rPr>
      </w:pPr>
      <w:r w:rsidRPr="00EE5946">
        <w:rPr>
          <w:rFonts w:ascii="Arial" w:hAnsi="Arial" w:cs="Arial"/>
        </w:rPr>
        <w:t>23. Bäßler J, Mittag W. Selbstwirksamkeitserwartung im Umgang mit Drogen. In: Schwarzer R, Jerusalem M, editors. Skalen zur Erfassung von Lehrer- und Schülermerkmalen: Dokumentation der psychometrischen Verfahren im Rahmen der wissenschaftlichen Begleitung des Modellversuchs Selbstwirksame Schulen. Berlin: R. Schwarzer; 1999.</w:t>
      </w:r>
    </w:p>
    <w:p w14:paraId="1E93A969" w14:textId="77777777" w:rsidR="00EE5946" w:rsidRPr="00EE5946" w:rsidRDefault="00EE5946" w:rsidP="00EE5946">
      <w:pPr>
        <w:pStyle w:val="Literaturverzeichnis"/>
        <w:rPr>
          <w:rFonts w:ascii="Arial" w:hAnsi="Arial" w:cs="Arial"/>
        </w:rPr>
      </w:pPr>
      <w:r w:rsidRPr="00EE5946">
        <w:rPr>
          <w:rFonts w:ascii="Arial" w:hAnsi="Arial" w:cs="Arial"/>
        </w:rPr>
        <w:t>24. Heß F. Musikpräferenzen - Schüler [Fragebogenskala: Version 1.0]. In: Musikunterricht aus Schülersicht - Fragebogenerhebung (MASS 2011) [Skalenkollektion: Version 1.0]. Musikunterricht aus Schülersicht. 2017. https://doi.org/10.7477/350:197:1.</w:t>
      </w:r>
    </w:p>
    <w:p w14:paraId="21D6F54B" w14:textId="77777777" w:rsidR="00EE5946" w:rsidRPr="00EE5946" w:rsidRDefault="00EE5946" w:rsidP="00EE5946">
      <w:pPr>
        <w:pStyle w:val="Literaturverzeichnis"/>
        <w:rPr>
          <w:rFonts w:ascii="Arial" w:hAnsi="Arial" w:cs="Arial"/>
        </w:rPr>
      </w:pPr>
      <w:r w:rsidRPr="00EE5946">
        <w:rPr>
          <w:rFonts w:ascii="Arial" w:hAnsi="Arial" w:cs="Arial"/>
        </w:rPr>
        <w:lastRenderedPageBreak/>
        <w:t>25. Kunter M, Schümer G, Artelt C, Baumert J, Klieme E, Neubrand M, et al. Selbstkonzept (Mathematik) - Schüler [Fragebogenskala: Version 1.0]. Programme for International Student Assessment (2000). 2012;Fragebogenerhebung Haupttest (PISA 2000) [Skalenkollektion: Version 1.0].</w:t>
      </w:r>
    </w:p>
    <w:p w14:paraId="4E8CF10C" w14:textId="77777777" w:rsidR="00EE5946" w:rsidRPr="00EE5946" w:rsidRDefault="00EE5946" w:rsidP="00EE5946">
      <w:pPr>
        <w:pStyle w:val="Literaturverzeichnis"/>
        <w:rPr>
          <w:rFonts w:ascii="Arial" w:hAnsi="Arial" w:cs="Arial"/>
          <w:lang w:val="en-US"/>
        </w:rPr>
      </w:pPr>
      <w:r w:rsidRPr="00EE5946">
        <w:rPr>
          <w:rFonts w:ascii="Arial" w:hAnsi="Arial" w:cs="Arial"/>
        </w:rPr>
        <w:t xml:space="preserve">26. Sniehotta FF, Schwarzer R, Scholz U, Schüz B. Action planning and coping planning for long-term lifestyle change: theory and assessment. </w:t>
      </w:r>
      <w:r w:rsidRPr="00EE5946">
        <w:rPr>
          <w:rFonts w:ascii="Arial" w:hAnsi="Arial" w:cs="Arial"/>
          <w:lang w:val="en-US"/>
        </w:rPr>
        <w:t>Eur J Soc Psychol. 2005;35:565–76.</w:t>
      </w:r>
    </w:p>
    <w:p w14:paraId="1008390C"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27. Hrubá D, Žaloudíková I. Why to Smoke? Why not to Smoke? Major Reasons for Children’s Decisions on Whether or not to Smoke. Cent Eur J Public Health. 2010;18:202–8.</w:t>
      </w:r>
    </w:p>
    <w:p w14:paraId="2681331D"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28. Vidrine JI, Anderson CB, Pollak KI, Wetter DW. Gender Differences in Adolescent Smoking: Mediator and Moderator Effects of Self-Generated Expected Smoking Outcomes. Am J Health Promot. 2006;20:383–7.</w:t>
      </w:r>
    </w:p>
    <w:p w14:paraId="4592AA63"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29. Murnaghan DA, Blanchard CM, Rodgers WM, LaRosa JN, MacQuarrie CR, MacLellan DL, et al. Predictors of physical activity, healthy eating and being smoke-free in teens: A theory of planned behaviour approach. Psychology &amp; Health. 2010;25:925–41.</w:t>
      </w:r>
    </w:p>
    <w:p w14:paraId="269F836A" w14:textId="77777777" w:rsidR="00EE5946" w:rsidRPr="00EE5946" w:rsidRDefault="00EE5946" w:rsidP="00EE5946">
      <w:pPr>
        <w:pStyle w:val="Literaturverzeichnis"/>
        <w:rPr>
          <w:rFonts w:ascii="Arial" w:hAnsi="Arial" w:cs="Arial"/>
        </w:rPr>
      </w:pPr>
      <w:r w:rsidRPr="00EE5946">
        <w:rPr>
          <w:rFonts w:ascii="Arial" w:hAnsi="Arial" w:cs="Arial"/>
          <w:lang w:val="en-US"/>
        </w:rPr>
        <w:t xml:space="preserve">30. Schreiber M, Jenny GJ. Development and validation of the ‘Lebender emoticon PANAVA’ scale (LE-PANAVA) for digitally measuring positive and negative activation, and valence via emoticons. </w:t>
      </w:r>
      <w:r w:rsidRPr="00EE5946">
        <w:rPr>
          <w:rFonts w:ascii="Arial" w:hAnsi="Arial" w:cs="Arial"/>
        </w:rPr>
        <w:t>Personality and Individual Differences. 2020;160:109923.</w:t>
      </w:r>
    </w:p>
    <w:p w14:paraId="50813F1E" w14:textId="77777777" w:rsidR="00EE5946" w:rsidRPr="00EE5946" w:rsidRDefault="00EE5946" w:rsidP="00EE5946">
      <w:pPr>
        <w:pStyle w:val="Literaturverzeichnis"/>
        <w:rPr>
          <w:rFonts w:ascii="Arial" w:hAnsi="Arial" w:cs="Arial"/>
          <w:lang w:val="en-US"/>
        </w:rPr>
      </w:pPr>
      <w:r w:rsidRPr="00EE5946">
        <w:rPr>
          <w:rFonts w:ascii="Arial" w:hAnsi="Arial" w:cs="Arial"/>
        </w:rPr>
        <w:t xml:space="preserve">31. Englert C, Bertrams A, Dickhäuser O. Entwicklung der Fünf-Item-Kurzskala STAI-SKD zur Messung von Zustandsangst. </w:t>
      </w:r>
      <w:r w:rsidRPr="00EE5946">
        <w:rPr>
          <w:rFonts w:ascii="Arial" w:hAnsi="Arial" w:cs="Arial"/>
          <w:lang w:val="en-US"/>
        </w:rPr>
        <w:t>Zeitschrift für Gesundheitspsychologie. 2011;19:173–80.</w:t>
      </w:r>
    </w:p>
    <w:p w14:paraId="095F31ED" w14:textId="77777777" w:rsidR="00EE5946" w:rsidRPr="00EE5946" w:rsidRDefault="00EE5946" w:rsidP="00EE5946">
      <w:pPr>
        <w:pStyle w:val="Literaturverzeichnis"/>
        <w:rPr>
          <w:rFonts w:ascii="Arial" w:hAnsi="Arial" w:cs="Arial"/>
        </w:rPr>
      </w:pPr>
      <w:r w:rsidRPr="00EE5946">
        <w:rPr>
          <w:rFonts w:ascii="Arial" w:hAnsi="Arial" w:cs="Arial"/>
          <w:lang w:val="en-US"/>
        </w:rPr>
        <w:t xml:space="preserve">32. Weichold K, Tomasik MJ, Silbereisen RK, Spaeth M. The Effectiveness of the Life Skills Program IPSY for the Prevention of Adolescent Tobacco Use: The Mediating Role of Yielding to Peer Pressure. </w:t>
      </w:r>
      <w:r w:rsidRPr="00EE5946">
        <w:rPr>
          <w:rFonts w:ascii="Arial" w:hAnsi="Arial" w:cs="Arial"/>
        </w:rPr>
        <w:t>Journal of Early Adolescence. 2016;36:881–908.</w:t>
      </w:r>
    </w:p>
    <w:p w14:paraId="240B0447" w14:textId="77777777" w:rsidR="00EE5946" w:rsidRPr="00EE5946" w:rsidRDefault="00EE5946" w:rsidP="00EE5946">
      <w:pPr>
        <w:pStyle w:val="Literaturverzeichnis"/>
        <w:rPr>
          <w:rFonts w:ascii="Arial" w:hAnsi="Arial" w:cs="Arial"/>
          <w:lang w:val="en-US"/>
        </w:rPr>
      </w:pPr>
      <w:r w:rsidRPr="00EE5946">
        <w:rPr>
          <w:rFonts w:ascii="Arial" w:hAnsi="Arial" w:cs="Arial"/>
        </w:rPr>
        <w:t xml:space="preserve">33. Lampert T, Kuntz B. Tabak- und Alkoholkonsum bei 11- bis 17-jährigen Jugendlichen. </w:t>
      </w:r>
      <w:r w:rsidRPr="00EE5946">
        <w:rPr>
          <w:rFonts w:ascii="Arial" w:hAnsi="Arial" w:cs="Arial"/>
          <w:lang w:val="en-US"/>
        </w:rPr>
        <w:t>2014. https://doi.org/10.25646/1821.</w:t>
      </w:r>
    </w:p>
    <w:p w14:paraId="55AFCD97"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34. Grogan S, Conner M, Fry G, Gough B, Higgins A. Gender differences in smoking: A longitudinal study of beliefs predicting smoking in 11-15 year olds. Psychol Health. 2009;24:301–16.</w:t>
      </w:r>
    </w:p>
    <w:p w14:paraId="546F03BA" w14:textId="77777777" w:rsidR="00EE5946" w:rsidRPr="00EE5946" w:rsidRDefault="00EE5946" w:rsidP="00EE5946">
      <w:pPr>
        <w:pStyle w:val="Literaturverzeichnis"/>
        <w:rPr>
          <w:rFonts w:ascii="Arial" w:hAnsi="Arial" w:cs="Arial"/>
          <w:lang w:val="en-US"/>
        </w:rPr>
      </w:pPr>
      <w:r w:rsidRPr="00EE5946">
        <w:rPr>
          <w:rFonts w:ascii="Arial" w:hAnsi="Arial" w:cs="Arial"/>
          <w:lang w:val="en-US"/>
        </w:rPr>
        <w:t>35. Conner M, Grogan S, West R, Simms-Ellis R, Scholtens K, Sykes-Muskett B, et al. Effectiveness and cost-effectiveness of repeated implementation intention formation on adolescent smoking initiation: A cluster randomized controlled trial. Journal of Consulting and Clinical Psychology. 2019;87:422–32.</w:t>
      </w:r>
    </w:p>
    <w:p w14:paraId="41EEE9A9" w14:textId="77777777" w:rsidR="00EE5946" w:rsidRPr="00EE5946" w:rsidRDefault="00EE5946" w:rsidP="00EE5946">
      <w:pPr>
        <w:pStyle w:val="Literaturverzeichnis"/>
        <w:rPr>
          <w:rFonts w:ascii="Arial" w:hAnsi="Arial" w:cs="Arial"/>
        </w:rPr>
      </w:pPr>
      <w:r w:rsidRPr="00EE5946">
        <w:rPr>
          <w:rFonts w:ascii="Arial" w:hAnsi="Arial" w:cs="Arial"/>
          <w:lang w:val="en-US"/>
        </w:rPr>
        <w:t xml:space="preserve">36. Cross W, West J, Wyman PA, Schmeelk-Cone K, Xia Y, Tu X, et al. Observational Measures of Implementer Fidelity for a School-based Preventive Intervention: Development, Reliability and Validity. </w:t>
      </w:r>
      <w:r w:rsidRPr="00EE5946">
        <w:rPr>
          <w:rFonts w:ascii="Arial" w:hAnsi="Arial" w:cs="Arial"/>
        </w:rPr>
        <w:t>Prev Sci. 2015;16:122–32.</w:t>
      </w:r>
    </w:p>
    <w:p w14:paraId="423F12DD" w14:textId="16F73399" w:rsidR="00CA4A04" w:rsidRPr="00CA4A04" w:rsidRDefault="00486E8B" w:rsidP="00CA4A04">
      <w:pPr>
        <w:rPr>
          <w:rFonts w:eastAsia="Calibri"/>
          <w:b/>
          <w:lang w:val="en-US" w:eastAsia="en-US"/>
        </w:rPr>
      </w:pPr>
      <w:r>
        <w:rPr>
          <w:b/>
          <w:bCs/>
          <w:color w:val="0078D4"/>
          <w:u w:val="single"/>
          <w:lang w:val="en-US"/>
        </w:rPr>
        <w:lastRenderedPageBreak/>
        <w:fldChar w:fldCharType="end"/>
      </w:r>
      <w:r w:rsidR="00CA4A04" w:rsidRPr="00CA4A04">
        <w:rPr>
          <w:rFonts w:eastAsia="Calibri"/>
          <w:b/>
          <w:lang w:val="en-US" w:eastAsia="en-US"/>
        </w:rPr>
        <w:t>Supplementary Table 6:</w:t>
      </w:r>
    </w:p>
    <w:p w14:paraId="48E46C6A" w14:textId="77777777" w:rsidR="00CA4A04" w:rsidRDefault="00CA4A04" w:rsidP="00CA4A04">
      <w:pPr>
        <w:spacing w:line="480" w:lineRule="auto"/>
        <w:rPr>
          <w:rFonts w:eastAsia="Times New Roman"/>
          <w:i/>
          <w:lang w:val="en-US"/>
        </w:rPr>
      </w:pPr>
    </w:p>
    <w:p w14:paraId="599B76FA" w14:textId="0360E127" w:rsidR="00CA4A04" w:rsidRPr="00FC5CF2" w:rsidRDefault="00CA4A04" w:rsidP="00CA4A04">
      <w:pPr>
        <w:spacing w:line="480" w:lineRule="auto"/>
        <w:rPr>
          <w:rFonts w:eastAsia="Calibri"/>
          <w:lang w:val="en-US"/>
        </w:rPr>
      </w:pPr>
      <w:r w:rsidRPr="002442BD">
        <w:rPr>
          <w:rFonts w:eastAsia="Times New Roman"/>
          <w:i/>
          <w:lang w:val="en-US"/>
        </w:rPr>
        <w:t xml:space="preserve">Date </w:t>
      </w:r>
      <w:r w:rsidR="00261442" w:rsidRPr="002442BD">
        <w:rPr>
          <w:rFonts w:eastAsia="Times New Roman"/>
          <w:i/>
          <w:lang w:val="en-US"/>
        </w:rPr>
        <w:t xml:space="preserve">and </w:t>
      </w:r>
      <w:r w:rsidR="00261442">
        <w:rPr>
          <w:rFonts w:eastAsia="Times New Roman"/>
          <w:i/>
          <w:lang w:val="en-US"/>
        </w:rPr>
        <w:t>v</w:t>
      </w:r>
      <w:r w:rsidR="00261442" w:rsidRPr="002442BD">
        <w:rPr>
          <w:rFonts w:eastAsia="Times New Roman"/>
          <w:i/>
          <w:lang w:val="en-US"/>
        </w:rPr>
        <w:t xml:space="preserve">ersion </w:t>
      </w:r>
      <w:r w:rsidR="00261442">
        <w:rPr>
          <w:rFonts w:eastAsia="Times New Roman"/>
          <w:i/>
          <w:lang w:val="en-US"/>
        </w:rPr>
        <w:t>i</w:t>
      </w:r>
      <w:r w:rsidR="00261442" w:rsidRPr="002442BD">
        <w:rPr>
          <w:rFonts w:eastAsia="Times New Roman"/>
          <w:i/>
          <w:lang w:val="en-US"/>
        </w:rPr>
        <w:t>dentifier:</w:t>
      </w:r>
      <w:r w:rsidR="00261442" w:rsidRPr="002442BD">
        <w:rPr>
          <w:rFonts w:eastAsia="Calibri"/>
          <w:i/>
          <w:lang w:val="en-US"/>
        </w:rPr>
        <w:t xml:space="preserve"> revision chronology</w:t>
      </w:r>
    </w:p>
    <w:tbl>
      <w:tblPr>
        <w:tblStyle w:val="Tabellenraster"/>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761"/>
        <w:gridCol w:w="4763"/>
        <w:gridCol w:w="4763"/>
      </w:tblGrid>
      <w:tr w:rsidR="00CA4A04" w:rsidRPr="00CA4A04" w14:paraId="2E9C3EF2" w14:textId="77777777" w:rsidTr="00CA4A04">
        <w:tc>
          <w:tcPr>
            <w:tcW w:w="1666" w:type="pct"/>
          </w:tcPr>
          <w:p w14:paraId="51BC9C44" w14:textId="77777777" w:rsidR="00CA4A04" w:rsidRPr="00CA4A04" w:rsidRDefault="00CA4A04" w:rsidP="00CA4A04">
            <w:pPr>
              <w:spacing w:line="240" w:lineRule="auto"/>
              <w:rPr>
                <w:rFonts w:eastAsia="Calibri"/>
                <w:lang w:val="en-US" w:eastAsia="en-US"/>
              </w:rPr>
            </w:pPr>
            <w:r w:rsidRPr="00CA4A04">
              <w:rPr>
                <w:rFonts w:eastAsia="Calibri"/>
                <w:lang w:val="en-US" w:eastAsia="en-US"/>
              </w:rPr>
              <w:t>Version</w:t>
            </w:r>
          </w:p>
        </w:tc>
        <w:tc>
          <w:tcPr>
            <w:tcW w:w="1667" w:type="pct"/>
          </w:tcPr>
          <w:p w14:paraId="4BC3CB26" w14:textId="77777777" w:rsidR="00CA4A04" w:rsidRPr="00CA4A04" w:rsidRDefault="00CA4A04" w:rsidP="00CA4A04">
            <w:pPr>
              <w:spacing w:line="240" w:lineRule="auto"/>
              <w:rPr>
                <w:rFonts w:eastAsia="Calibri"/>
                <w:lang w:val="en-US" w:eastAsia="en-US"/>
              </w:rPr>
            </w:pPr>
            <w:r w:rsidRPr="00CA4A04">
              <w:rPr>
                <w:rFonts w:eastAsia="Calibri"/>
                <w:lang w:val="en-US" w:eastAsia="en-US"/>
              </w:rPr>
              <w:t>Version 1</w:t>
            </w:r>
          </w:p>
        </w:tc>
        <w:tc>
          <w:tcPr>
            <w:tcW w:w="1667" w:type="pct"/>
          </w:tcPr>
          <w:p w14:paraId="3155409B" w14:textId="77777777" w:rsidR="00CA4A04" w:rsidRPr="00CA4A04" w:rsidRDefault="00CA4A04" w:rsidP="00CA4A04">
            <w:pPr>
              <w:spacing w:line="240" w:lineRule="auto"/>
              <w:rPr>
                <w:rFonts w:eastAsia="Calibri"/>
                <w:lang w:val="en-US" w:eastAsia="en-US"/>
              </w:rPr>
            </w:pPr>
            <w:r w:rsidRPr="00CA4A04">
              <w:rPr>
                <w:rFonts w:eastAsia="Calibri"/>
                <w:lang w:val="en-US" w:eastAsia="en-US"/>
              </w:rPr>
              <w:t>Comments, Amendments</w:t>
            </w:r>
          </w:p>
        </w:tc>
      </w:tr>
      <w:tr w:rsidR="00CA4A04" w:rsidRPr="00CA4A04" w14:paraId="67C2365E" w14:textId="77777777" w:rsidTr="00CA4A04">
        <w:tc>
          <w:tcPr>
            <w:tcW w:w="1666" w:type="pct"/>
          </w:tcPr>
          <w:p w14:paraId="3B278C14" w14:textId="77777777" w:rsidR="00CA4A04" w:rsidRPr="00CA4A04" w:rsidRDefault="00CA4A04" w:rsidP="00CA4A04">
            <w:pPr>
              <w:spacing w:line="240" w:lineRule="auto"/>
              <w:rPr>
                <w:rFonts w:eastAsia="Calibri"/>
                <w:lang w:val="en-US" w:eastAsia="en-US"/>
              </w:rPr>
            </w:pPr>
            <w:r w:rsidRPr="00CA4A04">
              <w:rPr>
                <w:rFonts w:eastAsia="Calibri"/>
                <w:lang w:val="en-US" w:eastAsia="en-US"/>
              </w:rPr>
              <w:t>2025-Mar-07</w:t>
            </w:r>
          </w:p>
        </w:tc>
        <w:tc>
          <w:tcPr>
            <w:tcW w:w="1667" w:type="pct"/>
          </w:tcPr>
          <w:p w14:paraId="77359DA6" w14:textId="77777777" w:rsidR="00CA4A04" w:rsidRPr="00CA4A04" w:rsidRDefault="00CA4A04" w:rsidP="00CA4A04">
            <w:pPr>
              <w:spacing w:line="240" w:lineRule="auto"/>
              <w:rPr>
                <w:rFonts w:eastAsia="Calibri"/>
                <w:lang w:val="en-US" w:eastAsia="en-US"/>
              </w:rPr>
            </w:pPr>
            <w:r w:rsidRPr="00CA4A04">
              <w:rPr>
                <w:rFonts w:eastAsia="Calibri"/>
                <w:lang w:val="en-US" w:eastAsia="en-US"/>
              </w:rPr>
              <w:t>Original</w:t>
            </w:r>
          </w:p>
        </w:tc>
        <w:tc>
          <w:tcPr>
            <w:tcW w:w="1667" w:type="pct"/>
          </w:tcPr>
          <w:p w14:paraId="5EEDE6F5" w14:textId="77777777" w:rsidR="00CA4A04" w:rsidRPr="00CA4A04" w:rsidRDefault="00CA4A04" w:rsidP="00CA4A04">
            <w:pPr>
              <w:spacing w:line="240" w:lineRule="auto"/>
              <w:rPr>
                <w:rFonts w:eastAsia="Calibri"/>
                <w:lang w:val="en-US" w:eastAsia="en-US"/>
              </w:rPr>
            </w:pPr>
          </w:p>
        </w:tc>
      </w:tr>
    </w:tbl>
    <w:p w14:paraId="01CE1422" w14:textId="203C1979" w:rsidR="00486E8B" w:rsidRPr="004A2083" w:rsidRDefault="00486E8B" w:rsidP="2DBF1D50">
      <w:pPr>
        <w:rPr>
          <w:b/>
          <w:bCs/>
          <w:color w:val="0078D4"/>
          <w:u w:val="single"/>
          <w:lang w:val="en-US"/>
        </w:rPr>
      </w:pPr>
      <w:bookmarkStart w:id="24" w:name="_GoBack"/>
      <w:bookmarkEnd w:id="24"/>
    </w:p>
    <w:sectPr w:rsidR="00486E8B" w:rsidRPr="004A2083" w:rsidSect="00EC0894">
      <w:pgSz w:w="16838" w:h="11906" w:orient="landscape"/>
      <w:pgMar w:top="1417" w:right="1417" w:bottom="1417" w:left="1134"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80A46C1" w16cex:dateUtc="2025-02-25T08:01:14.755Z"/>
  <w16cex:commentExtensible w16cex:durableId="48A29AFF" w16cex:dateUtc="2025-02-25T08:57:03.005Z"/>
  <w16cex:commentExtensible w16cex:durableId="2738EE0E" w16cex:dateUtc="2025-02-25T10:24:43.785Z"/>
  <w16cex:commentExtensible w16cex:durableId="009E6884" w16cex:dateUtc="2025-02-25T10:25:07.082Z"/>
  <w16cex:commentExtensible w16cex:durableId="575A41D6" w16cex:dateUtc="2025-02-25T10:25:21.578Z"/>
  <w16cex:commentExtensible w16cex:durableId="5F26C4A0" w16cex:dateUtc="2025-03-01T15:00:05.173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DFA251" w14:textId="77777777" w:rsidR="004E47B0" w:rsidRDefault="004E47B0" w:rsidP="009214F7">
      <w:pPr>
        <w:spacing w:line="240" w:lineRule="auto"/>
      </w:pPr>
      <w:r>
        <w:separator/>
      </w:r>
    </w:p>
  </w:endnote>
  <w:endnote w:type="continuationSeparator" w:id="0">
    <w:p w14:paraId="00EE861A" w14:textId="77777777" w:rsidR="004E47B0" w:rsidRDefault="004E47B0" w:rsidP="009214F7">
      <w:pPr>
        <w:spacing w:line="240" w:lineRule="auto"/>
      </w:pPr>
      <w:r>
        <w:continuationSeparator/>
      </w:r>
    </w:p>
  </w:endnote>
  <w:endnote w:type="continuationNotice" w:id="1">
    <w:p w14:paraId="32FCF46E" w14:textId="77777777" w:rsidR="004E47B0" w:rsidRDefault="004E47B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Arial"/>
    <w:charset w:val="00"/>
    <w:family w:val="auto"/>
    <w:pitch w:val="default"/>
    <w:sig w:usb0="00000003" w:usb1="00000000" w:usb2="00000000" w:usb3="00000000" w:csb0="00000001" w:csb1="00000000"/>
  </w:font>
  <w:font w:name="TimesNewRomanPS-ItalicMT">
    <w:altName w:val="MS Gothic"/>
    <w:charset w:val="80"/>
    <w:family w:val="auto"/>
    <w:pitch w:val="default"/>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ptos">
    <w:altName w:val="Cambria"/>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72EB0C" w14:textId="77777777" w:rsidR="004E47B0" w:rsidRDefault="004E47B0" w:rsidP="009214F7">
      <w:pPr>
        <w:spacing w:line="240" w:lineRule="auto"/>
      </w:pPr>
      <w:r>
        <w:separator/>
      </w:r>
    </w:p>
  </w:footnote>
  <w:footnote w:type="continuationSeparator" w:id="0">
    <w:p w14:paraId="6131D94E" w14:textId="77777777" w:rsidR="004E47B0" w:rsidRDefault="004E47B0" w:rsidP="009214F7">
      <w:pPr>
        <w:spacing w:line="240" w:lineRule="auto"/>
      </w:pPr>
      <w:r>
        <w:continuationSeparator/>
      </w:r>
    </w:p>
  </w:footnote>
  <w:footnote w:type="continuationNotice" w:id="1">
    <w:p w14:paraId="1BFA5136" w14:textId="77777777" w:rsidR="004E47B0" w:rsidRDefault="004E47B0">
      <w:pPr>
        <w:spacing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6453A"/>
    <w:multiLevelType w:val="hybridMultilevel"/>
    <w:tmpl w:val="5F663D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3353E0"/>
    <w:multiLevelType w:val="hybridMultilevel"/>
    <w:tmpl w:val="069AB5C4"/>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121121"/>
    <w:multiLevelType w:val="hybridMultilevel"/>
    <w:tmpl w:val="956CFB0A"/>
    <w:lvl w:ilvl="0" w:tplc="2FD6A1C4">
      <w:start w:val="23"/>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65E7E60"/>
    <w:multiLevelType w:val="hybridMultilevel"/>
    <w:tmpl w:val="167AC760"/>
    <w:lvl w:ilvl="0" w:tplc="B34AA4CE">
      <w:start w:val="30"/>
      <w:numFmt w:val="bullet"/>
      <w:lvlText w:val=""/>
      <w:lvlJc w:val="left"/>
      <w:pPr>
        <w:ind w:left="720" w:hanging="360"/>
      </w:pPr>
      <w:rPr>
        <w:rFonts w:ascii="Wingdings" w:eastAsiaTheme="minorHAnsi" w:hAnsi="Wingdings" w:cs="TimesNewRomanPSM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22D7976"/>
    <w:multiLevelType w:val="multilevel"/>
    <w:tmpl w:val="D90C1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787513"/>
    <w:multiLevelType w:val="hybridMultilevel"/>
    <w:tmpl w:val="772C372A"/>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6C07393"/>
    <w:multiLevelType w:val="hybridMultilevel"/>
    <w:tmpl w:val="2F62073C"/>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B46105B"/>
    <w:multiLevelType w:val="hybridMultilevel"/>
    <w:tmpl w:val="5922C440"/>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CE816E6"/>
    <w:multiLevelType w:val="hybridMultilevel"/>
    <w:tmpl w:val="6ECCE05E"/>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E44DE6"/>
    <w:multiLevelType w:val="hybridMultilevel"/>
    <w:tmpl w:val="042E9762"/>
    <w:lvl w:ilvl="0" w:tplc="B406CA9A">
      <w:numFmt w:val="bullet"/>
      <w:lvlText w:val="-"/>
      <w:lvlJc w:val="left"/>
      <w:pPr>
        <w:ind w:left="720" w:hanging="360"/>
      </w:pPr>
      <w:rPr>
        <w:rFonts w:ascii="Arial" w:eastAsia="Arial"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FCF6701"/>
    <w:multiLevelType w:val="hybridMultilevel"/>
    <w:tmpl w:val="3B964CBA"/>
    <w:lvl w:ilvl="0" w:tplc="0478BDE2">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2065477"/>
    <w:multiLevelType w:val="hybridMultilevel"/>
    <w:tmpl w:val="345C0DCE"/>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21A46F1"/>
    <w:multiLevelType w:val="hybridMultilevel"/>
    <w:tmpl w:val="5F663D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50B5375"/>
    <w:multiLevelType w:val="hybridMultilevel"/>
    <w:tmpl w:val="ABC2AB8A"/>
    <w:lvl w:ilvl="0" w:tplc="4A8EB22A">
      <w:start w:val="1"/>
      <w:numFmt w:val="bullet"/>
      <w:lvlText w:val=""/>
      <w:lvlJc w:val="left"/>
      <w:pPr>
        <w:ind w:left="720" w:hanging="360"/>
      </w:pPr>
      <w:rPr>
        <w:rFonts w:ascii="Symbol" w:hAnsi="Symbol" w:hint="default"/>
      </w:rPr>
    </w:lvl>
    <w:lvl w:ilvl="1" w:tplc="8CE00A04">
      <w:start w:val="1"/>
      <w:numFmt w:val="bullet"/>
      <w:lvlText w:val="o"/>
      <w:lvlJc w:val="left"/>
      <w:pPr>
        <w:ind w:left="1440" w:hanging="360"/>
      </w:pPr>
      <w:rPr>
        <w:rFonts w:ascii="Courier New" w:hAnsi="Courier New" w:hint="default"/>
      </w:rPr>
    </w:lvl>
    <w:lvl w:ilvl="2" w:tplc="892617D0">
      <w:start w:val="1"/>
      <w:numFmt w:val="bullet"/>
      <w:lvlText w:val=""/>
      <w:lvlJc w:val="left"/>
      <w:pPr>
        <w:ind w:left="2160" w:hanging="360"/>
      </w:pPr>
      <w:rPr>
        <w:rFonts w:ascii="Wingdings" w:hAnsi="Wingdings" w:hint="default"/>
      </w:rPr>
    </w:lvl>
    <w:lvl w:ilvl="3" w:tplc="D5C0BEEE">
      <w:start w:val="1"/>
      <w:numFmt w:val="bullet"/>
      <w:lvlText w:val=""/>
      <w:lvlJc w:val="left"/>
      <w:pPr>
        <w:ind w:left="2880" w:hanging="360"/>
      </w:pPr>
      <w:rPr>
        <w:rFonts w:ascii="Symbol" w:hAnsi="Symbol" w:hint="default"/>
      </w:rPr>
    </w:lvl>
    <w:lvl w:ilvl="4" w:tplc="621C5D76">
      <w:start w:val="1"/>
      <w:numFmt w:val="bullet"/>
      <w:lvlText w:val="o"/>
      <w:lvlJc w:val="left"/>
      <w:pPr>
        <w:ind w:left="3600" w:hanging="360"/>
      </w:pPr>
      <w:rPr>
        <w:rFonts w:ascii="Courier New" w:hAnsi="Courier New" w:hint="default"/>
      </w:rPr>
    </w:lvl>
    <w:lvl w:ilvl="5" w:tplc="E17CE8EE">
      <w:start w:val="1"/>
      <w:numFmt w:val="bullet"/>
      <w:lvlText w:val=""/>
      <w:lvlJc w:val="left"/>
      <w:pPr>
        <w:ind w:left="4320" w:hanging="360"/>
      </w:pPr>
      <w:rPr>
        <w:rFonts w:ascii="Wingdings" w:hAnsi="Wingdings" w:hint="default"/>
      </w:rPr>
    </w:lvl>
    <w:lvl w:ilvl="6" w:tplc="732CC934">
      <w:start w:val="1"/>
      <w:numFmt w:val="bullet"/>
      <w:lvlText w:val=""/>
      <w:lvlJc w:val="left"/>
      <w:pPr>
        <w:ind w:left="5040" w:hanging="360"/>
      </w:pPr>
      <w:rPr>
        <w:rFonts w:ascii="Symbol" w:hAnsi="Symbol" w:hint="default"/>
      </w:rPr>
    </w:lvl>
    <w:lvl w:ilvl="7" w:tplc="874A8534">
      <w:start w:val="1"/>
      <w:numFmt w:val="bullet"/>
      <w:lvlText w:val="o"/>
      <w:lvlJc w:val="left"/>
      <w:pPr>
        <w:ind w:left="5760" w:hanging="360"/>
      </w:pPr>
      <w:rPr>
        <w:rFonts w:ascii="Courier New" w:hAnsi="Courier New" w:hint="default"/>
      </w:rPr>
    </w:lvl>
    <w:lvl w:ilvl="8" w:tplc="9E8E5CDE">
      <w:start w:val="1"/>
      <w:numFmt w:val="bullet"/>
      <w:lvlText w:val=""/>
      <w:lvlJc w:val="left"/>
      <w:pPr>
        <w:ind w:left="6480" w:hanging="360"/>
      </w:pPr>
      <w:rPr>
        <w:rFonts w:ascii="Wingdings" w:hAnsi="Wingdings" w:hint="default"/>
      </w:rPr>
    </w:lvl>
  </w:abstractNum>
  <w:abstractNum w:abstractNumId="14" w15:restartNumberingAfterBreak="0">
    <w:nsid w:val="3522098C"/>
    <w:multiLevelType w:val="hybridMultilevel"/>
    <w:tmpl w:val="CDC0CC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507EE2"/>
    <w:multiLevelType w:val="hybridMultilevel"/>
    <w:tmpl w:val="D0FAC28C"/>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84A00F1"/>
    <w:multiLevelType w:val="hybridMultilevel"/>
    <w:tmpl w:val="A4B440E8"/>
    <w:lvl w:ilvl="0" w:tplc="403A7512">
      <w:start w:val="30"/>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B9F5C55"/>
    <w:multiLevelType w:val="hybridMultilevel"/>
    <w:tmpl w:val="DA72CD50"/>
    <w:lvl w:ilvl="0" w:tplc="B6988C1E">
      <w:start w:val="4"/>
      <w:numFmt w:val="bullet"/>
      <w:lvlText w:val=""/>
      <w:lvlJc w:val="left"/>
      <w:pPr>
        <w:ind w:left="720" w:hanging="360"/>
      </w:pPr>
      <w:rPr>
        <w:rFonts w:ascii="Wingdings" w:eastAsia="TimesNewRomanPS-ItalicMT" w:hAnsi="Wingdings" w:cs="TimesNewRomanPSM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3BA534A"/>
    <w:multiLevelType w:val="hybridMultilevel"/>
    <w:tmpl w:val="2A76521A"/>
    <w:lvl w:ilvl="0" w:tplc="6A606C54">
      <w:numFmt w:val="bullet"/>
      <w:lvlText w:val="•"/>
      <w:lvlJc w:val="left"/>
      <w:pPr>
        <w:ind w:left="720" w:hanging="360"/>
      </w:pPr>
      <w:rPr>
        <w:rFonts w:ascii="Arial" w:eastAsia="Arial" w:hAnsi="Arial" w:cs="Arial" w:hint="default"/>
        <w:u w:val="single"/>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4CC5FC7"/>
    <w:multiLevelType w:val="hybridMultilevel"/>
    <w:tmpl w:val="5F663D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8E049C5"/>
    <w:multiLevelType w:val="hybridMultilevel"/>
    <w:tmpl w:val="8FA8CDAE"/>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ABDE419"/>
    <w:multiLevelType w:val="hybridMultilevel"/>
    <w:tmpl w:val="FFFFFFFF"/>
    <w:lvl w:ilvl="0" w:tplc="7A4C4F18">
      <w:start w:val="1"/>
      <w:numFmt w:val="bullet"/>
      <w:lvlText w:val=""/>
      <w:lvlJc w:val="left"/>
      <w:pPr>
        <w:ind w:left="720" w:hanging="360"/>
      </w:pPr>
      <w:rPr>
        <w:rFonts w:ascii="Symbol" w:hAnsi="Symbol" w:hint="default"/>
      </w:rPr>
    </w:lvl>
    <w:lvl w:ilvl="1" w:tplc="CFAE00A4">
      <w:start w:val="1"/>
      <w:numFmt w:val="bullet"/>
      <w:lvlText w:val="o"/>
      <w:lvlJc w:val="left"/>
      <w:pPr>
        <w:ind w:left="1440" w:hanging="360"/>
      </w:pPr>
      <w:rPr>
        <w:rFonts w:ascii="Courier New" w:hAnsi="Courier New" w:hint="default"/>
      </w:rPr>
    </w:lvl>
    <w:lvl w:ilvl="2" w:tplc="DC38E92E">
      <w:start w:val="1"/>
      <w:numFmt w:val="bullet"/>
      <w:lvlText w:val=""/>
      <w:lvlJc w:val="left"/>
      <w:pPr>
        <w:ind w:left="2160" w:hanging="360"/>
      </w:pPr>
      <w:rPr>
        <w:rFonts w:ascii="Wingdings" w:hAnsi="Wingdings" w:hint="default"/>
      </w:rPr>
    </w:lvl>
    <w:lvl w:ilvl="3" w:tplc="1E2A7440">
      <w:start w:val="1"/>
      <w:numFmt w:val="bullet"/>
      <w:lvlText w:val=""/>
      <w:lvlJc w:val="left"/>
      <w:pPr>
        <w:ind w:left="2880" w:hanging="360"/>
      </w:pPr>
      <w:rPr>
        <w:rFonts w:ascii="Symbol" w:hAnsi="Symbol" w:hint="default"/>
      </w:rPr>
    </w:lvl>
    <w:lvl w:ilvl="4" w:tplc="292E1048">
      <w:start w:val="1"/>
      <w:numFmt w:val="bullet"/>
      <w:lvlText w:val="o"/>
      <w:lvlJc w:val="left"/>
      <w:pPr>
        <w:ind w:left="3600" w:hanging="360"/>
      </w:pPr>
      <w:rPr>
        <w:rFonts w:ascii="Courier New" w:hAnsi="Courier New" w:hint="default"/>
      </w:rPr>
    </w:lvl>
    <w:lvl w:ilvl="5" w:tplc="027EFEB8">
      <w:start w:val="1"/>
      <w:numFmt w:val="bullet"/>
      <w:lvlText w:val=""/>
      <w:lvlJc w:val="left"/>
      <w:pPr>
        <w:ind w:left="4320" w:hanging="360"/>
      </w:pPr>
      <w:rPr>
        <w:rFonts w:ascii="Wingdings" w:hAnsi="Wingdings" w:hint="default"/>
      </w:rPr>
    </w:lvl>
    <w:lvl w:ilvl="6" w:tplc="88163106">
      <w:start w:val="1"/>
      <w:numFmt w:val="bullet"/>
      <w:lvlText w:val=""/>
      <w:lvlJc w:val="left"/>
      <w:pPr>
        <w:ind w:left="5040" w:hanging="360"/>
      </w:pPr>
      <w:rPr>
        <w:rFonts w:ascii="Symbol" w:hAnsi="Symbol" w:hint="default"/>
      </w:rPr>
    </w:lvl>
    <w:lvl w:ilvl="7" w:tplc="1B726150">
      <w:start w:val="1"/>
      <w:numFmt w:val="bullet"/>
      <w:lvlText w:val="o"/>
      <w:lvlJc w:val="left"/>
      <w:pPr>
        <w:ind w:left="5760" w:hanging="360"/>
      </w:pPr>
      <w:rPr>
        <w:rFonts w:ascii="Courier New" w:hAnsi="Courier New" w:hint="default"/>
      </w:rPr>
    </w:lvl>
    <w:lvl w:ilvl="8" w:tplc="ABF2D644">
      <w:start w:val="1"/>
      <w:numFmt w:val="bullet"/>
      <w:lvlText w:val=""/>
      <w:lvlJc w:val="left"/>
      <w:pPr>
        <w:ind w:left="6480" w:hanging="360"/>
      </w:pPr>
      <w:rPr>
        <w:rFonts w:ascii="Wingdings" w:hAnsi="Wingdings" w:hint="default"/>
      </w:rPr>
    </w:lvl>
  </w:abstractNum>
  <w:abstractNum w:abstractNumId="22" w15:restartNumberingAfterBreak="0">
    <w:nsid w:val="5E0236B1"/>
    <w:multiLevelType w:val="hybridMultilevel"/>
    <w:tmpl w:val="0918431A"/>
    <w:lvl w:ilvl="0" w:tplc="1160E3AE">
      <w:start w:val="4"/>
      <w:numFmt w:val="bullet"/>
      <w:lvlText w:val="-"/>
      <w:lvlJc w:val="left"/>
      <w:pPr>
        <w:ind w:left="720" w:hanging="360"/>
      </w:pPr>
      <w:rPr>
        <w:rFonts w:ascii="Arial" w:eastAsia="Arial"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1B935FC"/>
    <w:multiLevelType w:val="hybridMultilevel"/>
    <w:tmpl w:val="E21007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4961B28"/>
    <w:multiLevelType w:val="hybridMultilevel"/>
    <w:tmpl w:val="3A90105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6AD5826"/>
    <w:multiLevelType w:val="hybridMultilevel"/>
    <w:tmpl w:val="3DF8B984"/>
    <w:lvl w:ilvl="0" w:tplc="5AACD03C">
      <w:numFmt w:val="bullet"/>
      <w:lvlText w:val="•"/>
      <w:lvlJc w:val="left"/>
      <w:pPr>
        <w:ind w:left="720" w:hanging="360"/>
      </w:pPr>
      <w:rPr>
        <w:rFonts w:ascii="Arial" w:eastAsia="Arial" w:hAnsi="Arial" w:cs="Arial" w:hint="default"/>
        <w:u w:val="single"/>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91D51D8"/>
    <w:multiLevelType w:val="hybridMultilevel"/>
    <w:tmpl w:val="BAC0F60C"/>
    <w:lvl w:ilvl="0" w:tplc="69484822">
      <w:start w:val="30"/>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581843"/>
    <w:multiLevelType w:val="multilevel"/>
    <w:tmpl w:val="14E4F2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CD353D"/>
    <w:multiLevelType w:val="hybridMultilevel"/>
    <w:tmpl w:val="A93AA64A"/>
    <w:lvl w:ilvl="0" w:tplc="7B8053D0">
      <w:numFmt w:val="bullet"/>
      <w:lvlText w:val=""/>
      <w:lvlJc w:val="left"/>
      <w:pPr>
        <w:ind w:left="720" w:hanging="360"/>
      </w:pPr>
      <w:rPr>
        <w:rFonts w:ascii="Symbol" w:eastAsia="Arial"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53650B"/>
    <w:multiLevelType w:val="hybridMultilevel"/>
    <w:tmpl w:val="350EDC90"/>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8745B3E"/>
    <w:multiLevelType w:val="hybridMultilevel"/>
    <w:tmpl w:val="5F640648"/>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C7E3BFD"/>
    <w:multiLevelType w:val="hybridMultilevel"/>
    <w:tmpl w:val="22AC830C"/>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F4F52A2"/>
    <w:multiLevelType w:val="hybridMultilevel"/>
    <w:tmpl w:val="B532BBD2"/>
    <w:lvl w:ilvl="0" w:tplc="1160E3AE">
      <w:start w:val="4"/>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21"/>
  </w:num>
  <w:num w:numId="3">
    <w:abstractNumId w:val="22"/>
  </w:num>
  <w:num w:numId="4">
    <w:abstractNumId w:val="3"/>
  </w:num>
  <w:num w:numId="5">
    <w:abstractNumId w:val="26"/>
  </w:num>
  <w:num w:numId="6">
    <w:abstractNumId w:val="16"/>
  </w:num>
  <w:num w:numId="7">
    <w:abstractNumId w:val="24"/>
  </w:num>
  <w:num w:numId="8">
    <w:abstractNumId w:val="27"/>
  </w:num>
  <w:num w:numId="9">
    <w:abstractNumId w:val="17"/>
  </w:num>
  <w:num w:numId="10">
    <w:abstractNumId w:val="14"/>
  </w:num>
  <w:num w:numId="11">
    <w:abstractNumId w:val="28"/>
  </w:num>
  <w:num w:numId="12">
    <w:abstractNumId w:val="10"/>
  </w:num>
  <w:num w:numId="13">
    <w:abstractNumId w:val="2"/>
  </w:num>
  <w:num w:numId="14">
    <w:abstractNumId w:val="12"/>
  </w:num>
  <w:num w:numId="15">
    <w:abstractNumId w:val="0"/>
  </w:num>
  <w:num w:numId="16">
    <w:abstractNumId w:val="19"/>
  </w:num>
  <w:num w:numId="17">
    <w:abstractNumId w:val="9"/>
  </w:num>
  <w:num w:numId="18">
    <w:abstractNumId w:val="4"/>
  </w:num>
  <w:num w:numId="19">
    <w:abstractNumId w:val="23"/>
  </w:num>
  <w:num w:numId="20">
    <w:abstractNumId w:val="30"/>
  </w:num>
  <w:num w:numId="21">
    <w:abstractNumId w:val="6"/>
  </w:num>
  <w:num w:numId="22">
    <w:abstractNumId w:val="29"/>
  </w:num>
  <w:num w:numId="23">
    <w:abstractNumId w:val="15"/>
  </w:num>
  <w:num w:numId="24">
    <w:abstractNumId w:val="5"/>
  </w:num>
  <w:num w:numId="25">
    <w:abstractNumId w:val="31"/>
  </w:num>
  <w:num w:numId="26">
    <w:abstractNumId w:val="11"/>
  </w:num>
  <w:num w:numId="27">
    <w:abstractNumId w:val="7"/>
  </w:num>
  <w:num w:numId="28">
    <w:abstractNumId w:val="25"/>
  </w:num>
  <w:num w:numId="29">
    <w:abstractNumId w:val="32"/>
  </w:num>
  <w:num w:numId="30">
    <w:abstractNumId w:val="18"/>
  </w:num>
  <w:num w:numId="31">
    <w:abstractNumId w:val="8"/>
  </w:num>
  <w:num w:numId="32">
    <w:abstractNumId w:val="1"/>
  </w:num>
  <w:num w:numId="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activeWritingStyle w:appName="MSWord" w:lang="de-DE"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7967"/>
    <w:rsid w:val="000064EC"/>
    <w:rsid w:val="00006E87"/>
    <w:rsid w:val="000108CE"/>
    <w:rsid w:val="00010EA7"/>
    <w:rsid w:val="00011AED"/>
    <w:rsid w:val="00011FF7"/>
    <w:rsid w:val="00012C5F"/>
    <w:rsid w:val="000130CE"/>
    <w:rsid w:val="0001701F"/>
    <w:rsid w:val="00017063"/>
    <w:rsid w:val="000232EC"/>
    <w:rsid w:val="00033A21"/>
    <w:rsid w:val="00035185"/>
    <w:rsid w:val="00035D2B"/>
    <w:rsid w:val="00040568"/>
    <w:rsid w:val="00042F70"/>
    <w:rsid w:val="00044A31"/>
    <w:rsid w:val="0004534B"/>
    <w:rsid w:val="0004584D"/>
    <w:rsid w:val="000511F0"/>
    <w:rsid w:val="00052AA1"/>
    <w:rsid w:val="0005428B"/>
    <w:rsid w:val="00056FCA"/>
    <w:rsid w:val="00062B4C"/>
    <w:rsid w:val="00065624"/>
    <w:rsid w:val="000709D6"/>
    <w:rsid w:val="00074255"/>
    <w:rsid w:val="00074D11"/>
    <w:rsid w:val="000753D5"/>
    <w:rsid w:val="00075728"/>
    <w:rsid w:val="000758F1"/>
    <w:rsid w:val="00080690"/>
    <w:rsid w:val="00081DC6"/>
    <w:rsid w:val="00081F22"/>
    <w:rsid w:val="00087BA1"/>
    <w:rsid w:val="0009624E"/>
    <w:rsid w:val="000978EC"/>
    <w:rsid w:val="000A07DB"/>
    <w:rsid w:val="000A0A85"/>
    <w:rsid w:val="000B0BD4"/>
    <w:rsid w:val="000B1E04"/>
    <w:rsid w:val="000B6400"/>
    <w:rsid w:val="000C44A8"/>
    <w:rsid w:val="000C52C2"/>
    <w:rsid w:val="000C531B"/>
    <w:rsid w:val="000C7F34"/>
    <w:rsid w:val="000D01EF"/>
    <w:rsid w:val="000D49E9"/>
    <w:rsid w:val="000E02AF"/>
    <w:rsid w:val="000E08B5"/>
    <w:rsid w:val="000E0D37"/>
    <w:rsid w:val="000E42ED"/>
    <w:rsid w:val="000E4F92"/>
    <w:rsid w:val="000E5710"/>
    <w:rsid w:val="000E67F4"/>
    <w:rsid w:val="000E7488"/>
    <w:rsid w:val="000F2FD5"/>
    <w:rsid w:val="000F5ACF"/>
    <w:rsid w:val="001007D2"/>
    <w:rsid w:val="00106C84"/>
    <w:rsid w:val="00111FD6"/>
    <w:rsid w:val="00120447"/>
    <w:rsid w:val="00121C27"/>
    <w:rsid w:val="00122C0F"/>
    <w:rsid w:val="00123927"/>
    <w:rsid w:val="00125A3D"/>
    <w:rsid w:val="00130A32"/>
    <w:rsid w:val="0013162D"/>
    <w:rsid w:val="00133296"/>
    <w:rsid w:val="00135911"/>
    <w:rsid w:val="00136695"/>
    <w:rsid w:val="00141607"/>
    <w:rsid w:val="001529B7"/>
    <w:rsid w:val="00157253"/>
    <w:rsid w:val="00162F15"/>
    <w:rsid w:val="001646B5"/>
    <w:rsid w:val="00164AE3"/>
    <w:rsid w:val="00164B3C"/>
    <w:rsid w:val="00165A29"/>
    <w:rsid w:val="00166CE3"/>
    <w:rsid w:val="00171937"/>
    <w:rsid w:val="00171B97"/>
    <w:rsid w:val="00171C99"/>
    <w:rsid w:val="0018098C"/>
    <w:rsid w:val="00180A50"/>
    <w:rsid w:val="0018153E"/>
    <w:rsid w:val="00184AC5"/>
    <w:rsid w:val="00184B61"/>
    <w:rsid w:val="00186129"/>
    <w:rsid w:val="001910BD"/>
    <w:rsid w:val="00193007"/>
    <w:rsid w:val="00193061"/>
    <w:rsid w:val="00194130"/>
    <w:rsid w:val="001A1E32"/>
    <w:rsid w:val="001A287F"/>
    <w:rsid w:val="001A35EF"/>
    <w:rsid w:val="001B1003"/>
    <w:rsid w:val="001B1345"/>
    <w:rsid w:val="001B251A"/>
    <w:rsid w:val="001B3A9D"/>
    <w:rsid w:val="001B5A29"/>
    <w:rsid w:val="001B643E"/>
    <w:rsid w:val="001B77AA"/>
    <w:rsid w:val="001C1E0B"/>
    <w:rsid w:val="001C63E3"/>
    <w:rsid w:val="001C7592"/>
    <w:rsid w:val="001C75F9"/>
    <w:rsid w:val="001D0B4D"/>
    <w:rsid w:val="001D366B"/>
    <w:rsid w:val="001D6547"/>
    <w:rsid w:val="001D687C"/>
    <w:rsid w:val="001D7DCF"/>
    <w:rsid w:val="001D7DEF"/>
    <w:rsid w:val="001E3695"/>
    <w:rsid w:val="001E3F59"/>
    <w:rsid w:val="001E4A8A"/>
    <w:rsid w:val="001E67FC"/>
    <w:rsid w:val="001E6968"/>
    <w:rsid w:val="001F1F1A"/>
    <w:rsid w:val="001F2727"/>
    <w:rsid w:val="001F307A"/>
    <w:rsid w:val="001F5EDB"/>
    <w:rsid w:val="002008CF"/>
    <w:rsid w:val="00200EC9"/>
    <w:rsid w:val="002017B9"/>
    <w:rsid w:val="00203553"/>
    <w:rsid w:val="00203CEB"/>
    <w:rsid w:val="00206BAC"/>
    <w:rsid w:val="00207CBD"/>
    <w:rsid w:val="0021497C"/>
    <w:rsid w:val="0021641C"/>
    <w:rsid w:val="0021692D"/>
    <w:rsid w:val="00217DCC"/>
    <w:rsid w:val="00225373"/>
    <w:rsid w:val="002262B9"/>
    <w:rsid w:val="00227990"/>
    <w:rsid w:val="002304A2"/>
    <w:rsid w:val="00231DBE"/>
    <w:rsid w:val="00232930"/>
    <w:rsid w:val="00232EAD"/>
    <w:rsid w:val="00234AC1"/>
    <w:rsid w:val="00236CA0"/>
    <w:rsid w:val="0024098D"/>
    <w:rsid w:val="00240F7D"/>
    <w:rsid w:val="002450EB"/>
    <w:rsid w:val="00247927"/>
    <w:rsid w:val="00247CD6"/>
    <w:rsid w:val="002507CF"/>
    <w:rsid w:val="00250CFF"/>
    <w:rsid w:val="002521B8"/>
    <w:rsid w:val="00253C72"/>
    <w:rsid w:val="00257BF3"/>
    <w:rsid w:val="00261442"/>
    <w:rsid w:val="00262B1C"/>
    <w:rsid w:val="00265256"/>
    <w:rsid w:val="00274E1B"/>
    <w:rsid w:val="00276630"/>
    <w:rsid w:val="00280AB0"/>
    <w:rsid w:val="0028697E"/>
    <w:rsid w:val="00287C03"/>
    <w:rsid w:val="0029559E"/>
    <w:rsid w:val="00296C41"/>
    <w:rsid w:val="002A11D8"/>
    <w:rsid w:val="002A144B"/>
    <w:rsid w:val="002A1733"/>
    <w:rsid w:val="002A37FE"/>
    <w:rsid w:val="002A740B"/>
    <w:rsid w:val="002B1523"/>
    <w:rsid w:val="002B3837"/>
    <w:rsid w:val="002B3DCC"/>
    <w:rsid w:val="002B5C46"/>
    <w:rsid w:val="002B5C63"/>
    <w:rsid w:val="002B65EE"/>
    <w:rsid w:val="002B6A10"/>
    <w:rsid w:val="002B7C17"/>
    <w:rsid w:val="002C0E4F"/>
    <w:rsid w:val="002C31C4"/>
    <w:rsid w:val="002C579F"/>
    <w:rsid w:val="002C610E"/>
    <w:rsid w:val="002C6C54"/>
    <w:rsid w:val="002D130E"/>
    <w:rsid w:val="002D2DEF"/>
    <w:rsid w:val="002D4C3D"/>
    <w:rsid w:val="002D4FA1"/>
    <w:rsid w:val="002D5B65"/>
    <w:rsid w:val="002E214C"/>
    <w:rsid w:val="002E54D9"/>
    <w:rsid w:val="002E585E"/>
    <w:rsid w:val="002E7967"/>
    <w:rsid w:val="002F05BD"/>
    <w:rsid w:val="002F5B19"/>
    <w:rsid w:val="002F7858"/>
    <w:rsid w:val="00300018"/>
    <w:rsid w:val="003001E3"/>
    <w:rsid w:val="003026A6"/>
    <w:rsid w:val="00304921"/>
    <w:rsid w:val="00306E06"/>
    <w:rsid w:val="003117F4"/>
    <w:rsid w:val="00311B9A"/>
    <w:rsid w:val="003132AD"/>
    <w:rsid w:val="00313E2B"/>
    <w:rsid w:val="00314A80"/>
    <w:rsid w:val="00320B04"/>
    <w:rsid w:val="00321566"/>
    <w:rsid w:val="00322C92"/>
    <w:rsid w:val="00323DAA"/>
    <w:rsid w:val="003320EF"/>
    <w:rsid w:val="00333487"/>
    <w:rsid w:val="00333E46"/>
    <w:rsid w:val="00337650"/>
    <w:rsid w:val="00340503"/>
    <w:rsid w:val="00341064"/>
    <w:rsid w:val="0034272F"/>
    <w:rsid w:val="00343687"/>
    <w:rsid w:val="00344A8B"/>
    <w:rsid w:val="00344E85"/>
    <w:rsid w:val="00347C57"/>
    <w:rsid w:val="0035025A"/>
    <w:rsid w:val="00350F35"/>
    <w:rsid w:val="003531CF"/>
    <w:rsid w:val="0035515C"/>
    <w:rsid w:val="003569E0"/>
    <w:rsid w:val="00357377"/>
    <w:rsid w:val="003654F1"/>
    <w:rsid w:val="003709E8"/>
    <w:rsid w:val="003735CB"/>
    <w:rsid w:val="0037D7CC"/>
    <w:rsid w:val="00380501"/>
    <w:rsid w:val="0038081B"/>
    <w:rsid w:val="00381566"/>
    <w:rsid w:val="00381AB3"/>
    <w:rsid w:val="00382396"/>
    <w:rsid w:val="0038290D"/>
    <w:rsid w:val="00386061"/>
    <w:rsid w:val="00386716"/>
    <w:rsid w:val="00390027"/>
    <w:rsid w:val="00393BB2"/>
    <w:rsid w:val="00393C69"/>
    <w:rsid w:val="00393E1B"/>
    <w:rsid w:val="0039543E"/>
    <w:rsid w:val="003B00C9"/>
    <w:rsid w:val="003B07A5"/>
    <w:rsid w:val="003B27AE"/>
    <w:rsid w:val="003B2C4A"/>
    <w:rsid w:val="003B2FF1"/>
    <w:rsid w:val="003B4B54"/>
    <w:rsid w:val="003B4F63"/>
    <w:rsid w:val="003B52F4"/>
    <w:rsid w:val="003B7A9A"/>
    <w:rsid w:val="003C0BE7"/>
    <w:rsid w:val="003C1461"/>
    <w:rsid w:val="003C1883"/>
    <w:rsid w:val="003C43D2"/>
    <w:rsid w:val="003C52ED"/>
    <w:rsid w:val="003D05E5"/>
    <w:rsid w:val="003D282B"/>
    <w:rsid w:val="003D30B2"/>
    <w:rsid w:val="003D7AE3"/>
    <w:rsid w:val="003E04C0"/>
    <w:rsid w:val="003E20F8"/>
    <w:rsid w:val="003E43E4"/>
    <w:rsid w:val="003E69BF"/>
    <w:rsid w:val="003E7AC7"/>
    <w:rsid w:val="003F2EB5"/>
    <w:rsid w:val="0040319B"/>
    <w:rsid w:val="00406ED5"/>
    <w:rsid w:val="004120A8"/>
    <w:rsid w:val="00413AA6"/>
    <w:rsid w:val="00420E2E"/>
    <w:rsid w:val="0042426A"/>
    <w:rsid w:val="004242E4"/>
    <w:rsid w:val="00427325"/>
    <w:rsid w:val="004346F4"/>
    <w:rsid w:val="00436369"/>
    <w:rsid w:val="00436449"/>
    <w:rsid w:val="00436A0E"/>
    <w:rsid w:val="00436BE4"/>
    <w:rsid w:val="00436C95"/>
    <w:rsid w:val="00440E39"/>
    <w:rsid w:val="00442D69"/>
    <w:rsid w:val="004455D3"/>
    <w:rsid w:val="004551B2"/>
    <w:rsid w:val="004559EF"/>
    <w:rsid w:val="004607E3"/>
    <w:rsid w:val="00463356"/>
    <w:rsid w:val="004704CB"/>
    <w:rsid w:val="004743AF"/>
    <w:rsid w:val="00474BBC"/>
    <w:rsid w:val="00477A80"/>
    <w:rsid w:val="00477CC7"/>
    <w:rsid w:val="00478D1B"/>
    <w:rsid w:val="004807B4"/>
    <w:rsid w:val="004809FE"/>
    <w:rsid w:val="0048360A"/>
    <w:rsid w:val="0048664B"/>
    <w:rsid w:val="00486E8B"/>
    <w:rsid w:val="0049560C"/>
    <w:rsid w:val="00497EB1"/>
    <w:rsid w:val="004A09D8"/>
    <w:rsid w:val="004A1FA0"/>
    <w:rsid w:val="004A2083"/>
    <w:rsid w:val="004A3CFD"/>
    <w:rsid w:val="004B0149"/>
    <w:rsid w:val="004B2607"/>
    <w:rsid w:val="004B3F22"/>
    <w:rsid w:val="004B6EB2"/>
    <w:rsid w:val="004B78EF"/>
    <w:rsid w:val="004B7DEE"/>
    <w:rsid w:val="004C05D3"/>
    <w:rsid w:val="004C488C"/>
    <w:rsid w:val="004C5723"/>
    <w:rsid w:val="004C593E"/>
    <w:rsid w:val="004C78B9"/>
    <w:rsid w:val="004D0DAB"/>
    <w:rsid w:val="004D1089"/>
    <w:rsid w:val="004D1E90"/>
    <w:rsid w:val="004D23ED"/>
    <w:rsid w:val="004D297D"/>
    <w:rsid w:val="004D3DD4"/>
    <w:rsid w:val="004D4FF7"/>
    <w:rsid w:val="004D7221"/>
    <w:rsid w:val="004E081D"/>
    <w:rsid w:val="004E47B0"/>
    <w:rsid w:val="004E63D3"/>
    <w:rsid w:val="004F1C21"/>
    <w:rsid w:val="004F68CE"/>
    <w:rsid w:val="004F7A67"/>
    <w:rsid w:val="00501477"/>
    <w:rsid w:val="00502FC1"/>
    <w:rsid w:val="005038C1"/>
    <w:rsid w:val="00505258"/>
    <w:rsid w:val="005116DA"/>
    <w:rsid w:val="00511901"/>
    <w:rsid w:val="00516A7A"/>
    <w:rsid w:val="0051719F"/>
    <w:rsid w:val="00517388"/>
    <w:rsid w:val="005212A2"/>
    <w:rsid w:val="00526356"/>
    <w:rsid w:val="00532F94"/>
    <w:rsid w:val="005405EB"/>
    <w:rsid w:val="0054064A"/>
    <w:rsid w:val="00542821"/>
    <w:rsid w:val="00543B84"/>
    <w:rsid w:val="00552245"/>
    <w:rsid w:val="005542AA"/>
    <w:rsid w:val="00557DB8"/>
    <w:rsid w:val="00560178"/>
    <w:rsid w:val="00565CB0"/>
    <w:rsid w:val="00574A2F"/>
    <w:rsid w:val="0057680B"/>
    <w:rsid w:val="00581986"/>
    <w:rsid w:val="00582D73"/>
    <w:rsid w:val="005850EB"/>
    <w:rsid w:val="005866D0"/>
    <w:rsid w:val="005923D1"/>
    <w:rsid w:val="00592B3D"/>
    <w:rsid w:val="00594FD2"/>
    <w:rsid w:val="00596901"/>
    <w:rsid w:val="00596EEE"/>
    <w:rsid w:val="00597E9B"/>
    <w:rsid w:val="005A02FA"/>
    <w:rsid w:val="005A5BAF"/>
    <w:rsid w:val="005B0EE6"/>
    <w:rsid w:val="005B3B02"/>
    <w:rsid w:val="005B3C7E"/>
    <w:rsid w:val="005B54AF"/>
    <w:rsid w:val="005B696C"/>
    <w:rsid w:val="005B6BFF"/>
    <w:rsid w:val="005C0070"/>
    <w:rsid w:val="005C0316"/>
    <w:rsid w:val="005C043D"/>
    <w:rsid w:val="005C66B4"/>
    <w:rsid w:val="005D6A1E"/>
    <w:rsid w:val="005E0143"/>
    <w:rsid w:val="005E0949"/>
    <w:rsid w:val="005E4E2D"/>
    <w:rsid w:val="005E584A"/>
    <w:rsid w:val="005E63C9"/>
    <w:rsid w:val="005E63D1"/>
    <w:rsid w:val="005ED25A"/>
    <w:rsid w:val="005F30F6"/>
    <w:rsid w:val="005F6338"/>
    <w:rsid w:val="005F633D"/>
    <w:rsid w:val="005F7A56"/>
    <w:rsid w:val="00604038"/>
    <w:rsid w:val="00606D11"/>
    <w:rsid w:val="006103ED"/>
    <w:rsid w:val="006123C0"/>
    <w:rsid w:val="006131C2"/>
    <w:rsid w:val="00616829"/>
    <w:rsid w:val="00622195"/>
    <w:rsid w:val="00622FD8"/>
    <w:rsid w:val="00623802"/>
    <w:rsid w:val="006252E7"/>
    <w:rsid w:val="00630770"/>
    <w:rsid w:val="00631119"/>
    <w:rsid w:val="0063190C"/>
    <w:rsid w:val="00632295"/>
    <w:rsid w:val="00632B3B"/>
    <w:rsid w:val="00632C9C"/>
    <w:rsid w:val="00633A6C"/>
    <w:rsid w:val="00639BEF"/>
    <w:rsid w:val="00651271"/>
    <w:rsid w:val="00651778"/>
    <w:rsid w:val="00652196"/>
    <w:rsid w:val="00662742"/>
    <w:rsid w:val="006628B7"/>
    <w:rsid w:val="00662C8C"/>
    <w:rsid w:val="006631C8"/>
    <w:rsid w:val="00667822"/>
    <w:rsid w:val="006678C6"/>
    <w:rsid w:val="0067060D"/>
    <w:rsid w:val="006744D2"/>
    <w:rsid w:val="00675BF8"/>
    <w:rsid w:val="00682A35"/>
    <w:rsid w:val="00682DFD"/>
    <w:rsid w:val="00683E5C"/>
    <w:rsid w:val="00684F15"/>
    <w:rsid w:val="00686123"/>
    <w:rsid w:val="00687AE2"/>
    <w:rsid w:val="00690C62"/>
    <w:rsid w:val="00695197"/>
    <w:rsid w:val="00696088"/>
    <w:rsid w:val="006B0DB0"/>
    <w:rsid w:val="006B13F3"/>
    <w:rsid w:val="006B1913"/>
    <w:rsid w:val="006B2DC9"/>
    <w:rsid w:val="006B3E99"/>
    <w:rsid w:val="006C27E7"/>
    <w:rsid w:val="006C3E48"/>
    <w:rsid w:val="006C4655"/>
    <w:rsid w:val="006C5E3F"/>
    <w:rsid w:val="006C6956"/>
    <w:rsid w:val="006D0721"/>
    <w:rsid w:val="006D13C8"/>
    <w:rsid w:val="006D3412"/>
    <w:rsid w:val="006D4686"/>
    <w:rsid w:val="006D73B7"/>
    <w:rsid w:val="006E1793"/>
    <w:rsid w:val="006E1886"/>
    <w:rsid w:val="006E208C"/>
    <w:rsid w:val="006E6AC5"/>
    <w:rsid w:val="006F3060"/>
    <w:rsid w:val="006F5E29"/>
    <w:rsid w:val="00706BDA"/>
    <w:rsid w:val="0070733E"/>
    <w:rsid w:val="007076CA"/>
    <w:rsid w:val="00710984"/>
    <w:rsid w:val="00710D31"/>
    <w:rsid w:val="007156B5"/>
    <w:rsid w:val="0071581D"/>
    <w:rsid w:val="00717D74"/>
    <w:rsid w:val="00717ECF"/>
    <w:rsid w:val="00724EFF"/>
    <w:rsid w:val="007314F4"/>
    <w:rsid w:val="007354D2"/>
    <w:rsid w:val="007372B1"/>
    <w:rsid w:val="00737FD6"/>
    <w:rsid w:val="0074064A"/>
    <w:rsid w:val="007415F0"/>
    <w:rsid w:val="00741E4F"/>
    <w:rsid w:val="007421A2"/>
    <w:rsid w:val="00742377"/>
    <w:rsid w:val="00742B17"/>
    <w:rsid w:val="00742DFE"/>
    <w:rsid w:val="00743F6B"/>
    <w:rsid w:val="00744893"/>
    <w:rsid w:val="00747057"/>
    <w:rsid w:val="007515C9"/>
    <w:rsid w:val="00755A52"/>
    <w:rsid w:val="007562D0"/>
    <w:rsid w:val="00757D75"/>
    <w:rsid w:val="00761359"/>
    <w:rsid w:val="00767D8A"/>
    <w:rsid w:val="00770199"/>
    <w:rsid w:val="0077058C"/>
    <w:rsid w:val="00770DE9"/>
    <w:rsid w:val="00773990"/>
    <w:rsid w:val="007748FA"/>
    <w:rsid w:val="00774BE6"/>
    <w:rsid w:val="00791DF4"/>
    <w:rsid w:val="0079277C"/>
    <w:rsid w:val="00793A2E"/>
    <w:rsid w:val="00794A8E"/>
    <w:rsid w:val="00794D52"/>
    <w:rsid w:val="00795D58"/>
    <w:rsid w:val="00796067"/>
    <w:rsid w:val="007A0B04"/>
    <w:rsid w:val="007A3B4E"/>
    <w:rsid w:val="007A5030"/>
    <w:rsid w:val="007A5775"/>
    <w:rsid w:val="007B6872"/>
    <w:rsid w:val="007B7187"/>
    <w:rsid w:val="007C718E"/>
    <w:rsid w:val="007C7502"/>
    <w:rsid w:val="007D2116"/>
    <w:rsid w:val="007D535D"/>
    <w:rsid w:val="007E48BF"/>
    <w:rsid w:val="007E4965"/>
    <w:rsid w:val="007E7323"/>
    <w:rsid w:val="007E7751"/>
    <w:rsid w:val="007E7A3C"/>
    <w:rsid w:val="007F13EC"/>
    <w:rsid w:val="007F1EB0"/>
    <w:rsid w:val="007F2AE1"/>
    <w:rsid w:val="007F317D"/>
    <w:rsid w:val="007F437B"/>
    <w:rsid w:val="007F7F40"/>
    <w:rsid w:val="008012F2"/>
    <w:rsid w:val="008015EA"/>
    <w:rsid w:val="008057C2"/>
    <w:rsid w:val="008076A0"/>
    <w:rsid w:val="00811114"/>
    <w:rsid w:val="0081368C"/>
    <w:rsid w:val="008138EA"/>
    <w:rsid w:val="00813F80"/>
    <w:rsid w:val="00820C6E"/>
    <w:rsid w:val="00824C0E"/>
    <w:rsid w:val="008269C0"/>
    <w:rsid w:val="00833551"/>
    <w:rsid w:val="00835A63"/>
    <w:rsid w:val="00836249"/>
    <w:rsid w:val="00837F64"/>
    <w:rsid w:val="00846178"/>
    <w:rsid w:val="008523FE"/>
    <w:rsid w:val="008602C9"/>
    <w:rsid w:val="00865C17"/>
    <w:rsid w:val="008664FE"/>
    <w:rsid w:val="0086708E"/>
    <w:rsid w:val="008677F9"/>
    <w:rsid w:val="0087280B"/>
    <w:rsid w:val="008748C2"/>
    <w:rsid w:val="00874CE1"/>
    <w:rsid w:val="0088049E"/>
    <w:rsid w:val="00882115"/>
    <w:rsid w:val="008830E8"/>
    <w:rsid w:val="00883AA5"/>
    <w:rsid w:val="00883FFE"/>
    <w:rsid w:val="00885D06"/>
    <w:rsid w:val="00885F91"/>
    <w:rsid w:val="008A0C6F"/>
    <w:rsid w:val="008B51AA"/>
    <w:rsid w:val="008B5428"/>
    <w:rsid w:val="008B555C"/>
    <w:rsid w:val="008B6F8A"/>
    <w:rsid w:val="008B7B03"/>
    <w:rsid w:val="008C3B82"/>
    <w:rsid w:val="008D0BFF"/>
    <w:rsid w:val="008D3A56"/>
    <w:rsid w:val="008D5A15"/>
    <w:rsid w:val="008D61A0"/>
    <w:rsid w:val="008E1CC0"/>
    <w:rsid w:val="008E2133"/>
    <w:rsid w:val="008E6886"/>
    <w:rsid w:val="008F161A"/>
    <w:rsid w:val="008F272A"/>
    <w:rsid w:val="008F4138"/>
    <w:rsid w:val="008F5B96"/>
    <w:rsid w:val="009008D5"/>
    <w:rsid w:val="00900EB1"/>
    <w:rsid w:val="00904240"/>
    <w:rsid w:val="00904314"/>
    <w:rsid w:val="00904D11"/>
    <w:rsid w:val="009058CA"/>
    <w:rsid w:val="0090696E"/>
    <w:rsid w:val="0091213C"/>
    <w:rsid w:val="00915AF9"/>
    <w:rsid w:val="00916FBE"/>
    <w:rsid w:val="00917503"/>
    <w:rsid w:val="00917681"/>
    <w:rsid w:val="009214F7"/>
    <w:rsid w:val="00921632"/>
    <w:rsid w:val="009217AF"/>
    <w:rsid w:val="00926F59"/>
    <w:rsid w:val="009272D6"/>
    <w:rsid w:val="00934408"/>
    <w:rsid w:val="0093513C"/>
    <w:rsid w:val="00935B5B"/>
    <w:rsid w:val="009420F4"/>
    <w:rsid w:val="00942263"/>
    <w:rsid w:val="0094302A"/>
    <w:rsid w:val="00945086"/>
    <w:rsid w:val="009458D9"/>
    <w:rsid w:val="00945C87"/>
    <w:rsid w:val="009468D2"/>
    <w:rsid w:val="009472B4"/>
    <w:rsid w:val="0095034E"/>
    <w:rsid w:val="00950C75"/>
    <w:rsid w:val="0095477A"/>
    <w:rsid w:val="0095768D"/>
    <w:rsid w:val="00960605"/>
    <w:rsid w:val="00961B6F"/>
    <w:rsid w:val="0096306B"/>
    <w:rsid w:val="00963E83"/>
    <w:rsid w:val="009641CC"/>
    <w:rsid w:val="00965CE1"/>
    <w:rsid w:val="0097197F"/>
    <w:rsid w:val="00974088"/>
    <w:rsid w:val="009764BF"/>
    <w:rsid w:val="00976E9D"/>
    <w:rsid w:val="00977D6E"/>
    <w:rsid w:val="00981A40"/>
    <w:rsid w:val="00986FD7"/>
    <w:rsid w:val="00992163"/>
    <w:rsid w:val="00996A21"/>
    <w:rsid w:val="009A1739"/>
    <w:rsid w:val="009A3183"/>
    <w:rsid w:val="009A504A"/>
    <w:rsid w:val="009A786D"/>
    <w:rsid w:val="009B08EA"/>
    <w:rsid w:val="009B667C"/>
    <w:rsid w:val="009C158B"/>
    <w:rsid w:val="009C2ACD"/>
    <w:rsid w:val="009C5E4E"/>
    <w:rsid w:val="009C631A"/>
    <w:rsid w:val="009C6928"/>
    <w:rsid w:val="009D0810"/>
    <w:rsid w:val="009D3D5D"/>
    <w:rsid w:val="009E7D30"/>
    <w:rsid w:val="009F4328"/>
    <w:rsid w:val="009F4563"/>
    <w:rsid w:val="009F4E19"/>
    <w:rsid w:val="00A044DF"/>
    <w:rsid w:val="00A21573"/>
    <w:rsid w:val="00A22670"/>
    <w:rsid w:val="00A27038"/>
    <w:rsid w:val="00A27818"/>
    <w:rsid w:val="00A33FCA"/>
    <w:rsid w:val="00A35A4A"/>
    <w:rsid w:val="00A401D4"/>
    <w:rsid w:val="00A40710"/>
    <w:rsid w:val="00A4085D"/>
    <w:rsid w:val="00A41B9B"/>
    <w:rsid w:val="00A4374B"/>
    <w:rsid w:val="00A5026E"/>
    <w:rsid w:val="00A57142"/>
    <w:rsid w:val="00A5A9D6"/>
    <w:rsid w:val="00A60E04"/>
    <w:rsid w:val="00A6473E"/>
    <w:rsid w:val="00A66B69"/>
    <w:rsid w:val="00A72317"/>
    <w:rsid w:val="00A75FD0"/>
    <w:rsid w:val="00A850D0"/>
    <w:rsid w:val="00A86BC4"/>
    <w:rsid w:val="00A875FD"/>
    <w:rsid w:val="00A87CDE"/>
    <w:rsid w:val="00A87F12"/>
    <w:rsid w:val="00A91F9C"/>
    <w:rsid w:val="00A926F8"/>
    <w:rsid w:val="00A9388A"/>
    <w:rsid w:val="00A95EBC"/>
    <w:rsid w:val="00A9623D"/>
    <w:rsid w:val="00A96645"/>
    <w:rsid w:val="00A974A1"/>
    <w:rsid w:val="00A97C46"/>
    <w:rsid w:val="00A97F73"/>
    <w:rsid w:val="00AA124C"/>
    <w:rsid w:val="00AA1C5E"/>
    <w:rsid w:val="00AA2FAB"/>
    <w:rsid w:val="00AA4B57"/>
    <w:rsid w:val="00AA682A"/>
    <w:rsid w:val="00AA7C57"/>
    <w:rsid w:val="00AB255F"/>
    <w:rsid w:val="00AB3484"/>
    <w:rsid w:val="00AB60C6"/>
    <w:rsid w:val="00AB74B4"/>
    <w:rsid w:val="00AC471F"/>
    <w:rsid w:val="00AC4948"/>
    <w:rsid w:val="00AC5D5D"/>
    <w:rsid w:val="00AD18A2"/>
    <w:rsid w:val="00AD323F"/>
    <w:rsid w:val="00AD6354"/>
    <w:rsid w:val="00AE0BB2"/>
    <w:rsid w:val="00AE1039"/>
    <w:rsid w:val="00AE22ED"/>
    <w:rsid w:val="00AE583C"/>
    <w:rsid w:val="00AE58AF"/>
    <w:rsid w:val="00AE6840"/>
    <w:rsid w:val="00AF24FF"/>
    <w:rsid w:val="00AF7D2D"/>
    <w:rsid w:val="00B054BD"/>
    <w:rsid w:val="00B067F8"/>
    <w:rsid w:val="00B10998"/>
    <w:rsid w:val="00B11F59"/>
    <w:rsid w:val="00B12342"/>
    <w:rsid w:val="00B14C56"/>
    <w:rsid w:val="00B15045"/>
    <w:rsid w:val="00B16B49"/>
    <w:rsid w:val="00B1799E"/>
    <w:rsid w:val="00B23DD9"/>
    <w:rsid w:val="00B250E4"/>
    <w:rsid w:val="00B2641D"/>
    <w:rsid w:val="00B266E8"/>
    <w:rsid w:val="00B26C5F"/>
    <w:rsid w:val="00B32496"/>
    <w:rsid w:val="00B345EB"/>
    <w:rsid w:val="00B36A36"/>
    <w:rsid w:val="00B3755C"/>
    <w:rsid w:val="00B37B8F"/>
    <w:rsid w:val="00B41C58"/>
    <w:rsid w:val="00B43D9D"/>
    <w:rsid w:val="00B43DE5"/>
    <w:rsid w:val="00B461F9"/>
    <w:rsid w:val="00B472F0"/>
    <w:rsid w:val="00B56EAE"/>
    <w:rsid w:val="00B57258"/>
    <w:rsid w:val="00B67059"/>
    <w:rsid w:val="00B80A50"/>
    <w:rsid w:val="00B81544"/>
    <w:rsid w:val="00B81703"/>
    <w:rsid w:val="00B82071"/>
    <w:rsid w:val="00B823AE"/>
    <w:rsid w:val="00B91752"/>
    <w:rsid w:val="00B91B3D"/>
    <w:rsid w:val="00B925A9"/>
    <w:rsid w:val="00BA0E86"/>
    <w:rsid w:val="00BB1707"/>
    <w:rsid w:val="00BB1AD2"/>
    <w:rsid w:val="00BB1D41"/>
    <w:rsid w:val="00BC0A34"/>
    <w:rsid w:val="00BC0EC0"/>
    <w:rsid w:val="00BC1926"/>
    <w:rsid w:val="00BC3733"/>
    <w:rsid w:val="00BC54A2"/>
    <w:rsid w:val="00BC647F"/>
    <w:rsid w:val="00BD4A9B"/>
    <w:rsid w:val="00BD6596"/>
    <w:rsid w:val="00BE1A6B"/>
    <w:rsid w:val="00BE1FCA"/>
    <w:rsid w:val="00BE2057"/>
    <w:rsid w:val="00BE58D0"/>
    <w:rsid w:val="00BE692A"/>
    <w:rsid w:val="00BF365D"/>
    <w:rsid w:val="00C03958"/>
    <w:rsid w:val="00C06C51"/>
    <w:rsid w:val="00C11FE7"/>
    <w:rsid w:val="00C12A19"/>
    <w:rsid w:val="00C14789"/>
    <w:rsid w:val="00C16883"/>
    <w:rsid w:val="00C2041D"/>
    <w:rsid w:val="00C204BC"/>
    <w:rsid w:val="00C24964"/>
    <w:rsid w:val="00C26525"/>
    <w:rsid w:val="00C30354"/>
    <w:rsid w:val="00C33F97"/>
    <w:rsid w:val="00C41FBD"/>
    <w:rsid w:val="00C44342"/>
    <w:rsid w:val="00C4609A"/>
    <w:rsid w:val="00C466A3"/>
    <w:rsid w:val="00C570C1"/>
    <w:rsid w:val="00C573E9"/>
    <w:rsid w:val="00C60B63"/>
    <w:rsid w:val="00C61304"/>
    <w:rsid w:val="00C6291D"/>
    <w:rsid w:val="00C63648"/>
    <w:rsid w:val="00C71B89"/>
    <w:rsid w:val="00C739A1"/>
    <w:rsid w:val="00C75A34"/>
    <w:rsid w:val="00C75BF0"/>
    <w:rsid w:val="00C76D6A"/>
    <w:rsid w:val="00C77084"/>
    <w:rsid w:val="00C7D77F"/>
    <w:rsid w:val="00C801CF"/>
    <w:rsid w:val="00C815F3"/>
    <w:rsid w:val="00C85534"/>
    <w:rsid w:val="00C85774"/>
    <w:rsid w:val="00C87954"/>
    <w:rsid w:val="00C87B3F"/>
    <w:rsid w:val="00C87C5F"/>
    <w:rsid w:val="00C90161"/>
    <w:rsid w:val="00C90286"/>
    <w:rsid w:val="00C907C6"/>
    <w:rsid w:val="00C90E19"/>
    <w:rsid w:val="00C91065"/>
    <w:rsid w:val="00C917F2"/>
    <w:rsid w:val="00C969FC"/>
    <w:rsid w:val="00C97125"/>
    <w:rsid w:val="00CA3872"/>
    <w:rsid w:val="00CA47A6"/>
    <w:rsid w:val="00CA49E0"/>
    <w:rsid w:val="00CA4A04"/>
    <w:rsid w:val="00CA529E"/>
    <w:rsid w:val="00CB6404"/>
    <w:rsid w:val="00CB7DA5"/>
    <w:rsid w:val="00CC702B"/>
    <w:rsid w:val="00CD3645"/>
    <w:rsid w:val="00CD6026"/>
    <w:rsid w:val="00CD6CFA"/>
    <w:rsid w:val="00CD7077"/>
    <w:rsid w:val="00CD7745"/>
    <w:rsid w:val="00CE078B"/>
    <w:rsid w:val="00CE1572"/>
    <w:rsid w:val="00CE27CF"/>
    <w:rsid w:val="00CE3104"/>
    <w:rsid w:val="00CF445A"/>
    <w:rsid w:val="00D02CF8"/>
    <w:rsid w:val="00D02F76"/>
    <w:rsid w:val="00D05A43"/>
    <w:rsid w:val="00D15F32"/>
    <w:rsid w:val="00D16637"/>
    <w:rsid w:val="00D17F9F"/>
    <w:rsid w:val="00D22A8C"/>
    <w:rsid w:val="00D273A9"/>
    <w:rsid w:val="00D27B05"/>
    <w:rsid w:val="00D3079A"/>
    <w:rsid w:val="00D30E39"/>
    <w:rsid w:val="00D3144A"/>
    <w:rsid w:val="00D324D0"/>
    <w:rsid w:val="00D33EB9"/>
    <w:rsid w:val="00D33F11"/>
    <w:rsid w:val="00D34870"/>
    <w:rsid w:val="00D34CC3"/>
    <w:rsid w:val="00D465A8"/>
    <w:rsid w:val="00D46C96"/>
    <w:rsid w:val="00D524AB"/>
    <w:rsid w:val="00D53945"/>
    <w:rsid w:val="00D607EF"/>
    <w:rsid w:val="00D6332A"/>
    <w:rsid w:val="00D6399C"/>
    <w:rsid w:val="00D64465"/>
    <w:rsid w:val="00D66D52"/>
    <w:rsid w:val="00D67443"/>
    <w:rsid w:val="00D7044F"/>
    <w:rsid w:val="00D71084"/>
    <w:rsid w:val="00D73542"/>
    <w:rsid w:val="00D739F8"/>
    <w:rsid w:val="00D7415C"/>
    <w:rsid w:val="00D76A56"/>
    <w:rsid w:val="00D8177E"/>
    <w:rsid w:val="00D82B8F"/>
    <w:rsid w:val="00D85686"/>
    <w:rsid w:val="00D9218A"/>
    <w:rsid w:val="00D942A2"/>
    <w:rsid w:val="00D96375"/>
    <w:rsid w:val="00D965BD"/>
    <w:rsid w:val="00DA0DE6"/>
    <w:rsid w:val="00DA11F6"/>
    <w:rsid w:val="00DA6D26"/>
    <w:rsid w:val="00DA7750"/>
    <w:rsid w:val="00DA7AD5"/>
    <w:rsid w:val="00DA7DDD"/>
    <w:rsid w:val="00DB555E"/>
    <w:rsid w:val="00DB5C44"/>
    <w:rsid w:val="00DB725A"/>
    <w:rsid w:val="00DC1158"/>
    <w:rsid w:val="00DC3697"/>
    <w:rsid w:val="00DC5D40"/>
    <w:rsid w:val="00DC6EF5"/>
    <w:rsid w:val="00DD0A63"/>
    <w:rsid w:val="00DD2C38"/>
    <w:rsid w:val="00DD4AD2"/>
    <w:rsid w:val="00DD5DCF"/>
    <w:rsid w:val="00DD70D1"/>
    <w:rsid w:val="00DE1048"/>
    <w:rsid w:val="00DE12E4"/>
    <w:rsid w:val="00DE58EB"/>
    <w:rsid w:val="00DF0AE2"/>
    <w:rsid w:val="00DF2827"/>
    <w:rsid w:val="00DF3F31"/>
    <w:rsid w:val="00DF6A87"/>
    <w:rsid w:val="00DF7B50"/>
    <w:rsid w:val="00E03684"/>
    <w:rsid w:val="00E0446F"/>
    <w:rsid w:val="00E05EFB"/>
    <w:rsid w:val="00E0665D"/>
    <w:rsid w:val="00E1229F"/>
    <w:rsid w:val="00E14152"/>
    <w:rsid w:val="00E1456F"/>
    <w:rsid w:val="00E23EAF"/>
    <w:rsid w:val="00E2428D"/>
    <w:rsid w:val="00E270AF"/>
    <w:rsid w:val="00E27D65"/>
    <w:rsid w:val="00E27E2F"/>
    <w:rsid w:val="00E32CCB"/>
    <w:rsid w:val="00E32E20"/>
    <w:rsid w:val="00E33FD0"/>
    <w:rsid w:val="00E355FA"/>
    <w:rsid w:val="00E3732D"/>
    <w:rsid w:val="00E40ABE"/>
    <w:rsid w:val="00E44746"/>
    <w:rsid w:val="00E51D00"/>
    <w:rsid w:val="00E52B92"/>
    <w:rsid w:val="00E5718A"/>
    <w:rsid w:val="00E6321A"/>
    <w:rsid w:val="00E66141"/>
    <w:rsid w:val="00E66C8C"/>
    <w:rsid w:val="00E67955"/>
    <w:rsid w:val="00E732D2"/>
    <w:rsid w:val="00E75AB8"/>
    <w:rsid w:val="00E809D9"/>
    <w:rsid w:val="00E84F8C"/>
    <w:rsid w:val="00E85C12"/>
    <w:rsid w:val="00E86080"/>
    <w:rsid w:val="00E87129"/>
    <w:rsid w:val="00E87159"/>
    <w:rsid w:val="00E92D82"/>
    <w:rsid w:val="00E955BD"/>
    <w:rsid w:val="00E96689"/>
    <w:rsid w:val="00E9704B"/>
    <w:rsid w:val="00EA0C7A"/>
    <w:rsid w:val="00EA1C48"/>
    <w:rsid w:val="00EA4AB3"/>
    <w:rsid w:val="00EA4CAD"/>
    <w:rsid w:val="00EA56FE"/>
    <w:rsid w:val="00EA5C73"/>
    <w:rsid w:val="00EA6667"/>
    <w:rsid w:val="00EA7077"/>
    <w:rsid w:val="00EA7500"/>
    <w:rsid w:val="00EB25B8"/>
    <w:rsid w:val="00EB7570"/>
    <w:rsid w:val="00EC0894"/>
    <w:rsid w:val="00EC403E"/>
    <w:rsid w:val="00EC4662"/>
    <w:rsid w:val="00EC46C0"/>
    <w:rsid w:val="00EC5607"/>
    <w:rsid w:val="00EC6406"/>
    <w:rsid w:val="00EE0CEE"/>
    <w:rsid w:val="00EE45F7"/>
    <w:rsid w:val="00EE52E5"/>
    <w:rsid w:val="00EE5946"/>
    <w:rsid w:val="00EF4782"/>
    <w:rsid w:val="00EF5B4D"/>
    <w:rsid w:val="00F0203A"/>
    <w:rsid w:val="00F036C5"/>
    <w:rsid w:val="00F051DE"/>
    <w:rsid w:val="00F0585E"/>
    <w:rsid w:val="00F06741"/>
    <w:rsid w:val="00F074BE"/>
    <w:rsid w:val="00F12B77"/>
    <w:rsid w:val="00F13440"/>
    <w:rsid w:val="00F13457"/>
    <w:rsid w:val="00F15526"/>
    <w:rsid w:val="00F160A8"/>
    <w:rsid w:val="00F1797D"/>
    <w:rsid w:val="00F2006B"/>
    <w:rsid w:val="00F2098A"/>
    <w:rsid w:val="00F20F42"/>
    <w:rsid w:val="00F261FC"/>
    <w:rsid w:val="00F31466"/>
    <w:rsid w:val="00F326AC"/>
    <w:rsid w:val="00F33FBC"/>
    <w:rsid w:val="00F41DB8"/>
    <w:rsid w:val="00F424C7"/>
    <w:rsid w:val="00F42A17"/>
    <w:rsid w:val="00F472BC"/>
    <w:rsid w:val="00F5215C"/>
    <w:rsid w:val="00F526E1"/>
    <w:rsid w:val="00F540E3"/>
    <w:rsid w:val="00F5487A"/>
    <w:rsid w:val="00F54B4C"/>
    <w:rsid w:val="00F55949"/>
    <w:rsid w:val="00F639DF"/>
    <w:rsid w:val="00F6572A"/>
    <w:rsid w:val="00F65740"/>
    <w:rsid w:val="00F66CED"/>
    <w:rsid w:val="00F6786C"/>
    <w:rsid w:val="00F701E1"/>
    <w:rsid w:val="00F70311"/>
    <w:rsid w:val="00F70C66"/>
    <w:rsid w:val="00F71ECA"/>
    <w:rsid w:val="00F73688"/>
    <w:rsid w:val="00F751C5"/>
    <w:rsid w:val="00F777FE"/>
    <w:rsid w:val="00F80B9E"/>
    <w:rsid w:val="00F81BAD"/>
    <w:rsid w:val="00F82E07"/>
    <w:rsid w:val="00F83EE2"/>
    <w:rsid w:val="00F844F1"/>
    <w:rsid w:val="00F85696"/>
    <w:rsid w:val="00F87409"/>
    <w:rsid w:val="00F951DF"/>
    <w:rsid w:val="00F964D0"/>
    <w:rsid w:val="00F966D1"/>
    <w:rsid w:val="00FA234C"/>
    <w:rsid w:val="00FA3CB4"/>
    <w:rsid w:val="00FA5E98"/>
    <w:rsid w:val="00FA66AC"/>
    <w:rsid w:val="00FC00E4"/>
    <w:rsid w:val="00FC0325"/>
    <w:rsid w:val="00FC48BA"/>
    <w:rsid w:val="00FC7328"/>
    <w:rsid w:val="00FD11E7"/>
    <w:rsid w:val="00FD2AD4"/>
    <w:rsid w:val="00FD3036"/>
    <w:rsid w:val="00FD5912"/>
    <w:rsid w:val="00FE3EF2"/>
    <w:rsid w:val="00FE59C8"/>
    <w:rsid w:val="00FE7085"/>
    <w:rsid w:val="00FF0255"/>
    <w:rsid w:val="00FF37A3"/>
    <w:rsid w:val="00FF45AF"/>
    <w:rsid w:val="00FF6493"/>
    <w:rsid w:val="010A5C1E"/>
    <w:rsid w:val="010B770F"/>
    <w:rsid w:val="0121DFDA"/>
    <w:rsid w:val="0124A0B3"/>
    <w:rsid w:val="018BB99D"/>
    <w:rsid w:val="019E45B0"/>
    <w:rsid w:val="01AEC9B8"/>
    <w:rsid w:val="01EA2705"/>
    <w:rsid w:val="01F0EB19"/>
    <w:rsid w:val="02603D00"/>
    <w:rsid w:val="02941D9E"/>
    <w:rsid w:val="02C043FD"/>
    <w:rsid w:val="02E33606"/>
    <w:rsid w:val="031FC9EE"/>
    <w:rsid w:val="03392454"/>
    <w:rsid w:val="034B161B"/>
    <w:rsid w:val="039C2531"/>
    <w:rsid w:val="03C25F5A"/>
    <w:rsid w:val="03EBCE4C"/>
    <w:rsid w:val="040A7DFB"/>
    <w:rsid w:val="042EC3BF"/>
    <w:rsid w:val="0437FF8A"/>
    <w:rsid w:val="045169DA"/>
    <w:rsid w:val="0458C9DD"/>
    <w:rsid w:val="045F1791"/>
    <w:rsid w:val="04B3115B"/>
    <w:rsid w:val="04B7573F"/>
    <w:rsid w:val="04CAE7CD"/>
    <w:rsid w:val="04E95709"/>
    <w:rsid w:val="04FE109F"/>
    <w:rsid w:val="05405E7A"/>
    <w:rsid w:val="056EF5BD"/>
    <w:rsid w:val="05783DC3"/>
    <w:rsid w:val="058A8EEB"/>
    <w:rsid w:val="05A8BE22"/>
    <w:rsid w:val="05AE2077"/>
    <w:rsid w:val="05B90056"/>
    <w:rsid w:val="05BEEA31"/>
    <w:rsid w:val="05CA3835"/>
    <w:rsid w:val="05E8F48F"/>
    <w:rsid w:val="05FBFCFF"/>
    <w:rsid w:val="063282B8"/>
    <w:rsid w:val="063331C4"/>
    <w:rsid w:val="067E5FC5"/>
    <w:rsid w:val="067FF6CB"/>
    <w:rsid w:val="0684EE68"/>
    <w:rsid w:val="06936188"/>
    <w:rsid w:val="069BF2D1"/>
    <w:rsid w:val="069D351C"/>
    <w:rsid w:val="06CD31C3"/>
    <w:rsid w:val="06D1E6E7"/>
    <w:rsid w:val="06FFA640"/>
    <w:rsid w:val="07081B88"/>
    <w:rsid w:val="07859655"/>
    <w:rsid w:val="07A607B4"/>
    <w:rsid w:val="07C574E1"/>
    <w:rsid w:val="07C7D34B"/>
    <w:rsid w:val="07FEE859"/>
    <w:rsid w:val="080FEEAE"/>
    <w:rsid w:val="082D6F98"/>
    <w:rsid w:val="084D9CD7"/>
    <w:rsid w:val="084F244C"/>
    <w:rsid w:val="086AB92D"/>
    <w:rsid w:val="087D9A15"/>
    <w:rsid w:val="08837239"/>
    <w:rsid w:val="08869804"/>
    <w:rsid w:val="08A590A2"/>
    <w:rsid w:val="08AB96B9"/>
    <w:rsid w:val="08C480F6"/>
    <w:rsid w:val="08D18931"/>
    <w:rsid w:val="08D8A7B2"/>
    <w:rsid w:val="08E3A407"/>
    <w:rsid w:val="08FD6097"/>
    <w:rsid w:val="09305149"/>
    <w:rsid w:val="093C3993"/>
    <w:rsid w:val="09401A01"/>
    <w:rsid w:val="0943BBD3"/>
    <w:rsid w:val="098F0B72"/>
    <w:rsid w:val="09B3A17E"/>
    <w:rsid w:val="09E211ED"/>
    <w:rsid w:val="0A369BF7"/>
    <w:rsid w:val="0A523B2E"/>
    <w:rsid w:val="0A5E112E"/>
    <w:rsid w:val="0A605157"/>
    <w:rsid w:val="0A726ADC"/>
    <w:rsid w:val="0A79E512"/>
    <w:rsid w:val="0A8FBDD5"/>
    <w:rsid w:val="0A9F8C45"/>
    <w:rsid w:val="0B20A465"/>
    <w:rsid w:val="0B4A6EF5"/>
    <w:rsid w:val="0B79EE8F"/>
    <w:rsid w:val="0B8D3F4C"/>
    <w:rsid w:val="0BAA1AE2"/>
    <w:rsid w:val="0BC7702E"/>
    <w:rsid w:val="0BDF4068"/>
    <w:rsid w:val="0C16DAD4"/>
    <w:rsid w:val="0CC401ED"/>
    <w:rsid w:val="0CCAD6DB"/>
    <w:rsid w:val="0CCF552D"/>
    <w:rsid w:val="0CECE8D8"/>
    <w:rsid w:val="0D210DFA"/>
    <w:rsid w:val="0D2B025C"/>
    <w:rsid w:val="0D68CDA5"/>
    <w:rsid w:val="0D86869B"/>
    <w:rsid w:val="0DC49149"/>
    <w:rsid w:val="0DC98F2A"/>
    <w:rsid w:val="0DD2180A"/>
    <w:rsid w:val="0DDB7B44"/>
    <w:rsid w:val="0E0D2CCC"/>
    <w:rsid w:val="0E116201"/>
    <w:rsid w:val="0E22D71F"/>
    <w:rsid w:val="0E78AD52"/>
    <w:rsid w:val="0E7DDB46"/>
    <w:rsid w:val="0E94E2DE"/>
    <w:rsid w:val="0EBCDE5B"/>
    <w:rsid w:val="0ECB143F"/>
    <w:rsid w:val="0EEF3A83"/>
    <w:rsid w:val="0EFAD1D7"/>
    <w:rsid w:val="0F14D226"/>
    <w:rsid w:val="0F52B9D2"/>
    <w:rsid w:val="0F53D40F"/>
    <w:rsid w:val="0F5C9BFE"/>
    <w:rsid w:val="0F635499"/>
    <w:rsid w:val="0F6DA213"/>
    <w:rsid w:val="0F9A212B"/>
    <w:rsid w:val="0FAACC44"/>
    <w:rsid w:val="0FCA577A"/>
    <w:rsid w:val="0FCFD77D"/>
    <w:rsid w:val="0FDD3A95"/>
    <w:rsid w:val="0FE52499"/>
    <w:rsid w:val="0FEDB5E3"/>
    <w:rsid w:val="0FF006FC"/>
    <w:rsid w:val="10016BFE"/>
    <w:rsid w:val="1030E1A6"/>
    <w:rsid w:val="106E1395"/>
    <w:rsid w:val="107AF245"/>
    <w:rsid w:val="1082F1CE"/>
    <w:rsid w:val="1094B09F"/>
    <w:rsid w:val="10A0CA3F"/>
    <w:rsid w:val="10C607FA"/>
    <w:rsid w:val="10D62D8D"/>
    <w:rsid w:val="111001FC"/>
    <w:rsid w:val="11103645"/>
    <w:rsid w:val="115B1ED8"/>
    <w:rsid w:val="119A1D57"/>
    <w:rsid w:val="11A10206"/>
    <w:rsid w:val="11A19BEF"/>
    <w:rsid w:val="11C48954"/>
    <w:rsid w:val="11C83ACA"/>
    <w:rsid w:val="11EBBF1C"/>
    <w:rsid w:val="11F1CD07"/>
    <w:rsid w:val="1211C11A"/>
    <w:rsid w:val="1247BD8F"/>
    <w:rsid w:val="1252072D"/>
    <w:rsid w:val="126C8596"/>
    <w:rsid w:val="127473AC"/>
    <w:rsid w:val="1278C647"/>
    <w:rsid w:val="12FE0A36"/>
    <w:rsid w:val="1307F942"/>
    <w:rsid w:val="130D2F09"/>
    <w:rsid w:val="131B0122"/>
    <w:rsid w:val="13384855"/>
    <w:rsid w:val="137A6491"/>
    <w:rsid w:val="1380FD92"/>
    <w:rsid w:val="13AF114A"/>
    <w:rsid w:val="13D531A1"/>
    <w:rsid w:val="140A799E"/>
    <w:rsid w:val="140EDD84"/>
    <w:rsid w:val="1434B0D8"/>
    <w:rsid w:val="143B5879"/>
    <w:rsid w:val="1481B9F8"/>
    <w:rsid w:val="148A15D8"/>
    <w:rsid w:val="14A57AB9"/>
    <w:rsid w:val="14C16744"/>
    <w:rsid w:val="14F2A6AB"/>
    <w:rsid w:val="1509E132"/>
    <w:rsid w:val="1516B747"/>
    <w:rsid w:val="15618E2B"/>
    <w:rsid w:val="15892D5A"/>
    <w:rsid w:val="158ECD4C"/>
    <w:rsid w:val="158F5A98"/>
    <w:rsid w:val="15942D8D"/>
    <w:rsid w:val="159EEC48"/>
    <w:rsid w:val="15CCAD9A"/>
    <w:rsid w:val="15F1EBDF"/>
    <w:rsid w:val="15F7DB63"/>
    <w:rsid w:val="160D7308"/>
    <w:rsid w:val="1618EC9B"/>
    <w:rsid w:val="161F222A"/>
    <w:rsid w:val="16230581"/>
    <w:rsid w:val="16BACDD6"/>
    <w:rsid w:val="16D15D43"/>
    <w:rsid w:val="16D78E71"/>
    <w:rsid w:val="16F1F5D0"/>
    <w:rsid w:val="17016E1B"/>
    <w:rsid w:val="170FA107"/>
    <w:rsid w:val="171FE40B"/>
    <w:rsid w:val="172778CF"/>
    <w:rsid w:val="1746D91A"/>
    <w:rsid w:val="17570141"/>
    <w:rsid w:val="175B40B8"/>
    <w:rsid w:val="1765D9A8"/>
    <w:rsid w:val="1787C9B4"/>
    <w:rsid w:val="178902DE"/>
    <w:rsid w:val="179ED2B2"/>
    <w:rsid w:val="17AD5F94"/>
    <w:rsid w:val="17C280D7"/>
    <w:rsid w:val="17C6F701"/>
    <w:rsid w:val="17F27BD0"/>
    <w:rsid w:val="17FF091A"/>
    <w:rsid w:val="184D3ADD"/>
    <w:rsid w:val="1850427C"/>
    <w:rsid w:val="185DBD59"/>
    <w:rsid w:val="186B76F3"/>
    <w:rsid w:val="186E13E6"/>
    <w:rsid w:val="1872AE8D"/>
    <w:rsid w:val="18816EFB"/>
    <w:rsid w:val="18A0BB64"/>
    <w:rsid w:val="18BBB46C"/>
    <w:rsid w:val="18C1AB2B"/>
    <w:rsid w:val="18D89A5A"/>
    <w:rsid w:val="18E35324"/>
    <w:rsid w:val="18ED8FD4"/>
    <w:rsid w:val="18FC9171"/>
    <w:rsid w:val="190473BE"/>
    <w:rsid w:val="1942243F"/>
    <w:rsid w:val="1945A4E1"/>
    <w:rsid w:val="19A11051"/>
    <w:rsid w:val="19A4B1EF"/>
    <w:rsid w:val="19A59B45"/>
    <w:rsid w:val="1A10BEC2"/>
    <w:rsid w:val="1A2501D2"/>
    <w:rsid w:val="1A2E699B"/>
    <w:rsid w:val="1A7FC9D2"/>
    <w:rsid w:val="1AAD2091"/>
    <w:rsid w:val="1AADC8CE"/>
    <w:rsid w:val="1AFD912D"/>
    <w:rsid w:val="1AFEBCCC"/>
    <w:rsid w:val="1B01CB50"/>
    <w:rsid w:val="1B45F583"/>
    <w:rsid w:val="1B574EC2"/>
    <w:rsid w:val="1B6D3AD2"/>
    <w:rsid w:val="1B7B145F"/>
    <w:rsid w:val="1B884670"/>
    <w:rsid w:val="1B94B5A5"/>
    <w:rsid w:val="1BA317B5"/>
    <w:rsid w:val="1BE8952F"/>
    <w:rsid w:val="1BFC12EA"/>
    <w:rsid w:val="1BFE6686"/>
    <w:rsid w:val="1C24432C"/>
    <w:rsid w:val="1C485A16"/>
    <w:rsid w:val="1C6AE3B4"/>
    <w:rsid w:val="1C78C557"/>
    <w:rsid w:val="1C979D99"/>
    <w:rsid w:val="1C98B56D"/>
    <w:rsid w:val="1CB918C7"/>
    <w:rsid w:val="1CD95225"/>
    <w:rsid w:val="1CE8F9BC"/>
    <w:rsid w:val="1D02642C"/>
    <w:rsid w:val="1D285B02"/>
    <w:rsid w:val="1D778188"/>
    <w:rsid w:val="1D784956"/>
    <w:rsid w:val="1D7C585A"/>
    <w:rsid w:val="1D8C58F5"/>
    <w:rsid w:val="1D9A9AE6"/>
    <w:rsid w:val="1DA3F184"/>
    <w:rsid w:val="1DAF1A3E"/>
    <w:rsid w:val="1DF00CD2"/>
    <w:rsid w:val="1DFE33F9"/>
    <w:rsid w:val="1E073CD2"/>
    <w:rsid w:val="1E74834F"/>
    <w:rsid w:val="1E7D63BE"/>
    <w:rsid w:val="1E7D9645"/>
    <w:rsid w:val="1EBA54C3"/>
    <w:rsid w:val="1EE78F3C"/>
    <w:rsid w:val="1EED676F"/>
    <w:rsid w:val="1F5BE3EE"/>
    <w:rsid w:val="1F696BB2"/>
    <w:rsid w:val="1FA650AD"/>
    <w:rsid w:val="1FAD9CBB"/>
    <w:rsid w:val="1FB4448C"/>
    <w:rsid w:val="1FBCFF57"/>
    <w:rsid w:val="1FC7BE90"/>
    <w:rsid w:val="1FE285A8"/>
    <w:rsid w:val="1FE9A120"/>
    <w:rsid w:val="2001F91E"/>
    <w:rsid w:val="202D763F"/>
    <w:rsid w:val="2040CE02"/>
    <w:rsid w:val="20461DDD"/>
    <w:rsid w:val="2050944B"/>
    <w:rsid w:val="208C9681"/>
    <w:rsid w:val="20AF77B3"/>
    <w:rsid w:val="20BF6FE0"/>
    <w:rsid w:val="20DDA309"/>
    <w:rsid w:val="20F7B44F"/>
    <w:rsid w:val="20FE1FAF"/>
    <w:rsid w:val="212020A3"/>
    <w:rsid w:val="214392C3"/>
    <w:rsid w:val="214CF9EE"/>
    <w:rsid w:val="217E5609"/>
    <w:rsid w:val="21CD4E5E"/>
    <w:rsid w:val="21F53A36"/>
    <w:rsid w:val="2204EE6D"/>
    <w:rsid w:val="22274638"/>
    <w:rsid w:val="224887F3"/>
    <w:rsid w:val="22547034"/>
    <w:rsid w:val="227E5ADE"/>
    <w:rsid w:val="2287273A"/>
    <w:rsid w:val="229A645E"/>
    <w:rsid w:val="229E83B4"/>
    <w:rsid w:val="22E53D7D"/>
    <w:rsid w:val="22F0417F"/>
    <w:rsid w:val="230F885E"/>
    <w:rsid w:val="23261126"/>
    <w:rsid w:val="233F7B5D"/>
    <w:rsid w:val="23482FEA"/>
    <w:rsid w:val="2388350D"/>
    <w:rsid w:val="23953871"/>
    <w:rsid w:val="23B5253A"/>
    <w:rsid w:val="246993E4"/>
    <w:rsid w:val="24E894BA"/>
    <w:rsid w:val="25135DB9"/>
    <w:rsid w:val="251BA855"/>
    <w:rsid w:val="256BB18B"/>
    <w:rsid w:val="2578CD3F"/>
    <w:rsid w:val="25938F05"/>
    <w:rsid w:val="25AE53F7"/>
    <w:rsid w:val="25B9D839"/>
    <w:rsid w:val="25BF84D9"/>
    <w:rsid w:val="25C05878"/>
    <w:rsid w:val="25F3C1B2"/>
    <w:rsid w:val="264FFA5F"/>
    <w:rsid w:val="267D41FE"/>
    <w:rsid w:val="26A88504"/>
    <w:rsid w:val="26E0AFE7"/>
    <w:rsid w:val="26FEA644"/>
    <w:rsid w:val="27037E0E"/>
    <w:rsid w:val="270D2726"/>
    <w:rsid w:val="27357CA6"/>
    <w:rsid w:val="27564A23"/>
    <w:rsid w:val="2776F148"/>
    <w:rsid w:val="27863D47"/>
    <w:rsid w:val="27912FA5"/>
    <w:rsid w:val="27B3A07C"/>
    <w:rsid w:val="27C0C763"/>
    <w:rsid w:val="27EA637A"/>
    <w:rsid w:val="284858BD"/>
    <w:rsid w:val="285AB8C6"/>
    <w:rsid w:val="28AA1A0A"/>
    <w:rsid w:val="28E32C08"/>
    <w:rsid w:val="29259E2C"/>
    <w:rsid w:val="293D6970"/>
    <w:rsid w:val="29483C6D"/>
    <w:rsid w:val="29507819"/>
    <w:rsid w:val="295E2208"/>
    <w:rsid w:val="29A0DB07"/>
    <w:rsid w:val="29BACD52"/>
    <w:rsid w:val="29D49C6C"/>
    <w:rsid w:val="29FC0093"/>
    <w:rsid w:val="2A258FD9"/>
    <w:rsid w:val="2A2A1984"/>
    <w:rsid w:val="2A46DAB9"/>
    <w:rsid w:val="2A4C25E0"/>
    <w:rsid w:val="2A4F90C8"/>
    <w:rsid w:val="2A5CE21B"/>
    <w:rsid w:val="2A6FCC16"/>
    <w:rsid w:val="2A72A459"/>
    <w:rsid w:val="2AAC1E59"/>
    <w:rsid w:val="2AAED380"/>
    <w:rsid w:val="2AB1E24F"/>
    <w:rsid w:val="2AFF2206"/>
    <w:rsid w:val="2B167C95"/>
    <w:rsid w:val="2B195E96"/>
    <w:rsid w:val="2B22D40A"/>
    <w:rsid w:val="2B3D56B2"/>
    <w:rsid w:val="2B5B9963"/>
    <w:rsid w:val="2BA71C17"/>
    <w:rsid w:val="2BAA6A23"/>
    <w:rsid w:val="2C078EE0"/>
    <w:rsid w:val="2C8BB6B9"/>
    <w:rsid w:val="2CAF165D"/>
    <w:rsid w:val="2CE4138E"/>
    <w:rsid w:val="2CE76D05"/>
    <w:rsid w:val="2D01F7D8"/>
    <w:rsid w:val="2D38BA80"/>
    <w:rsid w:val="2D4300EF"/>
    <w:rsid w:val="2D5702BF"/>
    <w:rsid w:val="2D736231"/>
    <w:rsid w:val="2D78F00E"/>
    <w:rsid w:val="2D890508"/>
    <w:rsid w:val="2DB380FA"/>
    <w:rsid w:val="2DB66165"/>
    <w:rsid w:val="2DBF1D50"/>
    <w:rsid w:val="2DDBBA7A"/>
    <w:rsid w:val="2E4BAAC7"/>
    <w:rsid w:val="2E743320"/>
    <w:rsid w:val="2E7D7D57"/>
    <w:rsid w:val="2E996985"/>
    <w:rsid w:val="2E9CD0C4"/>
    <w:rsid w:val="2ECB38B0"/>
    <w:rsid w:val="2ED219F6"/>
    <w:rsid w:val="2ED6C39D"/>
    <w:rsid w:val="2EF7EBAF"/>
    <w:rsid w:val="2EFF3E43"/>
    <w:rsid w:val="2F05DAC0"/>
    <w:rsid w:val="2F11FA42"/>
    <w:rsid w:val="2F135734"/>
    <w:rsid w:val="2F1AB4DD"/>
    <w:rsid w:val="2F36DA68"/>
    <w:rsid w:val="2F380C68"/>
    <w:rsid w:val="2F5312F5"/>
    <w:rsid w:val="2F5D7762"/>
    <w:rsid w:val="2F654388"/>
    <w:rsid w:val="2F66671F"/>
    <w:rsid w:val="2F74B945"/>
    <w:rsid w:val="2F80CB8E"/>
    <w:rsid w:val="2F9CA7FD"/>
    <w:rsid w:val="2FB1CDF2"/>
    <w:rsid w:val="2FC36C0E"/>
    <w:rsid w:val="2FDC604A"/>
    <w:rsid w:val="2FF1AEBB"/>
    <w:rsid w:val="2FFDAE5F"/>
    <w:rsid w:val="300AC490"/>
    <w:rsid w:val="30294A2E"/>
    <w:rsid w:val="30869F8E"/>
    <w:rsid w:val="30F64EE6"/>
    <w:rsid w:val="31074A96"/>
    <w:rsid w:val="310C67F2"/>
    <w:rsid w:val="311F2C6A"/>
    <w:rsid w:val="312E5320"/>
    <w:rsid w:val="319D75AA"/>
    <w:rsid w:val="31A5E4A3"/>
    <w:rsid w:val="31BBDACF"/>
    <w:rsid w:val="31BF0022"/>
    <w:rsid w:val="31D9C889"/>
    <w:rsid w:val="320C4FCB"/>
    <w:rsid w:val="3213ACFF"/>
    <w:rsid w:val="32303B27"/>
    <w:rsid w:val="3237CE0E"/>
    <w:rsid w:val="327216BB"/>
    <w:rsid w:val="329AC85B"/>
    <w:rsid w:val="32ACE95F"/>
    <w:rsid w:val="32C016B9"/>
    <w:rsid w:val="32C5CAAF"/>
    <w:rsid w:val="33034ECD"/>
    <w:rsid w:val="3304B5B9"/>
    <w:rsid w:val="330B50FF"/>
    <w:rsid w:val="3357AB30"/>
    <w:rsid w:val="335F64EA"/>
    <w:rsid w:val="33604CF3"/>
    <w:rsid w:val="337D34CD"/>
    <w:rsid w:val="3392ACA3"/>
    <w:rsid w:val="33EB19C8"/>
    <w:rsid w:val="343F2A7F"/>
    <w:rsid w:val="3444D40A"/>
    <w:rsid w:val="3447110D"/>
    <w:rsid w:val="3488EC66"/>
    <w:rsid w:val="34F3C27A"/>
    <w:rsid w:val="35095DDC"/>
    <w:rsid w:val="351DE9FD"/>
    <w:rsid w:val="352B4FBC"/>
    <w:rsid w:val="35433744"/>
    <w:rsid w:val="354EE2EE"/>
    <w:rsid w:val="3569BC92"/>
    <w:rsid w:val="3579A961"/>
    <w:rsid w:val="3585E932"/>
    <w:rsid w:val="359377D9"/>
    <w:rsid w:val="35A9E8AF"/>
    <w:rsid w:val="35C9C009"/>
    <w:rsid w:val="35DD9629"/>
    <w:rsid w:val="35FE1C20"/>
    <w:rsid w:val="362A1973"/>
    <w:rsid w:val="3643DC90"/>
    <w:rsid w:val="3647D10A"/>
    <w:rsid w:val="36631441"/>
    <w:rsid w:val="366CCAE1"/>
    <w:rsid w:val="3672BCB7"/>
    <w:rsid w:val="3677A544"/>
    <w:rsid w:val="368FC0F0"/>
    <w:rsid w:val="36980A1E"/>
    <w:rsid w:val="36B8DF0B"/>
    <w:rsid w:val="36E35E63"/>
    <w:rsid w:val="3723135A"/>
    <w:rsid w:val="373FAC94"/>
    <w:rsid w:val="3759EC55"/>
    <w:rsid w:val="37766871"/>
    <w:rsid w:val="37864D8B"/>
    <w:rsid w:val="37891AB8"/>
    <w:rsid w:val="379580E3"/>
    <w:rsid w:val="379648B6"/>
    <w:rsid w:val="379C6CD8"/>
    <w:rsid w:val="37A82CE6"/>
    <w:rsid w:val="37B4560F"/>
    <w:rsid w:val="37BA36DB"/>
    <w:rsid w:val="380FF2C7"/>
    <w:rsid w:val="3818EB55"/>
    <w:rsid w:val="382633DA"/>
    <w:rsid w:val="38649612"/>
    <w:rsid w:val="386FDF31"/>
    <w:rsid w:val="38D371ED"/>
    <w:rsid w:val="38DB60B6"/>
    <w:rsid w:val="38F93F8A"/>
    <w:rsid w:val="38FD0C1E"/>
    <w:rsid w:val="391536EB"/>
    <w:rsid w:val="396987DB"/>
    <w:rsid w:val="39729051"/>
    <w:rsid w:val="397A7ACA"/>
    <w:rsid w:val="3987D645"/>
    <w:rsid w:val="3994EADA"/>
    <w:rsid w:val="39A96E39"/>
    <w:rsid w:val="39B5F2F2"/>
    <w:rsid w:val="39B973DA"/>
    <w:rsid w:val="39BA4FFC"/>
    <w:rsid w:val="39CDFC34"/>
    <w:rsid w:val="39DCCAAB"/>
    <w:rsid w:val="39E1248B"/>
    <w:rsid w:val="3A0C5B73"/>
    <w:rsid w:val="3A28202D"/>
    <w:rsid w:val="3A304FA8"/>
    <w:rsid w:val="3A7504C6"/>
    <w:rsid w:val="3AAEB3CA"/>
    <w:rsid w:val="3AD88AE8"/>
    <w:rsid w:val="3AE154F9"/>
    <w:rsid w:val="3AF148BB"/>
    <w:rsid w:val="3B0119AC"/>
    <w:rsid w:val="3B208906"/>
    <w:rsid w:val="3B35A654"/>
    <w:rsid w:val="3B3F6338"/>
    <w:rsid w:val="3B42EBB7"/>
    <w:rsid w:val="3B919FE5"/>
    <w:rsid w:val="3B9709C4"/>
    <w:rsid w:val="3B9C0634"/>
    <w:rsid w:val="3BBFE4A0"/>
    <w:rsid w:val="3BDA15A6"/>
    <w:rsid w:val="3BE20ADC"/>
    <w:rsid w:val="3BEECD5C"/>
    <w:rsid w:val="3C1E87A5"/>
    <w:rsid w:val="3C4CD7AD"/>
    <w:rsid w:val="3C61771B"/>
    <w:rsid w:val="3CCDB722"/>
    <w:rsid w:val="3CD2CFF7"/>
    <w:rsid w:val="3D292D18"/>
    <w:rsid w:val="3D4F0AF0"/>
    <w:rsid w:val="3D72D5CB"/>
    <w:rsid w:val="3D75EC97"/>
    <w:rsid w:val="3D8E8F4B"/>
    <w:rsid w:val="3DD15963"/>
    <w:rsid w:val="3DD899D2"/>
    <w:rsid w:val="3DDB204A"/>
    <w:rsid w:val="3DDD871D"/>
    <w:rsid w:val="3DEA4998"/>
    <w:rsid w:val="3E15115A"/>
    <w:rsid w:val="3E3C8ADB"/>
    <w:rsid w:val="3E460174"/>
    <w:rsid w:val="3E75706E"/>
    <w:rsid w:val="3E87C64B"/>
    <w:rsid w:val="3E993A7B"/>
    <w:rsid w:val="3EC3A29E"/>
    <w:rsid w:val="3EE099FD"/>
    <w:rsid w:val="3EE32D28"/>
    <w:rsid w:val="3EF198B0"/>
    <w:rsid w:val="3F02E285"/>
    <w:rsid w:val="3F0D3D96"/>
    <w:rsid w:val="3F0E45D8"/>
    <w:rsid w:val="3F530771"/>
    <w:rsid w:val="3F5FD5EE"/>
    <w:rsid w:val="3F66DABE"/>
    <w:rsid w:val="3F689F34"/>
    <w:rsid w:val="3FA2CEC0"/>
    <w:rsid w:val="3FA638B3"/>
    <w:rsid w:val="3FBD2C31"/>
    <w:rsid w:val="3FDAAB3C"/>
    <w:rsid w:val="3FDBF40D"/>
    <w:rsid w:val="3FE6F238"/>
    <w:rsid w:val="3FEFD277"/>
    <w:rsid w:val="3FF23C84"/>
    <w:rsid w:val="401DD3B8"/>
    <w:rsid w:val="402EFFD2"/>
    <w:rsid w:val="4044210C"/>
    <w:rsid w:val="405A1D1F"/>
    <w:rsid w:val="40629D31"/>
    <w:rsid w:val="40E5790D"/>
    <w:rsid w:val="40F77F41"/>
    <w:rsid w:val="410A1813"/>
    <w:rsid w:val="4110C8CE"/>
    <w:rsid w:val="412048D0"/>
    <w:rsid w:val="412CDCD2"/>
    <w:rsid w:val="414677B8"/>
    <w:rsid w:val="4147FE8A"/>
    <w:rsid w:val="414D4AF2"/>
    <w:rsid w:val="41847F9B"/>
    <w:rsid w:val="4187C5D3"/>
    <w:rsid w:val="41944C0D"/>
    <w:rsid w:val="41960D94"/>
    <w:rsid w:val="4198BB6F"/>
    <w:rsid w:val="41A3E9E6"/>
    <w:rsid w:val="41AF776D"/>
    <w:rsid w:val="41D6A14D"/>
    <w:rsid w:val="41E8B185"/>
    <w:rsid w:val="423E27BA"/>
    <w:rsid w:val="42934FA2"/>
    <w:rsid w:val="42970C49"/>
    <w:rsid w:val="42B03097"/>
    <w:rsid w:val="42DDFD40"/>
    <w:rsid w:val="43071BFB"/>
    <w:rsid w:val="43193307"/>
    <w:rsid w:val="431EF8AF"/>
    <w:rsid w:val="4322DAEA"/>
    <w:rsid w:val="43482B81"/>
    <w:rsid w:val="434A4A16"/>
    <w:rsid w:val="43AB5060"/>
    <w:rsid w:val="43AC8795"/>
    <w:rsid w:val="43D7F0C3"/>
    <w:rsid w:val="443283E1"/>
    <w:rsid w:val="44333A36"/>
    <w:rsid w:val="443BD31D"/>
    <w:rsid w:val="445CFC9D"/>
    <w:rsid w:val="4470308A"/>
    <w:rsid w:val="4488458E"/>
    <w:rsid w:val="4496031C"/>
    <w:rsid w:val="449F50CD"/>
    <w:rsid w:val="44B609E4"/>
    <w:rsid w:val="44CA99FB"/>
    <w:rsid w:val="44F677A5"/>
    <w:rsid w:val="451182B7"/>
    <w:rsid w:val="4533A39C"/>
    <w:rsid w:val="453ED665"/>
    <w:rsid w:val="45577003"/>
    <w:rsid w:val="458346E7"/>
    <w:rsid w:val="458A1B94"/>
    <w:rsid w:val="45AA280A"/>
    <w:rsid w:val="45B89196"/>
    <w:rsid w:val="45C838AA"/>
    <w:rsid w:val="45F63696"/>
    <w:rsid w:val="45FD4F10"/>
    <w:rsid w:val="460D084D"/>
    <w:rsid w:val="462AA934"/>
    <w:rsid w:val="463B4C34"/>
    <w:rsid w:val="463BEE68"/>
    <w:rsid w:val="465041A3"/>
    <w:rsid w:val="46580752"/>
    <w:rsid w:val="468A4AEB"/>
    <w:rsid w:val="46958F22"/>
    <w:rsid w:val="471A00EF"/>
    <w:rsid w:val="47323492"/>
    <w:rsid w:val="4754640A"/>
    <w:rsid w:val="476096DC"/>
    <w:rsid w:val="476F91D6"/>
    <w:rsid w:val="47859766"/>
    <w:rsid w:val="4794DC91"/>
    <w:rsid w:val="4796F986"/>
    <w:rsid w:val="4798AAD8"/>
    <w:rsid w:val="47B01639"/>
    <w:rsid w:val="47C42A5C"/>
    <w:rsid w:val="47DE3FB0"/>
    <w:rsid w:val="4834FADF"/>
    <w:rsid w:val="489080EA"/>
    <w:rsid w:val="48B2D104"/>
    <w:rsid w:val="48C3990F"/>
    <w:rsid w:val="4956468E"/>
    <w:rsid w:val="498F91C0"/>
    <w:rsid w:val="49A46E65"/>
    <w:rsid w:val="49CC2628"/>
    <w:rsid w:val="49E66FDD"/>
    <w:rsid w:val="49F95AF1"/>
    <w:rsid w:val="4A1C1CBB"/>
    <w:rsid w:val="4A2CB9A3"/>
    <w:rsid w:val="4A5D0A9B"/>
    <w:rsid w:val="4AEC18CB"/>
    <w:rsid w:val="4B070A0B"/>
    <w:rsid w:val="4B0C4923"/>
    <w:rsid w:val="4B25CE7F"/>
    <w:rsid w:val="4B333A1D"/>
    <w:rsid w:val="4B389E28"/>
    <w:rsid w:val="4B494F9B"/>
    <w:rsid w:val="4B4A84C9"/>
    <w:rsid w:val="4B73755C"/>
    <w:rsid w:val="4B943DE8"/>
    <w:rsid w:val="4BB9F3DD"/>
    <w:rsid w:val="4BC8BD88"/>
    <w:rsid w:val="4C04AB56"/>
    <w:rsid w:val="4C17C0E0"/>
    <w:rsid w:val="4C1FBE3D"/>
    <w:rsid w:val="4C3DEA80"/>
    <w:rsid w:val="4C5712DD"/>
    <w:rsid w:val="4C5AA402"/>
    <w:rsid w:val="4C6BA921"/>
    <w:rsid w:val="4C84000B"/>
    <w:rsid w:val="4CBC497A"/>
    <w:rsid w:val="4CF48723"/>
    <w:rsid w:val="4CFFCD80"/>
    <w:rsid w:val="4D03D197"/>
    <w:rsid w:val="4D24989D"/>
    <w:rsid w:val="4D2D5DF7"/>
    <w:rsid w:val="4D473E68"/>
    <w:rsid w:val="4D674848"/>
    <w:rsid w:val="4D8CFEA5"/>
    <w:rsid w:val="4D900CD7"/>
    <w:rsid w:val="4DAF25D7"/>
    <w:rsid w:val="4DDEB4F0"/>
    <w:rsid w:val="4DE43E11"/>
    <w:rsid w:val="4DF9BEEC"/>
    <w:rsid w:val="4DFFBC61"/>
    <w:rsid w:val="4E0492D2"/>
    <w:rsid w:val="4E11D392"/>
    <w:rsid w:val="4E1FDA19"/>
    <w:rsid w:val="4E2CA580"/>
    <w:rsid w:val="4E394031"/>
    <w:rsid w:val="4E71CD08"/>
    <w:rsid w:val="4E884926"/>
    <w:rsid w:val="4EA0928D"/>
    <w:rsid w:val="4EBB3522"/>
    <w:rsid w:val="4ECD1546"/>
    <w:rsid w:val="4ED8D9B8"/>
    <w:rsid w:val="4F143231"/>
    <w:rsid w:val="4F5F85DB"/>
    <w:rsid w:val="4F631A61"/>
    <w:rsid w:val="4F760D4F"/>
    <w:rsid w:val="4F9280CD"/>
    <w:rsid w:val="4F9C724C"/>
    <w:rsid w:val="4F9D1645"/>
    <w:rsid w:val="4FC161D6"/>
    <w:rsid w:val="500B04C9"/>
    <w:rsid w:val="503B049E"/>
    <w:rsid w:val="50BFC65F"/>
    <w:rsid w:val="510062E9"/>
    <w:rsid w:val="512A8400"/>
    <w:rsid w:val="512E512E"/>
    <w:rsid w:val="5135AA44"/>
    <w:rsid w:val="513841E4"/>
    <w:rsid w:val="5177C9A3"/>
    <w:rsid w:val="51A4D5FA"/>
    <w:rsid w:val="51E55F56"/>
    <w:rsid w:val="51F47647"/>
    <w:rsid w:val="51FD3110"/>
    <w:rsid w:val="5207F21F"/>
    <w:rsid w:val="5229E39B"/>
    <w:rsid w:val="522F4F57"/>
    <w:rsid w:val="5241FA19"/>
    <w:rsid w:val="52427572"/>
    <w:rsid w:val="5290BE2F"/>
    <w:rsid w:val="52D00310"/>
    <w:rsid w:val="535F2B03"/>
    <w:rsid w:val="53683EFD"/>
    <w:rsid w:val="53946CA3"/>
    <w:rsid w:val="53F2DAC0"/>
    <w:rsid w:val="5431A283"/>
    <w:rsid w:val="5448FC65"/>
    <w:rsid w:val="5459CFE5"/>
    <w:rsid w:val="546224C2"/>
    <w:rsid w:val="547F7C10"/>
    <w:rsid w:val="5495B93E"/>
    <w:rsid w:val="549E5610"/>
    <w:rsid w:val="54B1CA54"/>
    <w:rsid w:val="54BC1A78"/>
    <w:rsid w:val="54C6105B"/>
    <w:rsid w:val="54CED0A3"/>
    <w:rsid w:val="54FFAC8E"/>
    <w:rsid w:val="5501BA79"/>
    <w:rsid w:val="5537D5FF"/>
    <w:rsid w:val="556D9483"/>
    <w:rsid w:val="558491A6"/>
    <w:rsid w:val="558B6336"/>
    <w:rsid w:val="55A27CDC"/>
    <w:rsid w:val="55F86147"/>
    <w:rsid w:val="562C0F66"/>
    <w:rsid w:val="562E6806"/>
    <w:rsid w:val="56327BEE"/>
    <w:rsid w:val="564CF461"/>
    <w:rsid w:val="565CCE0D"/>
    <w:rsid w:val="567EFD02"/>
    <w:rsid w:val="56ABCA88"/>
    <w:rsid w:val="56BC956C"/>
    <w:rsid w:val="56E2F3D8"/>
    <w:rsid w:val="56F09754"/>
    <w:rsid w:val="5702CEA4"/>
    <w:rsid w:val="57289F47"/>
    <w:rsid w:val="5770E8D7"/>
    <w:rsid w:val="57781E25"/>
    <w:rsid w:val="57791933"/>
    <w:rsid w:val="5794DAE2"/>
    <w:rsid w:val="5799C584"/>
    <w:rsid w:val="57C811AB"/>
    <w:rsid w:val="57FC57FD"/>
    <w:rsid w:val="581EC84E"/>
    <w:rsid w:val="58398C58"/>
    <w:rsid w:val="584B5CD2"/>
    <w:rsid w:val="588BD0F7"/>
    <w:rsid w:val="588F86EE"/>
    <w:rsid w:val="58B7D56F"/>
    <w:rsid w:val="58BB58B7"/>
    <w:rsid w:val="58C0B374"/>
    <w:rsid w:val="5933F48A"/>
    <w:rsid w:val="593595E5"/>
    <w:rsid w:val="5955511E"/>
    <w:rsid w:val="5963C62D"/>
    <w:rsid w:val="5970A082"/>
    <w:rsid w:val="59921541"/>
    <w:rsid w:val="599A9C69"/>
    <w:rsid w:val="59C03679"/>
    <w:rsid w:val="5A002F94"/>
    <w:rsid w:val="5A037E52"/>
    <w:rsid w:val="5A439A26"/>
    <w:rsid w:val="5A741A78"/>
    <w:rsid w:val="5AB5745E"/>
    <w:rsid w:val="5ACB7542"/>
    <w:rsid w:val="5AE38901"/>
    <w:rsid w:val="5B00DB9E"/>
    <w:rsid w:val="5B2173EA"/>
    <w:rsid w:val="5B2878AC"/>
    <w:rsid w:val="5B680595"/>
    <w:rsid w:val="5B9B5C79"/>
    <w:rsid w:val="5C3FAACA"/>
    <w:rsid w:val="5C4BF71D"/>
    <w:rsid w:val="5CC7DFAC"/>
    <w:rsid w:val="5CCD15F2"/>
    <w:rsid w:val="5D0CFD7B"/>
    <w:rsid w:val="5D5DBFB9"/>
    <w:rsid w:val="5D9B70FA"/>
    <w:rsid w:val="5D9E182F"/>
    <w:rsid w:val="5DC69615"/>
    <w:rsid w:val="5DC86EFA"/>
    <w:rsid w:val="5DCCD3CD"/>
    <w:rsid w:val="5DE2BCFF"/>
    <w:rsid w:val="5DE8ED57"/>
    <w:rsid w:val="5E03F2EF"/>
    <w:rsid w:val="5E0EDC53"/>
    <w:rsid w:val="5E73A517"/>
    <w:rsid w:val="5E7F8A71"/>
    <w:rsid w:val="5EA89CBD"/>
    <w:rsid w:val="5EB918D0"/>
    <w:rsid w:val="5F1642DF"/>
    <w:rsid w:val="5F5A076D"/>
    <w:rsid w:val="5F5DF0D6"/>
    <w:rsid w:val="5F965A94"/>
    <w:rsid w:val="5FC61233"/>
    <w:rsid w:val="5FEA4B1B"/>
    <w:rsid w:val="5FEA87F6"/>
    <w:rsid w:val="5FFA5D91"/>
    <w:rsid w:val="600C5B9C"/>
    <w:rsid w:val="6014DE45"/>
    <w:rsid w:val="6062D65A"/>
    <w:rsid w:val="606FBE3F"/>
    <w:rsid w:val="60D14BFC"/>
    <w:rsid w:val="60E42C9E"/>
    <w:rsid w:val="60ED0968"/>
    <w:rsid w:val="60F0EDF8"/>
    <w:rsid w:val="60FE04B0"/>
    <w:rsid w:val="61109B30"/>
    <w:rsid w:val="6110F80F"/>
    <w:rsid w:val="6125743B"/>
    <w:rsid w:val="613ECDE2"/>
    <w:rsid w:val="614ED131"/>
    <w:rsid w:val="6171EE99"/>
    <w:rsid w:val="618E9407"/>
    <w:rsid w:val="61B8ED16"/>
    <w:rsid w:val="61E76836"/>
    <w:rsid w:val="61EB6AB8"/>
    <w:rsid w:val="61F91EBA"/>
    <w:rsid w:val="620E692B"/>
    <w:rsid w:val="6210FA3D"/>
    <w:rsid w:val="622190BC"/>
    <w:rsid w:val="62396453"/>
    <w:rsid w:val="623DAC76"/>
    <w:rsid w:val="6243CC42"/>
    <w:rsid w:val="62557198"/>
    <w:rsid w:val="62A94F7F"/>
    <w:rsid w:val="62C6DE80"/>
    <w:rsid w:val="63249C50"/>
    <w:rsid w:val="63259724"/>
    <w:rsid w:val="63260F2D"/>
    <w:rsid w:val="6334A27A"/>
    <w:rsid w:val="635117EC"/>
    <w:rsid w:val="63A290A8"/>
    <w:rsid w:val="63D65E9A"/>
    <w:rsid w:val="63E9B02F"/>
    <w:rsid w:val="6414A76B"/>
    <w:rsid w:val="6422DE37"/>
    <w:rsid w:val="64286681"/>
    <w:rsid w:val="642E324F"/>
    <w:rsid w:val="6462940C"/>
    <w:rsid w:val="64667258"/>
    <w:rsid w:val="647234A4"/>
    <w:rsid w:val="648DC33F"/>
    <w:rsid w:val="6496D681"/>
    <w:rsid w:val="6498B4D7"/>
    <w:rsid w:val="64B4165A"/>
    <w:rsid w:val="64DF4121"/>
    <w:rsid w:val="651AFB1F"/>
    <w:rsid w:val="652B8B27"/>
    <w:rsid w:val="655716B8"/>
    <w:rsid w:val="65BCE3A2"/>
    <w:rsid w:val="65CB9B54"/>
    <w:rsid w:val="65D1DCFE"/>
    <w:rsid w:val="660DF75E"/>
    <w:rsid w:val="661CADBF"/>
    <w:rsid w:val="6632A6E2"/>
    <w:rsid w:val="666822D4"/>
    <w:rsid w:val="667AF5F4"/>
    <w:rsid w:val="6680BBF0"/>
    <w:rsid w:val="669736AE"/>
    <w:rsid w:val="66C1805A"/>
    <w:rsid w:val="66DD779B"/>
    <w:rsid w:val="66E4EA74"/>
    <w:rsid w:val="66F3F9FF"/>
    <w:rsid w:val="66FA4FBA"/>
    <w:rsid w:val="67053AF5"/>
    <w:rsid w:val="67158D62"/>
    <w:rsid w:val="6724A8C0"/>
    <w:rsid w:val="674B4D5D"/>
    <w:rsid w:val="6757845C"/>
    <w:rsid w:val="675FFE8B"/>
    <w:rsid w:val="67773E6E"/>
    <w:rsid w:val="678D8EEC"/>
    <w:rsid w:val="679BC62F"/>
    <w:rsid w:val="67C9A553"/>
    <w:rsid w:val="6817B77C"/>
    <w:rsid w:val="683324CD"/>
    <w:rsid w:val="6865AC39"/>
    <w:rsid w:val="687509ED"/>
    <w:rsid w:val="689495B3"/>
    <w:rsid w:val="68AA9C67"/>
    <w:rsid w:val="68CB1599"/>
    <w:rsid w:val="6922144A"/>
    <w:rsid w:val="694ACD51"/>
    <w:rsid w:val="6950EA2E"/>
    <w:rsid w:val="6985A682"/>
    <w:rsid w:val="698D0414"/>
    <w:rsid w:val="69BC3EFD"/>
    <w:rsid w:val="69D13CB1"/>
    <w:rsid w:val="69E49B0F"/>
    <w:rsid w:val="69E869EF"/>
    <w:rsid w:val="6A22C309"/>
    <w:rsid w:val="6A2A7F2F"/>
    <w:rsid w:val="6A2EC08A"/>
    <w:rsid w:val="6A89115E"/>
    <w:rsid w:val="6A97F738"/>
    <w:rsid w:val="6A9B00F4"/>
    <w:rsid w:val="6AA76A8D"/>
    <w:rsid w:val="6ACBEC33"/>
    <w:rsid w:val="6AFC688C"/>
    <w:rsid w:val="6B67BEAF"/>
    <w:rsid w:val="6B8324C1"/>
    <w:rsid w:val="6BA54DF3"/>
    <w:rsid w:val="6BC224A6"/>
    <w:rsid w:val="6BC99A85"/>
    <w:rsid w:val="6BD04499"/>
    <w:rsid w:val="6BE312A0"/>
    <w:rsid w:val="6BE88C6D"/>
    <w:rsid w:val="6BEA9A34"/>
    <w:rsid w:val="6BFB3F0F"/>
    <w:rsid w:val="6C3D3A64"/>
    <w:rsid w:val="6C6B4DE1"/>
    <w:rsid w:val="6CA5DFEB"/>
    <w:rsid w:val="6CBC35F5"/>
    <w:rsid w:val="6CE42B7E"/>
    <w:rsid w:val="6CFC8277"/>
    <w:rsid w:val="6D12BE1A"/>
    <w:rsid w:val="6D576F58"/>
    <w:rsid w:val="6DFAB28F"/>
    <w:rsid w:val="6E5038D2"/>
    <w:rsid w:val="6E6ACAFB"/>
    <w:rsid w:val="6E7D811B"/>
    <w:rsid w:val="6E7DBDC0"/>
    <w:rsid w:val="6E7E4DE0"/>
    <w:rsid w:val="6E816671"/>
    <w:rsid w:val="6E95DC36"/>
    <w:rsid w:val="6EA1F09C"/>
    <w:rsid w:val="6EAA3C4A"/>
    <w:rsid w:val="6EAE8E7B"/>
    <w:rsid w:val="6EAF750A"/>
    <w:rsid w:val="6EAFF24D"/>
    <w:rsid w:val="6EC917C1"/>
    <w:rsid w:val="6EEDE51B"/>
    <w:rsid w:val="6F03BA27"/>
    <w:rsid w:val="6F08074E"/>
    <w:rsid w:val="6F2D80A0"/>
    <w:rsid w:val="6F51955D"/>
    <w:rsid w:val="6F828AEB"/>
    <w:rsid w:val="6F86671F"/>
    <w:rsid w:val="6FAF7663"/>
    <w:rsid w:val="6FBA7C15"/>
    <w:rsid w:val="6FC5E1E6"/>
    <w:rsid w:val="6FCCCCD6"/>
    <w:rsid w:val="6FD5F36A"/>
    <w:rsid w:val="7023200C"/>
    <w:rsid w:val="7026DACC"/>
    <w:rsid w:val="7035CA8B"/>
    <w:rsid w:val="704A5EDC"/>
    <w:rsid w:val="70AC80F9"/>
    <w:rsid w:val="70F931C8"/>
    <w:rsid w:val="711DBDC2"/>
    <w:rsid w:val="711F5357"/>
    <w:rsid w:val="71324B45"/>
    <w:rsid w:val="714128C1"/>
    <w:rsid w:val="716F21EF"/>
    <w:rsid w:val="71784EAD"/>
    <w:rsid w:val="717BB5FF"/>
    <w:rsid w:val="71AF9A04"/>
    <w:rsid w:val="71B47C72"/>
    <w:rsid w:val="71C40324"/>
    <w:rsid w:val="71E52D74"/>
    <w:rsid w:val="71E62F3D"/>
    <w:rsid w:val="71E9AFF1"/>
    <w:rsid w:val="722F0B8D"/>
    <w:rsid w:val="7237B486"/>
    <w:rsid w:val="7270B1B2"/>
    <w:rsid w:val="7278D277"/>
    <w:rsid w:val="72917999"/>
    <w:rsid w:val="72B1E8B7"/>
    <w:rsid w:val="72DCC8AC"/>
    <w:rsid w:val="72F070D8"/>
    <w:rsid w:val="732E51FD"/>
    <w:rsid w:val="7378DBCD"/>
    <w:rsid w:val="73A6D22D"/>
    <w:rsid w:val="73AEB9D3"/>
    <w:rsid w:val="73AFBA61"/>
    <w:rsid w:val="73C3ED15"/>
    <w:rsid w:val="73CADBEE"/>
    <w:rsid w:val="73FF11F3"/>
    <w:rsid w:val="740EDEB5"/>
    <w:rsid w:val="7410EAEA"/>
    <w:rsid w:val="7417D35F"/>
    <w:rsid w:val="7418C83A"/>
    <w:rsid w:val="74204300"/>
    <w:rsid w:val="744498FE"/>
    <w:rsid w:val="747ECDD9"/>
    <w:rsid w:val="74A439B9"/>
    <w:rsid w:val="74B3B9BB"/>
    <w:rsid w:val="74B60D34"/>
    <w:rsid w:val="74B72C3E"/>
    <w:rsid w:val="752CD3B1"/>
    <w:rsid w:val="752DDBF9"/>
    <w:rsid w:val="7534B911"/>
    <w:rsid w:val="7542E7DE"/>
    <w:rsid w:val="754E7167"/>
    <w:rsid w:val="755580B9"/>
    <w:rsid w:val="7567B02A"/>
    <w:rsid w:val="756D5D0A"/>
    <w:rsid w:val="75A91EE4"/>
    <w:rsid w:val="75CF668A"/>
    <w:rsid w:val="75DC90A7"/>
    <w:rsid w:val="75E06693"/>
    <w:rsid w:val="7604CA9F"/>
    <w:rsid w:val="7630870F"/>
    <w:rsid w:val="76342855"/>
    <w:rsid w:val="763EEF53"/>
    <w:rsid w:val="7654C3C1"/>
    <w:rsid w:val="7660F999"/>
    <w:rsid w:val="767FDE00"/>
    <w:rsid w:val="769FF091"/>
    <w:rsid w:val="76B8AADF"/>
    <w:rsid w:val="76E3363E"/>
    <w:rsid w:val="76FF8510"/>
    <w:rsid w:val="774FCD21"/>
    <w:rsid w:val="775A5D75"/>
    <w:rsid w:val="775C8CF6"/>
    <w:rsid w:val="7787BB4F"/>
    <w:rsid w:val="77894C37"/>
    <w:rsid w:val="7791D6E6"/>
    <w:rsid w:val="77ADDE7B"/>
    <w:rsid w:val="77BA9A38"/>
    <w:rsid w:val="77BAECF0"/>
    <w:rsid w:val="77C64C91"/>
    <w:rsid w:val="77E937DA"/>
    <w:rsid w:val="781D2B8A"/>
    <w:rsid w:val="78268E3C"/>
    <w:rsid w:val="7854C891"/>
    <w:rsid w:val="7856BEF1"/>
    <w:rsid w:val="7856E5AE"/>
    <w:rsid w:val="787CE977"/>
    <w:rsid w:val="788F6CD7"/>
    <w:rsid w:val="78A66FA5"/>
    <w:rsid w:val="793A390B"/>
    <w:rsid w:val="7942D83D"/>
    <w:rsid w:val="7953D50F"/>
    <w:rsid w:val="79583381"/>
    <w:rsid w:val="7982D244"/>
    <w:rsid w:val="7989F965"/>
    <w:rsid w:val="798F80EE"/>
    <w:rsid w:val="79BEB06D"/>
    <w:rsid w:val="79E8FED6"/>
    <w:rsid w:val="79F70C2D"/>
    <w:rsid w:val="79F94A23"/>
    <w:rsid w:val="7A0907F8"/>
    <w:rsid w:val="7A0CB411"/>
    <w:rsid w:val="7A314BAF"/>
    <w:rsid w:val="7A3E7ED5"/>
    <w:rsid w:val="7A5E576F"/>
    <w:rsid w:val="7A73FB90"/>
    <w:rsid w:val="7AAED2F5"/>
    <w:rsid w:val="7AAF67EB"/>
    <w:rsid w:val="7ABC9F0A"/>
    <w:rsid w:val="7AC2F2D4"/>
    <w:rsid w:val="7ACC0FB1"/>
    <w:rsid w:val="7B22FB3F"/>
    <w:rsid w:val="7B5787BF"/>
    <w:rsid w:val="7C4BC133"/>
    <w:rsid w:val="7C4FDB38"/>
    <w:rsid w:val="7C8FFBC6"/>
    <w:rsid w:val="7CA9685E"/>
    <w:rsid w:val="7CAA70DB"/>
    <w:rsid w:val="7CB20B66"/>
    <w:rsid w:val="7CDB5894"/>
    <w:rsid w:val="7CFD4A84"/>
    <w:rsid w:val="7D2AE244"/>
    <w:rsid w:val="7D2D20F5"/>
    <w:rsid w:val="7D4DC363"/>
    <w:rsid w:val="7D62DDFA"/>
    <w:rsid w:val="7DAB9C52"/>
    <w:rsid w:val="7DB8015E"/>
    <w:rsid w:val="7DEB77D6"/>
    <w:rsid w:val="7DF7B93B"/>
    <w:rsid w:val="7E259A16"/>
    <w:rsid w:val="7E5418DA"/>
    <w:rsid w:val="7E81FACA"/>
    <w:rsid w:val="7E8D24A0"/>
    <w:rsid w:val="7EB224DC"/>
    <w:rsid w:val="7EB8FF84"/>
    <w:rsid w:val="7EE4FCC6"/>
    <w:rsid w:val="7F32A979"/>
    <w:rsid w:val="7F382E37"/>
    <w:rsid w:val="7F3AEB48"/>
    <w:rsid w:val="7F45418C"/>
    <w:rsid w:val="7F556B4C"/>
    <w:rsid w:val="7F67C706"/>
    <w:rsid w:val="7F6EF148"/>
    <w:rsid w:val="7F898E9D"/>
    <w:rsid w:val="7F8BF1A9"/>
    <w:rsid w:val="7F94EAEB"/>
    <w:rsid w:val="7FEFE93B"/>
    <w:rsid w:val="7FF59C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B7EDE"/>
  <w15:chartTrackingRefBased/>
  <w15:docId w15:val="{A80025C1-4F18-904F-BBF8-91ABBFF46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rsid w:val="007E4965"/>
    <w:pPr>
      <w:spacing w:after="0" w:line="276" w:lineRule="auto"/>
    </w:pPr>
    <w:rPr>
      <w:rFonts w:ascii="Arial" w:eastAsia="Arial" w:hAnsi="Arial" w:cs="Arial"/>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E7967"/>
    <w:pPr>
      <w:ind w:left="720"/>
      <w:contextualSpacing/>
    </w:pPr>
  </w:style>
  <w:style w:type="paragraph" w:styleId="KeinLeerraum">
    <w:name w:val="No Spacing"/>
    <w:uiPriority w:val="1"/>
    <w:qFormat/>
    <w:rsid w:val="00006E87"/>
    <w:pPr>
      <w:spacing w:after="0" w:line="240" w:lineRule="auto"/>
    </w:pPr>
  </w:style>
  <w:style w:type="table" w:styleId="EinfacheTabelle1">
    <w:name w:val="Plain Table 1"/>
    <w:basedOn w:val="NormaleTabelle"/>
    <w:uiPriority w:val="41"/>
    <w:rsid w:val="00006E8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006E87"/>
    <w:pPr>
      <w:autoSpaceDE w:val="0"/>
      <w:autoSpaceDN w:val="0"/>
      <w:adjustRightInd w:val="0"/>
      <w:spacing w:after="0" w:line="240" w:lineRule="auto"/>
    </w:pPr>
    <w:rPr>
      <w:rFonts w:ascii="Arial" w:hAnsi="Arial" w:cs="Arial"/>
      <w:color w:val="000000"/>
      <w:sz w:val="24"/>
      <w:szCs w:val="24"/>
    </w:rPr>
  </w:style>
  <w:style w:type="character" w:styleId="Kommentarzeichen">
    <w:name w:val="annotation reference"/>
    <w:basedOn w:val="Absatz-Standardschriftart"/>
    <w:uiPriority w:val="99"/>
    <w:unhideWhenUsed/>
    <w:rsid w:val="00594FD2"/>
    <w:rPr>
      <w:sz w:val="16"/>
      <w:szCs w:val="16"/>
    </w:rPr>
  </w:style>
  <w:style w:type="paragraph" w:styleId="Kommentartext">
    <w:name w:val="annotation text"/>
    <w:basedOn w:val="Standard"/>
    <w:link w:val="KommentartextZchn"/>
    <w:uiPriority w:val="99"/>
    <w:unhideWhenUsed/>
    <w:rsid w:val="00594FD2"/>
    <w:pPr>
      <w:spacing w:line="240" w:lineRule="auto"/>
    </w:pPr>
    <w:rPr>
      <w:sz w:val="20"/>
      <w:szCs w:val="20"/>
    </w:rPr>
  </w:style>
  <w:style w:type="character" w:customStyle="1" w:styleId="KommentartextZchn">
    <w:name w:val="Kommentartext Zchn"/>
    <w:basedOn w:val="Absatz-Standardschriftart"/>
    <w:link w:val="Kommentartext"/>
    <w:uiPriority w:val="99"/>
    <w:rsid w:val="00594FD2"/>
    <w:rPr>
      <w:rFonts w:ascii="Arial" w:eastAsia="Arial" w:hAnsi="Arial" w:cs="Arial"/>
      <w:sz w:val="20"/>
      <w:szCs w:val="20"/>
      <w:lang w:eastAsia="de-DE"/>
    </w:rPr>
  </w:style>
  <w:style w:type="paragraph" w:styleId="Kommentarthema">
    <w:name w:val="annotation subject"/>
    <w:basedOn w:val="Kommentartext"/>
    <w:next w:val="Kommentartext"/>
    <w:link w:val="KommentarthemaZchn"/>
    <w:uiPriority w:val="99"/>
    <w:semiHidden/>
    <w:unhideWhenUsed/>
    <w:rsid w:val="00594FD2"/>
    <w:rPr>
      <w:b/>
      <w:bCs/>
    </w:rPr>
  </w:style>
  <w:style w:type="character" w:customStyle="1" w:styleId="KommentarthemaZchn">
    <w:name w:val="Kommentarthema Zchn"/>
    <w:basedOn w:val="KommentartextZchn"/>
    <w:link w:val="Kommentarthema"/>
    <w:uiPriority w:val="99"/>
    <w:semiHidden/>
    <w:rsid w:val="00594FD2"/>
    <w:rPr>
      <w:rFonts w:ascii="Arial" w:eastAsia="Arial" w:hAnsi="Arial" w:cs="Arial"/>
      <w:b/>
      <w:bCs/>
      <w:sz w:val="20"/>
      <w:szCs w:val="20"/>
      <w:lang w:eastAsia="de-DE"/>
    </w:rPr>
  </w:style>
  <w:style w:type="paragraph" w:styleId="Sprechblasentext">
    <w:name w:val="Balloon Text"/>
    <w:basedOn w:val="Standard"/>
    <w:link w:val="SprechblasentextZchn"/>
    <w:uiPriority w:val="99"/>
    <w:semiHidden/>
    <w:unhideWhenUsed/>
    <w:rsid w:val="00594FD2"/>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94FD2"/>
    <w:rPr>
      <w:rFonts w:ascii="Segoe UI" w:eastAsia="Arial" w:hAnsi="Segoe UI" w:cs="Segoe UI"/>
      <w:sz w:val="18"/>
      <w:szCs w:val="18"/>
      <w:lang w:eastAsia="de-DE"/>
    </w:rPr>
  </w:style>
  <w:style w:type="table" w:styleId="Tabellenraster">
    <w:name w:val="Table Grid"/>
    <w:basedOn w:val="NormaleTabelle"/>
    <w:uiPriority w:val="39"/>
    <w:rsid w:val="002149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D273A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citation">
    <w:name w:val="citation"/>
    <w:basedOn w:val="Absatz-Standardschriftart"/>
    <w:rsid w:val="00C466A3"/>
  </w:style>
  <w:style w:type="character" w:customStyle="1" w:styleId="ref-journal">
    <w:name w:val="ref-journal"/>
    <w:basedOn w:val="Absatz-Standardschriftart"/>
    <w:rsid w:val="00C466A3"/>
  </w:style>
  <w:style w:type="character" w:customStyle="1" w:styleId="ref-vol">
    <w:name w:val="ref-vol"/>
    <w:basedOn w:val="Absatz-Standardschriftart"/>
    <w:rsid w:val="00C466A3"/>
  </w:style>
  <w:style w:type="character" w:styleId="Hyperlink">
    <w:name w:val="Hyperlink"/>
    <w:basedOn w:val="Absatz-Standardschriftart"/>
    <w:uiPriority w:val="99"/>
    <w:unhideWhenUsed/>
    <w:rsid w:val="00C466A3"/>
    <w:rPr>
      <w:color w:val="0000FF"/>
      <w:u w:val="single"/>
    </w:rPr>
  </w:style>
  <w:style w:type="character" w:customStyle="1" w:styleId="nowrap">
    <w:name w:val="nowrap"/>
    <w:basedOn w:val="Absatz-Standardschriftart"/>
    <w:rsid w:val="00C466A3"/>
  </w:style>
  <w:style w:type="character" w:styleId="Hervorhebung">
    <w:name w:val="Emphasis"/>
    <w:basedOn w:val="Absatz-Standardschriftart"/>
    <w:uiPriority w:val="20"/>
    <w:qFormat/>
    <w:rsid w:val="000709D6"/>
    <w:rPr>
      <w:i/>
      <w:iCs/>
    </w:rPr>
  </w:style>
  <w:style w:type="table" w:styleId="Gitternetztabelle5dunkelAkzent5">
    <w:name w:val="Grid Table 5 Dark Accent 5"/>
    <w:basedOn w:val="NormaleTabelle"/>
    <w:uiPriority w:val="50"/>
    <w:rsid w:val="000E0D3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itternetztabelle5dunkelAkzent1">
    <w:name w:val="Grid Table 5 Dark Accent 1"/>
    <w:basedOn w:val="NormaleTabelle"/>
    <w:uiPriority w:val="50"/>
    <w:rsid w:val="000E0D3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EinfacheTabelle2">
    <w:name w:val="Plain Table 2"/>
    <w:basedOn w:val="NormaleTabelle"/>
    <w:uiPriority w:val="42"/>
    <w:rsid w:val="000E0D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opfzeile">
    <w:name w:val="header"/>
    <w:basedOn w:val="Standard"/>
    <w:link w:val="KopfzeileZchn"/>
    <w:uiPriority w:val="99"/>
    <w:unhideWhenUsed/>
    <w:rsid w:val="00C570C1"/>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9214F7"/>
    <w:rPr>
      <w:rFonts w:ascii="Arial" w:eastAsia="Arial" w:hAnsi="Arial" w:cs="Arial"/>
      <w:lang w:eastAsia="de-DE"/>
    </w:rPr>
  </w:style>
  <w:style w:type="paragraph" w:styleId="Fuzeile">
    <w:name w:val="footer"/>
    <w:basedOn w:val="Standard"/>
    <w:link w:val="FuzeileZchn"/>
    <w:uiPriority w:val="99"/>
    <w:unhideWhenUsed/>
    <w:rsid w:val="00C570C1"/>
    <w:pPr>
      <w:tabs>
        <w:tab w:val="center" w:pos="4536"/>
        <w:tab w:val="right" w:pos="9072"/>
      </w:tabs>
      <w:spacing w:line="240" w:lineRule="auto"/>
    </w:pPr>
  </w:style>
  <w:style w:type="character" w:customStyle="1" w:styleId="FuzeileZchn">
    <w:name w:val="Fußzeile Zchn"/>
    <w:basedOn w:val="Absatz-Standardschriftart"/>
    <w:link w:val="Fuzeile"/>
    <w:uiPriority w:val="99"/>
    <w:rsid w:val="009214F7"/>
    <w:rPr>
      <w:rFonts w:ascii="Arial" w:eastAsia="Arial" w:hAnsi="Arial" w:cs="Arial"/>
      <w:lang w:eastAsia="de-DE"/>
    </w:rPr>
  </w:style>
  <w:style w:type="paragraph" w:styleId="berarbeitung">
    <w:name w:val="Revision"/>
    <w:hidden/>
    <w:uiPriority w:val="99"/>
    <w:semiHidden/>
    <w:rsid w:val="008076A0"/>
    <w:pPr>
      <w:spacing w:after="0" w:line="240" w:lineRule="auto"/>
    </w:pPr>
    <w:rPr>
      <w:rFonts w:ascii="Arial" w:eastAsia="Arial" w:hAnsi="Arial" w:cs="Arial"/>
      <w:lang w:eastAsia="de-DE"/>
    </w:rPr>
  </w:style>
  <w:style w:type="character" w:styleId="HTMLZitat">
    <w:name w:val="HTML Cite"/>
    <w:basedOn w:val="Absatz-Standardschriftart"/>
    <w:uiPriority w:val="99"/>
    <w:semiHidden/>
    <w:unhideWhenUsed/>
    <w:rsid w:val="00CF445A"/>
    <w:rPr>
      <w:i/>
      <w:iCs/>
    </w:rPr>
  </w:style>
  <w:style w:type="character" w:customStyle="1" w:styleId="UnresolvedMention1">
    <w:name w:val="Unresolved Mention1"/>
    <w:basedOn w:val="Absatz-Standardschriftart"/>
    <w:uiPriority w:val="99"/>
    <w:semiHidden/>
    <w:unhideWhenUsed/>
    <w:rsid w:val="00AA7C57"/>
    <w:rPr>
      <w:color w:val="605E5C"/>
      <w:shd w:val="clear" w:color="auto" w:fill="E1DFDD"/>
    </w:rPr>
  </w:style>
  <w:style w:type="paragraph" w:styleId="Literaturverzeichnis">
    <w:name w:val="Bibliography"/>
    <w:basedOn w:val="Standard"/>
    <w:next w:val="Standard"/>
    <w:uiPriority w:val="37"/>
    <w:unhideWhenUsed/>
    <w:rsid w:val="00574A2F"/>
    <w:pPr>
      <w:spacing w:after="240" w:line="240" w:lineRule="auto"/>
    </w:pPr>
    <w:rPr>
      <w:rFonts w:asciiTheme="minorHAnsi" w:eastAsiaTheme="minorHAnsi" w:hAnsiTheme="minorHAnsi" w:cstheme="minorBidi"/>
      <w:kern w:val="2"/>
      <w:lang w:eastAsia="en-US"/>
      <w14:ligatures w14:val="standardContextual"/>
    </w:rPr>
  </w:style>
  <w:style w:type="character" w:customStyle="1" w:styleId="apple-converted-space">
    <w:name w:val="apple-converted-space"/>
    <w:basedOn w:val="Absatz-Standardschriftart"/>
    <w:rsid w:val="00306E06"/>
  </w:style>
  <w:style w:type="paragraph" w:styleId="StandardWeb">
    <w:name w:val="Normal (Web)"/>
    <w:basedOn w:val="Standard"/>
    <w:uiPriority w:val="99"/>
    <w:semiHidden/>
    <w:unhideWhenUsed/>
    <w:rsid w:val="008B51A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ichtaufgelsteErwhnung1">
    <w:name w:val="Nicht aufgelöste Erwähnung1"/>
    <w:basedOn w:val="Absatz-Standardschriftart"/>
    <w:uiPriority w:val="99"/>
    <w:semiHidden/>
    <w:unhideWhenUsed/>
    <w:rsid w:val="00247CD6"/>
    <w:rPr>
      <w:color w:val="605E5C"/>
      <w:shd w:val="clear" w:color="auto" w:fill="E1DFDD"/>
    </w:rPr>
  </w:style>
  <w:style w:type="character" w:styleId="Fett">
    <w:name w:val="Strong"/>
    <w:basedOn w:val="Absatz-Standardschriftart"/>
    <w:uiPriority w:val="22"/>
    <w:qFormat/>
    <w:rsid w:val="002F5B19"/>
    <w:rPr>
      <w:b/>
      <w:bCs/>
    </w:rPr>
  </w:style>
  <w:style w:type="paragraph" w:customStyle="1" w:styleId="Kommentartext1">
    <w:name w:val="Kommentartext1"/>
    <w:basedOn w:val="Standard"/>
    <w:next w:val="Kommentartext"/>
    <w:uiPriority w:val="99"/>
    <w:unhideWhenUsed/>
    <w:rsid w:val="00486E8B"/>
    <w:pPr>
      <w:spacing w:after="160" w:line="240" w:lineRule="auto"/>
    </w:pPr>
    <w:rPr>
      <w:rFonts w:asciiTheme="minorHAnsi" w:eastAsiaTheme="minorHAnsi" w:hAnsiTheme="minorHAnsi" w:cstheme="minorBidi"/>
      <w:sz w:val="20"/>
      <w:szCs w:val="20"/>
      <w:lang w:eastAsia="en-US"/>
    </w:rPr>
  </w:style>
  <w:style w:type="table" w:customStyle="1" w:styleId="Tabellenraster11">
    <w:name w:val="Tabellenraster11"/>
    <w:basedOn w:val="NormaleTabelle"/>
    <w:next w:val="Tabellenraster"/>
    <w:uiPriority w:val="39"/>
    <w:rsid w:val="00486E8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mmentartextZchn1">
    <w:name w:val="Kommentartext Zchn1"/>
    <w:basedOn w:val="Absatz-Standardschriftart"/>
    <w:uiPriority w:val="99"/>
    <w:rsid w:val="00486E8B"/>
    <w:rPr>
      <w:sz w:val="20"/>
      <w:szCs w:val="20"/>
    </w:rPr>
  </w:style>
  <w:style w:type="character" w:styleId="NichtaufgelsteErwhnung">
    <w:name w:val="Unresolved Mention"/>
    <w:basedOn w:val="Absatz-Standardschriftart"/>
    <w:uiPriority w:val="99"/>
    <w:semiHidden/>
    <w:unhideWhenUsed/>
    <w:rsid w:val="00501477"/>
    <w:rPr>
      <w:color w:val="605E5C"/>
      <w:shd w:val="clear" w:color="auto" w:fill="E1DFDD"/>
    </w:rPr>
  </w:style>
  <w:style w:type="table" w:customStyle="1" w:styleId="Tabellenraster1">
    <w:name w:val="Tabellenraster1"/>
    <w:basedOn w:val="NormaleTabelle"/>
    <w:next w:val="Tabellenraster"/>
    <w:uiPriority w:val="39"/>
    <w:rsid w:val="00342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82129">
      <w:bodyDiv w:val="1"/>
      <w:marLeft w:val="0"/>
      <w:marRight w:val="0"/>
      <w:marTop w:val="0"/>
      <w:marBottom w:val="0"/>
      <w:divBdr>
        <w:top w:val="none" w:sz="0" w:space="0" w:color="auto"/>
        <w:left w:val="none" w:sz="0" w:space="0" w:color="auto"/>
        <w:bottom w:val="none" w:sz="0" w:space="0" w:color="auto"/>
        <w:right w:val="none" w:sz="0" w:space="0" w:color="auto"/>
      </w:divBdr>
    </w:div>
    <w:div w:id="41179737">
      <w:bodyDiv w:val="1"/>
      <w:marLeft w:val="0"/>
      <w:marRight w:val="0"/>
      <w:marTop w:val="0"/>
      <w:marBottom w:val="0"/>
      <w:divBdr>
        <w:top w:val="none" w:sz="0" w:space="0" w:color="auto"/>
        <w:left w:val="none" w:sz="0" w:space="0" w:color="auto"/>
        <w:bottom w:val="none" w:sz="0" w:space="0" w:color="auto"/>
        <w:right w:val="none" w:sz="0" w:space="0" w:color="auto"/>
      </w:divBdr>
      <w:divsChild>
        <w:div w:id="33118404">
          <w:marLeft w:val="480"/>
          <w:marRight w:val="0"/>
          <w:marTop w:val="0"/>
          <w:marBottom w:val="0"/>
          <w:divBdr>
            <w:top w:val="none" w:sz="0" w:space="0" w:color="auto"/>
            <w:left w:val="none" w:sz="0" w:space="0" w:color="auto"/>
            <w:bottom w:val="none" w:sz="0" w:space="0" w:color="auto"/>
            <w:right w:val="none" w:sz="0" w:space="0" w:color="auto"/>
          </w:divBdr>
          <w:divsChild>
            <w:div w:id="128511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4415">
      <w:bodyDiv w:val="1"/>
      <w:marLeft w:val="0"/>
      <w:marRight w:val="0"/>
      <w:marTop w:val="0"/>
      <w:marBottom w:val="0"/>
      <w:divBdr>
        <w:top w:val="none" w:sz="0" w:space="0" w:color="auto"/>
        <w:left w:val="none" w:sz="0" w:space="0" w:color="auto"/>
        <w:bottom w:val="none" w:sz="0" w:space="0" w:color="auto"/>
        <w:right w:val="none" w:sz="0" w:space="0" w:color="auto"/>
      </w:divBdr>
      <w:divsChild>
        <w:div w:id="818376305">
          <w:marLeft w:val="0"/>
          <w:marRight w:val="0"/>
          <w:marTop w:val="0"/>
          <w:marBottom w:val="0"/>
          <w:divBdr>
            <w:top w:val="none" w:sz="0" w:space="0" w:color="auto"/>
            <w:left w:val="none" w:sz="0" w:space="0" w:color="auto"/>
            <w:bottom w:val="none" w:sz="0" w:space="0" w:color="auto"/>
            <w:right w:val="none" w:sz="0" w:space="0" w:color="auto"/>
          </w:divBdr>
          <w:divsChild>
            <w:div w:id="883758857">
              <w:marLeft w:val="0"/>
              <w:marRight w:val="0"/>
              <w:marTop w:val="0"/>
              <w:marBottom w:val="0"/>
              <w:divBdr>
                <w:top w:val="none" w:sz="0" w:space="0" w:color="auto"/>
                <w:left w:val="none" w:sz="0" w:space="0" w:color="auto"/>
                <w:bottom w:val="none" w:sz="0" w:space="0" w:color="auto"/>
                <w:right w:val="none" w:sz="0" w:space="0" w:color="auto"/>
              </w:divBdr>
              <w:divsChild>
                <w:div w:id="202566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30102">
      <w:bodyDiv w:val="1"/>
      <w:marLeft w:val="0"/>
      <w:marRight w:val="0"/>
      <w:marTop w:val="0"/>
      <w:marBottom w:val="0"/>
      <w:divBdr>
        <w:top w:val="none" w:sz="0" w:space="0" w:color="auto"/>
        <w:left w:val="none" w:sz="0" w:space="0" w:color="auto"/>
        <w:bottom w:val="none" w:sz="0" w:space="0" w:color="auto"/>
        <w:right w:val="none" w:sz="0" w:space="0" w:color="auto"/>
      </w:divBdr>
      <w:divsChild>
        <w:div w:id="1444501512">
          <w:marLeft w:val="0"/>
          <w:marRight w:val="0"/>
          <w:marTop w:val="0"/>
          <w:marBottom w:val="0"/>
          <w:divBdr>
            <w:top w:val="none" w:sz="0" w:space="0" w:color="auto"/>
            <w:left w:val="none" w:sz="0" w:space="0" w:color="auto"/>
            <w:bottom w:val="none" w:sz="0" w:space="0" w:color="auto"/>
            <w:right w:val="none" w:sz="0" w:space="0" w:color="auto"/>
          </w:divBdr>
        </w:div>
        <w:div w:id="1433210487">
          <w:marLeft w:val="0"/>
          <w:marRight w:val="0"/>
          <w:marTop w:val="0"/>
          <w:marBottom w:val="0"/>
          <w:divBdr>
            <w:top w:val="none" w:sz="0" w:space="0" w:color="auto"/>
            <w:left w:val="none" w:sz="0" w:space="0" w:color="auto"/>
            <w:bottom w:val="none" w:sz="0" w:space="0" w:color="auto"/>
            <w:right w:val="none" w:sz="0" w:space="0" w:color="auto"/>
          </w:divBdr>
        </w:div>
      </w:divsChild>
    </w:div>
    <w:div w:id="160856151">
      <w:bodyDiv w:val="1"/>
      <w:marLeft w:val="0"/>
      <w:marRight w:val="0"/>
      <w:marTop w:val="0"/>
      <w:marBottom w:val="0"/>
      <w:divBdr>
        <w:top w:val="none" w:sz="0" w:space="0" w:color="auto"/>
        <w:left w:val="none" w:sz="0" w:space="0" w:color="auto"/>
        <w:bottom w:val="none" w:sz="0" w:space="0" w:color="auto"/>
        <w:right w:val="none" w:sz="0" w:space="0" w:color="auto"/>
      </w:divBdr>
      <w:divsChild>
        <w:div w:id="2059234722">
          <w:marLeft w:val="480"/>
          <w:marRight w:val="0"/>
          <w:marTop w:val="0"/>
          <w:marBottom w:val="0"/>
          <w:divBdr>
            <w:top w:val="none" w:sz="0" w:space="0" w:color="auto"/>
            <w:left w:val="none" w:sz="0" w:space="0" w:color="auto"/>
            <w:bottom w:val="none" w:sz="0" w:space="0" w:color="auto"/>
            <w:right w:val="none" w:sz="0" w:space="0" w:color="auto"/>
          </w:divBdr>
          <w:divsChild>
            <w:div w:id="180808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293">
      <w:bodyDiv w:val="1"/>
      <w:marLeft w:val="0"/>
      <w:marRight w:val="0"/>
      <w:marTop w:val="0"/>
      <w:marBottom w:val="0"/>
      <w:divBdr>
        <w:top w:val="none" w:sz="0" w:space="0" w:color="auto"/>
        <w:left w:val="none" w:sz="0" w:space="0" w:color="auto"/>
        <w:bottom w:val="none" w:sz="0" w:space="0" w:color="auto"/>
        <w:right w:val="none" w:sz="0" w:space="0" w:color="auto"/>
      </w:divBdr>
      <w:divsChild>
        <w:div w:id="1481387161">
          <w:marLeft w:val="480"/>
          <w:marRight w:val="0"/>
          <w:marTop w:val="0"/>
          <w:marBottom w:val="0"/>
          <w:divBdr>
            <w:top w:val="none" w:sz="0" w:space="0" w:color="auto"/>
            <w:left w:val="none" w:sz="0" w:space="0" w:color="auto"/>
            <w:bottom w:val="none" w:sz="0" w:space="0" w:color="auto"/>
            <w:right w:val="none" w:sz="0" w:space="0" w:color="auto"/>
          </w:divBdr>
          <w:divsChild>
            <w:div w:id="42454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369147">
      <w:bodyDiv w:val="1"/>
      <w:marLeft w:val="0"/>
      <w:marRight w:val="0"/>
      <w:marTop w:val="0"/>
      <w:marBottom w:val="0"/>
      <w:divBdr>
        <w:top w:val="none" w:sz="0" w:space="0" w:color="auto"/>
        <w:left w:val="none" w:sz="0" w:space="0" w:color="auto"/>
        <w:bottom w:val="none" w:sz="0" w:space="0" w:color="auto"/>
        <w:right w:val="none" w:sz="0" w:space="0" w:color="auto"/>
      </w:divBdr>
    </w:div>
    <w:div w:id="340545526">
      <w:bodyDiv w:val="1"/>
      <w:marLeft w:val="0"/>
      <w:marRight w:val="0"/>
      <w:marTop w:val="0"/>
      <w:marBottom w:val="0"/>
      <w:divBdr>
        <w:top w:val="none" w:sz="0" w:space="0" w:color="auto"/>
        <w:left w:val="none" w:sz="0" w:space="0" w:color="auto"/>
        <w:bottom w:val="none" w:sz="0" w:space="0" w:color="auto"/>
        <w:right w:val="none" w:sz="0" w:space="0" w:color="auto"/>
      </w:divBdr>
    </w:div>
    <w:div w:id="646082538">
      <w:bodyDiv w:val="1"/>
      <w:marLeft w:val="0"/>
      <w:marRight w:val="0"/>
      <w:marTop w:val="0"/>
      <w:marBottom w:val="0"/>
      <w:divBdr>
        <w:top w:val="none" w:sz="0" w:space="0" w:color="auto"/>
        <w:left w:val="none" w:sz="0" w:space="0" w:color="auto"/>
        <w:bottom w:val="none" w:sz="0" w:space="0" w:color="auto"/>
        <w:right w:val="none" w:sz="0" w:space="0" w:color="auto"/>
      </w:divBdr>
      <w:divsChild>
        <w:div w:id="970020030">
          <w:marLeft w:val="0"/>
          <w:marRight w:val="0"/>
          <w:marTop w:val="0"/>
          <w:marBottom w:val="0"/>
          <w:divBdr>
            <w:top w:val="none" w:sz="0" w:space="0" w:color="auto"/>
            <w:left w:val="none" w:sz="0" w:space="0" w:color="auto"/>
            <w:bottom w:val="none" w:sz="0" w:space="0" w:color="auto"/>
            <w:right w:val="none" w:sz="0" w:space="0" w:color="auto"/>
          </w:divBdr>
          <w:divsChild>
            <w:div w:id="1726220163">
              <w:marLeft w:val="0"/>
              <w:marRight w:val="0"/>
              <w:marTop w:val="0"/>
              <w:marBottom w:val="0"/>
              <w:divBdr>
                <w:top w:val="none" w:sz="0" w:space="0" w:color="auto"/>
                <w:left w:val="none" w:sz="0" w:space="0" w:color="auto"/>
                <w:bottom w:val="none" w:sz="0" w:space="0" w:color="auto"/>
                <w:right w:val="none" w:sz="0" w:space="0" w:color="auto"/>
              </w:divBdr>
              <w:divsChild>
                <w:div w:id="807207185">
                  <w:marLeft w:val="0"/>
                  <w:marRight w:val="0"/>
                  <w:marTop w:val="0"/>
                  <w:marBottom w:val="0"/>
                  <w:divBdr>
                    <w:top w:val="none" w:sz="0" w:space="0" w:color="auto"/>
                    <w:left w:val="none" w:sz="0" w:space="0" w:color="auto"/>
                    <w:bottom w:val="none" w:sz="0" w:space="0" w:color="auto"/>
                    <w:right w:val="none" w:sz="0" w:space="0" w:color="auto"/>
                  </w:divBdr>
                  <w:divsChild>
                    <w:div w:id="112095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992453">
      <w:bodyDiv w:val="1"/>
      <w:marLeft w:val="0"/>
      <w:marRight w:val="0"/>
      <w:marTop w:val="0"/>
      <w:marBottom w:val="0"/>
      <w:divBdr>
        <w:top w:val="none" w:sz="0" w:space="0" w:color="auto"/>
        <w:left w:val="none" w:sz="0" w:space="0" w:color="auto"/>
        <w:bottom w:val="none" w:sz="0" w:space="0" w:color="auto"/>
        <w:right w:val="none" w:sz="0" w:space="0" w:color="auto"/>
      </w:divBdr>
      <w:divsChild>
        <w:div w:id="1938520510">
          <w:marLeft w:val="480"/>
          <w:marRight w:val="0"/>
          <w:marTop w:val="0"/>
          <w:marBottom w:val="0"/>
          <w:divBdr>
            <w:top w:val="none" w:sz="0" w:space="0" w:color="auto"/>
            <w:left w:val="none" w:sz="0" w:space="0" w:color="auto"/>
            <w:bottom w:val="none" w:sz="0" w:space="0" w:color="auto"/>
            <w:right w:val="none" w:sz="0" w:space="0" w:color="auto"/>
          </w:divBdr>
          <w:divsChild>
            <w:div w:id="173488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739476">
      <w:bodyDiv w:val="1"/>
      <w:marLeft w:val="0"/>
      <w:marRight w:val="0"/>
      <w:marTop w:val="0"/>
      <w:marBottom w:val="0"/>
      <w:divBdr>
        <w:top w:val="none" w:sz="0" w:space="0" w:color="auto"/>
        <w:left w:val="none" w:sz="0" w:space="0" w:color="auto"/>
        <w:bottom w:val="none" w:sz="0" w:space="0" w:color="auto"/>
        <w:right w:val="none" w:sz="0" w:space="0" w:color="auto"/>
      </w:divBdr>
    </w:div>
    <w:div w:id="816186031">
      <w:bodyDiv w:val="1"/>
      <w:marLeft w:val="0"/>
      <w:marRight w:val="0"/>
      <w:marTop w:val="0"/>
      <w:marBottom w:val="0"/>
      <w:divBdr>
        <w:top w:val="none" w:sz="0" w:space="0" w:color="auto"/>
        <w:left w:val="none" w:sz="0" w:space="0" w:color="auto"/>
        <w:bottom w:val="none" w:sz="0" w:space="0" w:color="auto"/>
        <w:right w:val="none" w:sz="0" w:space="0" w:color="auto"/>
      </w:divBdr>
      <w:divsChild>
        <w:div w:id="34276830">
          <w:marLeft w:val="0"/>
          <w:marRight w:val="0"/>
          <w:marTop w:val="0"/>
          <w:marBottom w:val="0"/>
          <w:divBdr>
            <w:top w:val="none" w:sz="0" w:space="0" w:color="auto"/>
            <w:left w:val="none" w:sz="0" w:space="0" w:color="auto"/>
            <w:bottom w:val="none" w:sz="0" w:space="0" w:color="auto"/>
            <w:right w:val="none" w:sz="0" w:space="0" w:color="auto"/>
          </w:divBdr>
          <w:divsChild>
            <w:div w:id="969752006">
              <w:marLeft w:val="0"/>
              <w:marRight w:val="0"/>
              <w:marTop w:val="0"/>
              <w:marBottom w:val="0"/>
              <w:divBdr>
                <w:top w:val="none" w:sz="0" w:space="0" w:color="auto"/>
                <w:left w:val="none" w:sz="0" w:space="0" w:color="auto"/>
                <w:bottom w:val="none" w:sz="0" w:space="0" w:color="auto"/>
                <w:right w:val="none" w:sz="0" w:space="0" w:color="auto"/>
              </w:divBdr>
              <w:divsChild>
                <w:div w:id="615524600">
                  <w:marLeft w:val="0"/>
                  <w:marRight w:val="0"/>
                  <w:marTop w:val="0"/>
                  <w:marBottom w:val="0"/>
                  <w:divBdr>
                    <w:top w:val="none" w:sz="0" w:space="0" w:color="auto"/>
                    <w:left w:val="none" w:sz="0" w:space="0" w:color="auto"/>
                    <w:bottom w:val="none" w:sz="0" w:space="0" w:color="auto"/>
                    <w:right w:val="none" w:sz="0" w:space="0" w:color="auto"/>
                  </w:divBdr>
                  <w:divsChild>
                    <w:div w:id="212175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505537">
      <w:bodyDiv w:val="1"/>
      <w:marLeft w:val="0"/>
      <w:marRight w:val="0"/>
      <w:marTop w:val="0"/>
      <w:marBottom w:val="0"/>
      <w:divBdr>
        <w:top w:val="none" w:sz="0" w:space="0" w:color="auto"/>
        <w:left w:val="none" w:sz="0" w:space="0" w:color="auto"/>
        <w:bottom w:val="none" w:sz="0" w:space="0" w:color="auto"/>
        <w:right w:val="none" w:sz="0" w:space="0" w:color="auto"/>
      </w:divBdr>
      <w:divsChild>
        <w:div w:id="783186200">
          <w:marLeft w:val="0"/>
          <w:marRight w:val="0"/>
          <w:marTop w:val="0"/>
          <w:marBottom w:val="0"/>
          <w:divBdr>
            <w:top w:val="none" w:sz="0" w:space="0" w:color="auto"/>
            <w:left w:val="none" w:sz="0" w:space="0" w:color="auto"/>
            <w:bottom w:val="none" w:sz="0" w:space="0" w:color="auto"/>
            <w:right w:val="none" w:sz="0" w:space="0" w:color="auto"/>
          </w:divBdr>
          <w:divsChild>
            <w:div w:id="950017321">
              <w:marLeft w:val="0"/>
              <w:marRight w:val="0"/>
              <w:marTop w:val="0"/>
              <w:marBottom w:val="0"/>
              <w:divBdr>
                <w:top w:val="none" w:sz="0" w:space="0" w:color="auto"/>
                <w:left w:val="none" w:sz="0" w:space="0" w:color="auto"/>
                <w:bottom w:val="none" w:sz="0" w:space="0" w:color="auto"/>
                <w:right w:val="none" w:sz="0" w:space="0" w:color="auto"/>
              </w:divBdr>
              <w:divsChild>
                <w:div w:id="11483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242816">
      <w:bodyDiv w:val="1"/>
      <w:marLeft w:val="0"/>
      <w:marRight w:val="0"/>
      <w:marTop w:val="0"/>
      <w:marBottom w:val="0"/>
      <w:divBdr>
        <w:top w:val="none" w:sz="0" w:space="0" w:color="auto"/>
        <w:left w:val="none" w:sz="0" w:space="0" w:color="auto"/>
        <w:bottom w:val="none" w:sz="0" w:space="0" w:color="auto"/>
        <w:right w:val="none" w:sz="0" w:space="0" w:color="auto"/>
      </w:divBdr>
    </w:div>
    <w:div w:id="1179658524">
      <w:bodyDiv w:val="1"/>
      <w:marLeft w:val="0"/>
      <w:marRight w:val="0"/>
      <w:marTop w:val="0"/>
      <w:marBottom w:val="0"/>
      <w:divBdr>
        <w:top w:val="none" w:sz="0" w:space="0" w:color="auto"/>
        <w:left w:val="none" w:sz="0" w:space="0" w:color="auto"/>
        <w:bottom w:val="none" w:sz="0" w:space="0" w:color="auto"/>
        <w:right w:val="none" w:sz="0" w:space="0" w:color="auto"/>
      </w:divBdr>
      <w:divsChild>
        <w:div w:id="163673248">
          <w:marLeft w:val="480"/>
          <w:marRight w:val="0"/>
          <w:marTop w:val="0"/>
          <w:marBottom w:val="0"/>
          <w:divBdr>
            <w:top w:val="none" w:sz="0" w:space="0" w:color="auto"/>
            <w:left w:val="none" w:sz="0" w:space="0" w:color="auto"/>
            <w:bottom w:val="none" w:sz="0" w:space="0" w:color="auto"/>
            <w:right w:val="none" w:sz="0" w:space="0" w:color="auto"/>
          </w:divBdr>
          <w:divsChild>
            <w:div w:id="232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484607">
      <w:bodyDiv w:val="1"/>
      <w:marLeft w:val="0"/>
      <w:marRight w:val="0"/>
      <w:marTop w:val="0"/>
      <w:marBottom w:val="0"/>
      <w:divBdr>
        <w:top w:val="none" w:sz="0" w:space="0" w:color="auto"/>
        <w:left w:val="none" w:sz="0" w:space="0" w:color="auto"/>
        <w:bottom w:val="none" w:sz="0" w:space="0" w:color="auto"/>
        <w:right w:val="none" w:sz="0" w:space="0" w:color="auto"/>
      </w:divBdr>
      <w:divsChild>
        <w:div w:id="72898741">
          <w:marLeft w:val="480"/>
          <w:marRight w:val="0"/>
          <w:marTop w:val="0"/>
          <w:marBottom w:val="0"/>
          <w:divBdr>
            <w:top w:val="none" w:sz="0" w:space="0" w:color="auto"/>
            <w:left w:val="none" w:sz="0" w:space="0" w:color="auto"/>
            <w:bottom w:val="none" w:sz="0" w:space="0" w:color="auto"/>
            <w:right w:val="none" w:sz="0" w:space="0" w:color="auto"/>
          </w:divBdr>
          <w:divsChild>
            <w:div w:id="18410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606573">
      <w:bodyDiv w:val="1"/>
      <w:marLeft w:val="0"/>
      <w:marRight w:val="0"/>
      <w:marTop w:val="0"/>
      <w:marBottom w:val="0"/>
      <w:divBdr>
        <w:top w:val="none" w:sz="0" w:space="0" w:color="auto"/>
        <w:left w:val="none" w:sz="0" w:space="0" w:color="auto"/>
        <w:bottom w:val="none" w:sz="0" w:space="0" w:color="auto"/>
        <w:right w:val="none" w:sz="0" w:space="0" w:color="auto"/>
      </w:divBdr>
      <w:divsChild>
        <w:div w:id="1483160609">
          <w:marLeft w:val="0"/>
          <w:marRight w:val="0"/>
          <w:marTop w:val="0"/>
          <w:marBottom w:val="375"/>
          <w:divBdr>
            <w:top w:val="none" w:sz="0" w:space="0" w:color="auto"/>
            <w:left w:val="none" w:sz="0" w:space="0" w:color="auto"/>
            <w:bottom w:val="none" w:sz="0" w:space="0" w:color="auto"/>
            <w:right w:val="none" w:sz="0" w:space="0" w:color="auto"/>
          </w:divBdr>
          <w:divsChild>
            <w:div w:id="689067800">
              <w:marLeft w:val="0"/>
              <w:marRight w:val="0"/>
              <w:marTop w:val="0"/>
              <w:marBottom w:val="420"/>
              <w:divBdr>
                <w:top w:val="none" w:sz="0" w:space="0" w:color="auto"/>
                <w:left w:val="none" w:sz="0" w:space="0" w:color="auto"/>
                <w:bottom w:val="none" w:sz="0" w:space="0" w:color="auto"/>
                <w:right w:val="none" w:sz="0" w:space="0" w:color="auto"/>
              </w:divBdr>
            </w:div>
          </w:divsChild>
        </w:div>
        <w:div w:id="1979265196">
          <w:marLeft w:val="0"/>
          <w:marRight w:val="0"/>
          <w:marTop w:val="0"/>
          <w:marBottom w:val="315"/>
          <w:divBdr>
            <w:top w:val="none" w:sz="0" w:space="0" w:color="auto"/>
            <w:left w:val="none" w:sz="0" w:space="0" w:color="auto"/>
            <w:bottom w:val="none" w:sz="0" w:space="0" w:color="auto"/>
            <w:right w:val="none" w:sz="0" w:space="0" w:color="auto"/>
          </w:divBdr>
          <w:divsChild>
            <w:div w:id="27728378">
              <w:marLeft w:val="0"/>
              <w:marRight w:val="0"/>
              <w:marTop w:val="0"/>
              <w:marBottom w:val="0"/>
              <w:divBdr>
                <w:top w:val="none" w:sz="0" w:space="0" w:color="auto"/>
                <w:left w:val="none" w:sz="0" w:space="0" w:color="auto"/>
                <w:bottom w:val="none" w:sz="0" w:space="0" w:color="auto"/>
                <w:right w:val="none" w:sz="0" w:space="0" w:color="auto"/>
              </w:divBdr>
            </w:div>
            <w:div w:id="162817314">
              <w:marLeft w:val="0"/>
              <w:marRight w:val="0"/>
              <w:marTop w:val="0"/>
              <w:marBottom w:val="0"/>
              <w:divBdr>
                <w:top w:val="none" w:sz="0" w:space="0" w:color="auto"/>
                <w:left w:val="none" w:sz="0" w:space="0" w:color="auto"/>
                <w:bottom w:val="none" w:sz="0" w:space="0" w:color="auto"/>
                <w:right w:val="none" w:sz="0" w:space="0" w:color="auto"/>
              </w:divBdr>
            </w:div>
            <w:div w:id="205681194">
              <w:marLeft w:val="0"/>
              <w:marRight w:val="0"/>
              <w:marTop w:val="0"/>
              <w:marBottom w:val="0"/>
              <w:divBdr>
                <w:top w:val="none" w:sz="0" w:space="0" w:color="auto"/>
                <w:left w:val="none" w:sz="0" w:space="0" w:color="auto"/>
                <w:bottom w:val="none" w:sz="0" w:space="0" w:color="auto"/>
                <w:right w:val="none" w:sz="0" w:space="0" w:color="auto"/>
              </w:divBdr>
            </w:div>
            <w:div w:id="669719572">
              <w:marLeft w:val="0"/>
              <w:marRight w:val="0"/>
              <w:marTop w:val="0"/>
              <w:marBottom w:val="0"/>
              <w:divBdr>
                <w:top w:val="none" w:sz="0" w:space="0" w:color="auto"/>
                <w:left w:val="none" w:sz="0" w:space="0" w:color="auto"/>
                <w:bottom w:val="none" w:sz="0" w:space="0" w:color="auto"/>
                <w:right w:val="none" w:sz="0" w:space="0" w:color="auto"/>
              </w:divBdr>
            </w:div>
            <w:div w:id="874805648">
              <w:marLeft w:val="0"/>
              <w:marRight w:val="0"/>
              <w:marTop w:val="0"/>
              <w:marBottom w:val="0"/>
              <w:divBdr>
                <w:top w:val="none" w:sz="0" w:space="0" w:color="auto"/>
                <w:left w:val="none" w:sz="0" w:space="0" w:color="auto"/>
                <w:bottom w:val="none" w:sz="0" w:space="0" w:color="auto"/>
                <w:right w:val="none" w:sz="0" w:space="0" w:color="auto"/>
              </w:divBdr>
            </w:div>
            <w:div w:id="958146422">
              <w:marLeft w:val="0"/>
              <w:marRight w:val="0"/>
              <w:marTop w:val="0"/>
              <w:marBottom w:val="0"/>
              <w:divBdr>
                <w:top w:val="none" w:sz="0" w:space="0" w:color="auto"/>
                <w:left w:val="none" w:sz="0" w:space="0" w:color="auto"/>
                <w:bottom w:val="none" w:sz="0" w:space="0" w:color="auto"/>
                <w:right w:val="none" w:sz="0" w:space="0" w:color="auto"/>
              </w:divBdr>
            </w:div>
            <w:div w:id="1017805564">
              <w:marLeft w:val="0"/>
              <w:marRight w:val="0"/>
              <w:marTop w:val="0"/>
              <w:marBottom w:val="0"/>
              <w:divBdr>
                <w:top w:val="none" w:sz="0" w:space="0" w:color="auto"/>
                <w:left w:val="none" w:sz="0" w:space="0" w:color="auto"/>
                <w:bottom w:val="none" w:sz="0" w:space="0" w:color="auto"/>
                <w:right w:val="none" w:sz="0" w:space="0" w:color="auto"/>
              </w:divBdr>
            </w:div>
            <w:div w:id="1122502517">
              <w:marLeft w:val="0"/>
              <w:marRight w:val="0"/>
              <w:marTop w:val="0"/>
              <w:marBottom w:val="0"/>
              <w:divBdr>
                <w:top w:val="none" w:sz="0" w:space="0" w:color="auto"/>
                <w:left w:val="none" w:sz="0" w:space="0" w:color="auto"/>
                <w:bottom w:val="none" w:sz="0" w:space="0" w:color="auto"/>
                <w:right w:val="none" w:sz="0" w:space="0" w:color="auto"/>
              </w:divBdr>
            </w:div>
            <w:div w:id="1551190710">
              <w:marLeft w:val="0"/>
              <w:marRight w:val="0"/>
              <w:marTop w:val="0"/>
              <w:marBottom w:val="0"/>
              <w:divBdr>
                <w:top w:val="none" w:sz="0" w:space="0" w:color="auto"/>
                <w:left w:val="none" w:sz="0" w:space="0" w:color="auto"/>
                <w:bottom w:val="none" w:sz="0" w:space="0" w:color="auto"/>
                <w:right w:val="none" w:sz="0" w:space="0" w:color="auto"/>
              </w:divBdr>
            </w:div>
            <w:div w:id="1627738871">
              <w:marLeft w:val="0"/>
              <w:marRight w:val="0"/>
              <w:marTop w:val="0"/>
              <w:marBottom w:val="0"/>
              <w:divBdr>
                <w:top w:val="none" w:sz="0" w:space="0" w:color="auto"/>
                <w:left w:val="none" w:sz="0" w:space="0" w:color="auto"/>
                <w:bottom w:val="none" w:sz="0" w:space="0" w:color="auto"/>
                <w:right w:val="none" w:sz="0" w:space="0" w:color="auto"/>
              </w:divBdr>
            </w:div>
            <w:div w:id="1738555346">
              <w:marLeft w:val="0"/>
              <w:marRight w:val="0"/>
              <w:marTop w:val="0"/>
              <w:marBottom w:val="0"/>
              <w:divBdr>
                <w:top w:val="none" w:sz="0" w:space="0" w:color="auto"/>
                <w:left w:val="none" w:sz="0" w:space="0" w:color="auto"/>
                <w:bottom w:val="none" w:sz="0" w:space="0" w:color="auto"/>
                <w:right w:val="none" w:sz="0" w:space="0" w:color="auto"/>
              </w:divBdr>
            </w:div>
            <w:div w:id="1997609320">
              <w:marLeft w:val="0"/>
              <w:marRight w:val="0"/>
              <w:marTop w:val="0"/>
              <w:marBottom w:val="0"/>
              <w:divBdr>
                <w:top w:val="none" w:sz="0" w:space="0" w:color="auto"/>
                <w:left w:val="none" w:sz="0" w:space="0" w:color="auto"/>
                <w:bottom w:val="none" w:sz="0" w:space="0" w:color="auto"/>
                <w:right w:val="none" w:sz="0" w:space="0" w:color="auto"/>
              </w:divBdr>
            </w:div>
            <w:div w:id="2093162098">
              <w:marLeft w:val="0"/>
              <w:marRight w:val="0"/>
              <w:marTop w:val="0"/>
              <w:marBottom w:val="0"/>
              <w:divBdr>
                <w:top w:val="none" w:sz="0" w:space="0" w:color="auto"/>
                <w:left w:val="none" w:sz="0" w:space="0" w:color="auto"/>
                <w:bottom w:val="none" w:sz="0" w:space="0" w:color="auto"/>
                <w:right w:val="none" w:sz="0" w:space="0" w:color="auto"/>
              </w:divBdr>
            </w:div>
            <w:div w:id="209554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273288">
      <w:bodyDiv w:val="1"/>
      <w:marLeft w:val="0"/>
      <w:marRight w:val="0"/>
      <w:marTop w:val="0"/>
      <w:marBottom w:val="0"/>
      <w:divBdr>
        <w:top w:val="none" w:sz="0" w:space="0" w:color="auto"/>
        <w:left w:val="none" w:sz="0" w:space="0" w:color="auto"/>
        <w:bottom w:val="none" w:sz="0" w:space="0" w:color="auto"/>
        <w:right w:val="none" w:sz="0" w:space="0" w:color="auto"/>
      </w:divBdr>
    </w:div>
    <w:div w:id="1468619509">
      <w:bodyDiv w:val="1"/>
      <w:marLeft w:val="0"/>
      <w:marRight w:val="0"/>
      <w:marTop w:val="0"/>
      <w:marBottom w:val="0"/>
      <w:divBdr>
        <w:top w:val="none" w:sz="0" w:space="0" w:color="auto"/>
        <w:left w:val="none" w:sz="0" w:space="0" w:color="auto"/>
        <w:bottom w:val="none" w:sz="0" w:space="0" w:color="auto"/>
        <w:right w:val="none" w:sz="0" w:space="0" w:color="auto"/>
      </w:divBdr>
    </w:div>
    <w:div w:id="1581062884">
      <w:bodyDiv w:val="1"/>
      <w:marLeft w:val="0"/>
      <w:marRight w:val="0"/>
      <w:marTop w:val="0"/>
      <w:marBottom w:val="0"/>
      <w:divBdr>
        <w:top w:val="none" w:sz="0" w:space="0" w:color="auto"/>
        <w:left w:val="none" w:sz="0" w:space="0" w:color="auto"/>
        <w:bottom w:val="none" w:sz="0" w:space="0" w:color="auto"/>
        <w:right w:val="none" w:sz="0" w:space="0" w:color="auto"/>
      </w:divBdr>
      <w:divsChild>
        <w:div w:id="2113014770">
          <w:marLeft w:val="480"/>
          <w:marRight w:val="0"/>
          <w:marTop w:val="0"/>
          <w:marBottom w:val="0"/>
          <w:divBdr>
            <w:top w:val="none" w:sz="0" w:space="0" w:color="auto"/>
            <w:left w:val="none" w:sz="0" w:space="0" w:color="auto"/>
            <w:bottom w:val="none" w:sz="0" w:space="0" w:color="auto"/>
            <w:right w:val="none" w:sz="0" w:space="0" w:color="auto"/>
          </w:divBdr>
          <w:divsChild>
            <w:div w:id="8650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263018">
      <w:bodyDiv w:val="1"/>
      <w:marLeft w:val="0"/>
      <w:marRight w:val="0"/>
      <w:marTop w:val="0"/>
      <w:marBottom w:val="0"/>
      <w:divBdr>
        <w:top w:val="none" w:sz="0" w:space="0" w:color="auto"/>
        <w:left w:val="none" w:sz="0" w:space="0" w:color="auto"/>
        <w:bottom w:val="none" w:sz="0" w:space="0" w:color="auto"/>
        <w:right w:val="none" w:sz="0" w:space="0" w:color="auto"/>
      </w:divBdr>
    </w:div>
    <w:div w:id="1850175664">
      <w:bodyDiv w:val="1"/>
      <w:marLeft w:val="0"/>
      <w:marRight w:val="0"/>
      <w:marTop w:val="0"/>
      <w:marBottom w:val="0"/>
      <w:divBdr>
        <w:top w:val="none" w:sz="0" w:space="0" w:color="auto"/>
        <w:left w:val="none" w:sz="0" w:space="0" w:color="auto"/>
        <w:bottom w:val="none" w:sz="0" w:space="0" w:color="auto"/>
        <w:right w:val="none" w:sz="0" w:space="0" w:color="auto"/>
      </w:divBdr>
      <w:divsChild>
        <w:div w:id="1142425146">
          <w:marLeft w:val="0"/>
          <w:marRight w:val="0"/>
          <w:marTop w:val="0"/>
          <w:marBottom w:val="0"/>
          <w:divBdr>
            <w:top w:val="none" w:sz="0" w:space="0" w:color="auto"/>
            <w:left w:val="none" w:sz="0" w:space="0" w:color="auto"/>
            <w:bottom w:val="none" w:sz="0" w:space="0" w:color="auto"/>
            <w:right w:val="none" w:sz="0" w:space="0" w:color="auto"/>
          </w:divBdr>
          <w:divsChild>
            <w:div w:id="775901982">
              <w:marLeft w:val="0"/>
              <w:marRight w:val="0"/>
              <w:marTop w:val="0"/>
              <w:marBottom w:val="0"/>
              <w:divBdr>
                <w:top w:val="none" w:sz="0" w:space="0" w:color="auto"/>
                <w:left w:val="none" w:sz="0" w:space="0" w:color="auto"/>
                <w:bottom w:val="none" w:sz="0" w:space="0" w:color="auto"/>
                <w:right w:val="none" w:sz="0" w:space="0" w:color="auto"/>
              </w:divBdr>
              <w:divsChild>
                <w:div w:id="472723978">
                  <w:marLeft w:val="0"/>
                  <w:marRight w:val="0"/>
                  <w:marTop w:val="0"/>
                  <w:marBottom w:val="0"/>
                  <w:divBdr>
                    <w:top w:val="none" w:sz="0" w:space="0" w:color="auto"/>
                    <w:left w:val="none" w:sz="0" w:space="0" w:color="auto"/>
                    <w:bottom w:val="none" w:sz="0" w:space="0" w:color="auto"/>
                    <w:right w:val="none" w:sz="0" w:space="0" w:color="auto"/>
                  </w:divBdr>
                  <w:divsChild>
                    <w:div w:id="98470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605430">
      <w:bodyDiv w:val="1"/>
      <w:marLeft w:val="0"/>
      <w:marRight w:val="0"/>
      <w:marTop w:val="0"/>
      <w:marBottom w:val="0"/>
      <w:divBdr>
        <w:top w:val="none" w:sz="0" w:space="0" w:color="auto"/>
        <w:left w:val="none" w:sz="0" w:space="0" w:color="auto"/>
        <w:bottom w:val="none" w:sz="0" w:space="0" w:color="auto"/>
        <w:right w:val="none" w:sz="0" w:space="0" w:color="auto"/>
      </w:divBdr>
    </w:div>
    <w:div w:id="1944457043">
      <w:bodyDiv w:val="1"/>
      <w:marLeft w:val="0"/>
      <w:marRight w:val="0"/>
      <w:marTop w:val="0"/>
      <w:marBottom w:val="0"/>
      <w:divBdr>
        <w:top w:val="none" w:sz="0" w:space="0" w:color="auto"/>
        <w:left w:val="none" w:sz="0" w:space="0" w:color="auto"/>
        <w:bottom w:val="none" w:sz="0" w:space="0" w:color="auto"/>
        <w:right w:val="none" w:sz="0" w:space="0" w:color="auto"/>
      </w:divBdr>
      <w:divsChild>
        <w:div w:id="1441223118">
          <w:marLeft w:val="480"/>
          <w:marRight w:val="0"/>
          <w:marTop w:val="0"/>
          <w:marBottom w:val="0"/>
          <w:divBdr>
            <w:top w:val="none" w:sz="0" w:space="0" w:color="auto"/>
            <w:left w:val="none" w:sz="0" w:space="0" w:color="auto"/>
            <w:bottom w:val="none" w:sz="0" w:space="0" w:color="auto"/>
            <w:right w:val="none" w:sz="0" w:space="0" w:color="auto"/>
          </w:divBdr>
          <w:divsChild>
            <w:div w:id="48216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92691">
      <w:bodyDiv w:val="1"/>
      <w:marLeft w:val="0"/>
      <w:marRight w:val="0"/>
      <w:marTop w:val="0"/>
      <w:marBottom w:val="0"/>
      <w:divBdr>
        <w:top w:val="none" w:sz="0" w:space="0" w:color="auto"/>
        <w:left w:val="none" w:sz="0" w:space="0" w:color="auto"/>
        <w:bottom w:val="none" w:sz="0" w:space="0" w:color="auto"/>
        <w:right w:val="none" w:sz="0" w:space="0" w:color="auto"/>
      </w:divBdr>
      <w:divsChild>
        <w:div w:id="2002392886">
          <w:marLeft w:val="480"/>
          <w:marRight w:val="0"/>
          <w:marTop w:val="0"/>
          <w:marBottom w:val="0"/>
          <w:divBdr>
            <w:top w:val="none" w:sz="0" w:space="0" w:color="auto"/>
            <w:left w:val="none" w:sz="0" w:space="0" w:color="auto"/>
            <w:bottom w:val="none" w:sz="0" w:space="0" w:color="auto"/>
            <w:right w:val="none" w:sz="0" w:space="0" w:color="auto"/>
          </w:divBdr>
          <w:divsChild>
            <w:div w:id="37527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34" Type="http://schemas.microsoft.com/office/2020/10/relationships/intelligence" Target="intelligence2.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bcbae17d17294bba" Type="http://schemas.microsoft.com/office/2018/08/relationships/commentsExtensible" Target="commentsExtensi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9349E82B04684A954DFE2F9C11877A" ma:contentTypeVersion="18" ma:contentTypeDescription="Create a new document." ma:contentTypeScope="" ma:versionID="6115c9afc1d9cec17e0eb35c633e8aac">
  <xsd:schema xmlns:xsd="http://www.w3.org/2001/XMLSchema" xmlns:xs="http://www.w3.org/2001/XMLSchema" xmlns:p="http://schemas.microsoft.com/office/2006/metadata/properties" xmlns:ns3="cc461da3-7d5c-48a2-bd79-9bdf4f184b57" xmlns:ns4="13918f13-5eb4-451b-a14f-0ffa8b232945" targetNamespace="http://schemas.microsoft.com/office/2006/metadata/properties" ma:root="true" ma:fieldsID="e3324c22297a7eb892cd6cab193065dc" ns3:_="" ns4:_="">
    <xsd:import namespace="cc461da3-7d5c-48a2-bd79-9bdf4f184b57"/>
    <xsd:import namespace="13918f13-5eb4-451b-a14f-0ffa8b23294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_activity" minOccurs="0"/>
                <xsd:element ref="ns3:MediaServiceLocation" minOccurs="0"/>
                <xsd:element ref="ns3:MediaLengthInSeconds"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461da3-7d5c-48a2-bd79-9bdf4f184b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918f13-5eb4-451b-a14f-0ffa8b23294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cc461da3-7d5c-48a2-bd79-9bdf4f184b5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6F531-449D-419A-8993-8B394A3196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461da3-7d5c-48a2-bd79-9bdf4f184b57"/>
    <ds:schemaRef ds:uri="13918f13-5eb4-451b-a14f-0ffa8b2329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0F9762E-E16D-4076-A718-B274888B40D9}">
  <ds:schemaRefs>
    <ds:schemaRef ds:uri="http://schemas.microsoft.com/office/2006/documentManagement/types"/>
    <ds:schemaRef ds:uri="cc461da3-7d5c-48a2-bd79-9bdf4f184b57"/>
    <ds:schemaRef ds:uri="http://schemas.microsoft.com/office/infopath/2007/PartnerControls"/>
    <ds:schemaRef ds:uri="http://purl.org/dc/terms/"/>
    <ds:schemaRef ds:uri="http://schemas.openxmlformats.org/package/2006/metadata/core-properties"/>
    <ds:schemaRef ds:uri="13918f13-5eb4-451b-a14f-0ffa8b232945"/>
    <ds:schemaRef ds:uri="http://schemas.microsoft.com/office/2006/metadata/properties"/>
    <ds:schemaRef ds:uri="http://www.w3.org/XML/1998/namespace"/>
    <ds:schemaRef ds:uri="http://purl.org/dc/dcmitype/"/>
    <ds:schemaRef ds:uri="http://purl.org/dc/elements/1.1/"/>
  </ds:schemaRefs>
</ds:datastoreItem>
</file>

<file path=customXml/itemProps3.xml><?xml version="1.0" encoding="utf-8"?>
<ds:datastoreItem xmlns:ds="http://schemas.openxmlformats.org/officeDocument/2006/customXml" ds:itemID="{0C812765-2B03-47F7-A194-F47D96114F23}">
  <ds:schemaRefs>
    <ds:schemaRef ds:uri="http://schemas.microsoft.com/sharepoint/v3/contenttype/forms"/>
  </ds:schemaRefs>
</ds:datastoreItem>
</file>

<file path=customXml/itemProps4.xml><?xml version="1.0" encoding="utf-8"?>
<ds:datastoreItem xmlns:ds="http://schemas.openxmlformats.org/officeDocument/2006/customXml" ds:itemID="{6F97E970-4198-489A-B200-43E5E3373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5998</Words>
  <Characters>163793</Characters>
  <Application>Microsoft Office Word</Application>
  <DocSecurity>0</DocSecurity>
  <Lines>1364</Lines>
  <Paragraphs>378</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8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ßen, Marina</dc:creator>
  <cp:keywords>, docId:F854490C18F820511F80C3E22CFBC3F6</cp:keywords>
  <dc:description/>
  <cp:lastModifiedBy>Hinßen, Marina</cp:lastModifiedBy>
  <cp:revision>18</cp:revision>
  <cp:lastPrinted>2022-08-18T07:03:00Z</cp:lastPrinted>
  <dcterms:created xsi:type="dcterms:W3CDTF">2025-03-07T13:55:00Z</dcterms:created>
  <dcterms:modified xsi:type="dcterms:W3CDTF">2025-03-1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9349E82B04684A954DFE2F9C11877A</vt:lpwstr>
  </property>
  <property fmtid="{D5CDD505-2E9C-101B-9397-08002B2CF9AE}" pid="3" name="MediaServiceImageTags">
    <vt:lpwstr/>
  </property>
  <property fmtid="{D5CDD505-2E9C-101B-9397-08002B2CF9AE}" pid="4" name="ZOTERO_PREF_1">
    <vt:lpwstr>&lt;data data-version="3" zotero-version="6.0.36"&gt;&lt;session id="8BQBNXrI"/&gt;&lt;style id="http://www.zotero.org/styles/bmc-public-health" hasBibliography="1" bibliographyStyleHasBeenSet="1"/&gt;&lt;prefs&gt;&lt;pref name="fieldType" value="Field"/&gt;&lt;/prefs&gt;&lt;/data&gt;</vt:lpwstr>
  </property>
</Properties>
</file>